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5.xml" ContentType="application/vnd.openxmlformats-officedocument.wordprocessingml.header+xml"/>
  <Override PartName="/word/footer7.xml" ContentType="application/vnd.openxmlformats-officedocument.wordprocessingml.footer+xml"/>
  <Override PartName="/word/footer8.xml" ContentType="application/vnd.openxmlformats-officedocument.wordprocessingml.footer+xml"/>
  <Override PartName="/word/footer9.xml" ContentType="application/vnd.openxmlformats-officedocument.wordprocessingml.footer+xml"/>
  <Override PartName="/word/header6.xml" ContentType="application/vnd.openxmlformats-officedocument.wordprocessingml.header+xml"/>
  <Override PartName="/word/footer10.xml" ContentType="application/vnd.openxmlformats-officedocument.wordprocessingml.footer+xml"/>
  <Override PartName="/word/header7.xml" ContentType="application/vnd.openxmlformats-officedocument.wordprocessingml.header+xml"/>
  <Override PartName="/word/footer11.xml" ContentType="application/vnd.openxmlformats-officedocument.wordprocessingml.footer+xml"/>
  <Override PartName="/word/header8.xml" ContentType="application/vnd.openxmlformats-officedocument.wordprocessingml.header+xml"/>
  <Override PartName="/word/footer12.xml" ContentType="application/vnd.openxmlformats-officedocument.wordprocessingml.footer+xml"/>
  <Override PartName="/word/footer13.xml" ContentType="application/vnd.openxmlformats-officedocument.wordprocessingml.footer+xml"/>
  <Override PartName="/word/header9.xml" ContentType="application/vnd.openxmlformats-officedocument.wordprocessingml.header+xml"/>
  <Override PartName="/word/footer14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DECA8D0" w14:textId="77777777" w:rsidR="00A64785" w:rsidRDefault="0014142F" w:rsidP="00CF7979">
      <w:pPr>
        <w:pStyle w:val="NormalWeb"/>
        <w:spacing w:before="0" w:beforeAutospacing="0" w:after="0" w:afterAutospacing="0" w:line="360" w:lineRule="auto"/>
        <w:jc w:val="center"/>
        <w:rPr>
          <w:b/>
          <w:bCs/>
          <w:color w:val="000000"/>
        </w:rPr>
      </w:pPr>
      <w:commentRangeStart w:id="0"/>
      <w:r w:rsidRPr="00720B93">
        <w:rPr>
          <w:b/>
          <w:bCs/>
          <w:color w:val="000000"/>
        </w:rPr>
        <w:t>PE</w:t>
      </w:r>
      <w:r w:rsidR="00A64785">
        <w:rPr>
          <w:b/>
          <w:bCs/>
          <w:color w:val="000000"/>
        </w:rPr>
        <w:t>MBUATAN WEBSITE PEMESANAN WORSKPACE TERDEKAT MENGGUNAKAN MODEL SERVERLESS ARCHITECTURE</w:t>
      </w:r>
    </w:p>
    <w:p w14:paraId="52F0E7C2" w14:textId="19416C83" w:rsidR="00BA6933" w:rsidRPr="00720B93" w:rsidRDefault="00FF3681" w:rsidP="00CF7979">
      <w:pPr>
        <w:pStyle w:val="NormalWeb"/>
        <w:spacing w:before="0" w:beforeAutospacing="0" w:after="0" w:afterAutospacing="0" w:line="360" w:lineRule="auto"/>
        <w:jc w:val="center"/>
        <w:rPr>
          <w:b/>
          <w:bCs/>
        </w:rPr>
      </w:pPr>
      <w:r w:rsidRPr="00720B93">
        <w:rPr>
          <w:b/>
          <w:bCs/>
        </w:rPr>
        <w:t> </w:t>
      </w:r>
      <w:commentRangeEnd w:id="0"/>
      <w:r w:rsidR="00720B93" w:rsidRPr="00720B93">
        <w:rPr>
          <w:rStyle w:val="CommentReference"/>
          <w:rFonts w:ascii="Arial" w:eastAsia="Arial" w:hAnsi="Arial" w:cs="Arial"/>
          <w:b/>
          <w:bCs/>
          <w:lang w:eastAsia="en-US"/>
        </w:rPr>
        <w:commentReference w:id="0"/>
      </w:r>
    </w:p>
    <w:p w14:paraId="2D82B9F1" w14:textId="0B241B3C" w:rsidR="00A64785" w:rsidRDefault="00A64785" w:rsidP="00A64785">
      <w:pPr>
        <w:spacing w:line="360" w:lineRule="auto"/>
        <w:jc w:val="center"/>
        <w:rPr>
          <w:rFonts w:ascii="Times New Roman" w:hAnsi="Times New Roman" w:cs="Times New Roman"/>
        </w:rPr>
      </w:pPr>
      <w:r w:rsidRPr="00A64785">
        <w:rPr>
          <w:rFonts w:ascii="Times New Roman" w:hAnsi="Times New Roman" w:cs="Times New Roman"/>
        </w:rPr>
        <w:t xml:space="preserve">PT </w:t>
      </w:r>
      <w:proofErr w:type="spellStart"/>
      <w:r w:rsidRPr="00A64785">
        <w:rPr>
          <w:rFonts w:ascii="Times New Roman" w:hAnsi="Times New Roman" w:cs="Times New Roman"/>
        </w:rPr>
        <w:t>Indohome</w:t>
      </w:r>
      <w:proofErr w:type="spellEnd"/>
      <w:r w:rsidRPr="00A64785">
        <w:rPr>
          <w:rFonts w:ascii="Times New Roman" w:hAnsi="Times New Roman" w:cs="Times New Roman"/>
        </w:rPr>
        <w:t xml:space="preserve"> Media, IDX Incubator, Menara </w:t>
      </w:r>
      <w:proofErr w:type="spellStart"/>
      <w:r w:rsidRPr="00A64785">
        <w:rPr>
          <w:rFonts w:ascii="Times New Roman" w:hAnsi="Times New Roman" w:cs="Times New Roman"/>
        </w:rPr>
        <w:t>Mandiri</w:t>
      </w:r>
      <w:proofErr w:type="spellEnd"/>
      <w:r w:rsidRPr="00A64785">
        <w:rPr>
          <w:rFonts w:ascii="Times New Roman" w:hAnsi="Times New Roman" w:cs="Times New Roman"/>
        </w:rPr>
        <w:t xml:space="preserve"> I, 16th Floor, </w:t>
      </w:r>
    </w:p>
    <w:p w14:paraId="67A8EBFA" w14:textId="5676FADC" w:rsidR="00BA6933" w:rsidRPr="00A64785" w:rsidRDefault="00A64785" w:rsidP="00A64785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A64785">
        <w:rPr>
          <w:rFonts w:ascii="Times New Roman" w:hAnsi="Times New Roman" w:cs="Times New Roman"/>
        </w:rPr>
        <w:t xml:space="preserve">Jl. </w:t>
      </w:r>
      <w:proofErr w:type="spellStart"/>
      <w:r w:rsidRPr="00A64785">
        <w:rPr>
          <w:rFonts w:ascii="Times New Roman" w:hAnsi="Times New Roman" w:cs="Times New Roman"/>
        </w:rPr>
        <w:t>Jend</w:t>
      </w:r>
      <w:proofErr w:type="spellEnd"/>
      <w:r w:rsidRPr="00A64785">
        <w:rPr>
          <w:rFonts w:ascii="Times New Roman" w:hAnsi="Times New Roman" w:cs="Times New Roman"/>
        </w:rPr>
        <w:t xml:space="preserve">. Sudirman, </w:t>
      </w:r>
      <w:proofErr w:type="spellStart"/>
      <w:r w:rsidRPr="00A64785">
        <w:rPr>
          <w:rFonts w:ascii="Times New Roman" w:hAnsi="Times New Roman" w:cs="Times New Roman"/>
        </w:rPr>
        <w:t>Senayan</w:t>
      </w:r>
      <w:proofErr w:type="spellEnd"/>
      <w:r w:rsidRPr="00A64785">
        <w:rPr>
          <w:rFonts w:ascii="Times New Roman" w:hAnsi="Times New Roman" w:cs="Times New Roman"/>
        </w:rPr>
        <w:t xml:space="preserve"> Kota Jakarta Selatan, DKI Jakarta 12190</w:t>
      </w:r>
    </w:p>
    <w:p w14:paraId="52EEC15D" w14:textId="77777777" w:rsidR="00A64785" w:rsidRDefault="00A64785" w:rsidP="00BA6933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671B953" w14:textId="1640E71B" w:rsidR="00BA6933" w:rsidRPr="00660674" w:rsidRDefault="00BA6933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63DF8762" w14:textId="3FF9FD2E" w:rsidR="00BA6933" w:rsidRPr="00660674" w:rsidRDefault="00A64785" w:rsidP="00BA6933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LAPORAN MAGANG</w:t>
      </w:r>
    </w:p>
    <w:p w14:paraId="11599977" w14:textId="172D5DA3" w:rsidR="00BA6933" w:rsidRDefault="00BA6933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426DE7F8" w14:textId="0D68DFF3" w:rsidR="00720B93" w:rsidRDefault="00720B93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68D161E8" w14:textId="65F28AE4" w:rsidR="00720B93" w:rsidRDefault="00720B93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d</w:t>
      </w:r>
      <w:r w:rsidR="00BA6933"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iaju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64785"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 w:rsidR="00A6478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64785">
        <w:rPr>
          <w:rFonts w:ascii="Times New Roman" w:eastAsia="Times New Roman" w:hAnsi="Times New Roman" w:cs="Times New Roman"/>
          <w:sz w:val="24"/>
          <w:szCs w:val="24"/>
        </w:rPr>
        <w:t>syarat</w:t>
      </w:r>
      <w:proofErr w:type="spellEnd"/>
      <w:r w:rsidR="00A6478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64785">
        <w:rPr>
          <w:rFonts w:ascii="Times New Roman" w:eastAsia="Times New Roman" w:hAnsi="Times New Roman" w:cs="Times New Roman"/>
          <w:sz w:val="24"/>
          <w:szCs w:val="24"/>
        </w:rPr>
        <w:t>kelulusan</w:t>
      </w:r>
      <w:proofErr w:type="spellEnd"/>
      <w:r w:rsidR="00A6478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64785">
        <w:rPr>
          <w:rFonts w:ascii="Times New Roman" w:eastAsia="Times New Roman" w:hAnsi="Times New Roman" w:cs="Times New Roman"/>
          <w:sz w:val="24"/>
          <w:szCs w:val="24"/>
        </w:rPr>
        <w:t>mata</w:t>
      </w:r>
      <w:proofErr w:type="spellEnd"/>
      <w:r w:rsidR="00A6478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64785">
        <w:rPr>
          <w:rFonts w:ascii="Times New Roman" w:eastAsia="Times New Roman" w:hAnsi="Times New Roman" w:cs="Times New Roman"/>
          <w:sz w:val="24"/>
          <w:szCs w:val="24"/>
        </w:rPr>
        <w:t>kuliah</w:t>
      </w:r>
      <w:proofErr w:type="spellEnd"/>
      <w:r w:rsidR="00A6478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64785">
        <w:rPr>
          <w:rFonts w:ascii="Times New Roman" w:eastAsia="Times New Roman" w:hAnsi="Times New Roman" w:cs="Times New Roman"/>
          <w:sz w:val="24"/>
          <w:szCs w:val="24"/>
        </w:rPr>
        <w:t>Magang</w:t>
      </w:r>
      <w:proofErr w:type="spellEnd"/>
    </w:p>
    <w:p w14:paraId="697E3D45" w14:textId="492112C5" w:rsidR="00BA6933" w:rsidRPr="00720B93" w:rsidRDefault="00720B93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r w:rsidR="00BA6933"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t>Fakultas Matematika dan Ilmu Pengetahuan Alam</w:t>
      </w:r>
      <w:r w:rsidR="00BA6933"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br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Universita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djadjaran</w:t>
      </w:r>
      <w:proofErr w:type="spellEnd"/>
    </w:p>
    <w:p w14:paraId="2B016765" w14:textId="42823F7A" w:rsidR="00BA6933" w:rsidRDefault="00BA6933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14:paraId="19CA0037" w14:textId="77777777" w:rsidR="00FE3166" w:rsidRPr="00660674" w:rsidRDefault="00FE3166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14:paraId="6FE853AC" w14:textId="77777777" w:rsidR="00BA6933" w:rsidRPr="00660674" w:rsidRDefault="00720B93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commentRangeStart w:id="1"/>
      <w:r>
        <w:rPr>
          <w:rFonts w:ascii="Times New Roman" w:eastAsia="Times New Roman" w:hAnsi="Times New Roman" w:cs="Times New Roman"/>
          <w:sz w:val="24"/>
          <w:szCs w:val="24"/>
        </w:rPr>
        <w:t>NAMA LENGKAP</w:t>
      </w:r>
      <w:commentRangeEnd w:id="1"/>
      <w:r>
        <w:rPr>
          <w:rStyle w:val="CommentReference"/>
        </w:rPr>
        <w:commentReference w:id="1"/>
      </w:r>
    </w:p>
    <w:p w14:paraId="3EDEE05A" w14:textId="77777777" w:rsidR="00BA6933" w:rsidRPr="00660674" w:rsidRDefault="00BA6933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t>NPM 140810160053</w:t>
      </w:r>
    </w:p>
    <w:p w14:paraId="6547E904" w14:textId="77777777" w:rsidR="00FE3166" w:rsidRPr="00660674" w:rsidRDefault="00FE3166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14:paraId="61B55B64" w14:textId="77777777" w:rsidR="00BA6933" w:rsidRPr="00660674" w:rsidRDefault="00BA6933" w:rsidP="00BA693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660674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drawing>
          <wp:inline distT="0" distB="0" distL="0" distR="0" wp14:anchorId="66A9B5E6" wp14:editId="17B41D90">
            <wp:extent cx="1590675" cy="1590675"/>
            <wp:effectExtent l="0" t="0" r="9525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90675" cy="159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8005D7" w14:textId="6C10A591" w:rsidR="00BA6933" w:rsidRDefault="00BA6933" w:rsidP="00BA6933">
      <w:pPr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14:paraId="55AC9254" w14:textId="0E477E82" w:rsidR="00720B93" w:rsidRDefault="00720B93" w:rsidP="00BA6933">
      <w:pPr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14:paraId="53C67D2E" w14:textId="77777777" w:rsidR="00720B93" w:rsidRPr="00660674" w:rsidRDefault="00720B93" w:rsidP="00BA6933">
      <w:pPr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14:paraId="357192F7" w14:textId="26F95CC6" w:rsidR="00BA6933" w:rsidRDefault="00BA6933" w:rsidP="00720B93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t>UNIVERSITAS PADJADJARAN</w:t>
      </w:r>
      <w:r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br/>
        <w:t>FAKULTAS MATEMATIKA DAN ILMU PENGETAHUAN ALAM</w:t>
      </w:r>
      <w:r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br/>
        <w:t>PROGRAM STUDI TEKNIK INFORMATIKA</w:t>
      </w:r>
      <w:r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br/>
      </w:r>
      <w:r w:rsidR="00020F07" w:rsidRPr="00660674">
        <w:rPr>
          <w:rFonts w:ascii="Times New Roman" w:eastAsia="Times New Roman" w:hAnsi="Times New Roman" w:cs="Times New Roman"/>
          <w:sz w:val="24"/>
          <w:szCs w:val="24"/>
        </w:rPr>
        <w:t>SUMEDANG</w:t>
      </w:r>
      <w:r w:rsidR="00020F07"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br/>
        <w:t>2020</w:t>
      </w:r>
    </w:p>
    <w:p w14:paraId="775A9316" w14:textId="65F5E19F" w:rsidR="00720B93" w:rsidRDefault="00A039DE" w:rsidP="00720B93">
      <w:pPr>
        <w:spacing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700DA8A" wp14:editId="16212D26">
                <wp:simplePos x="0" y="0"/>
                <wp:positionH relativeFrom="column">
                  <wp:posOffset>-237309</wp:posOffset>
                </wp:positionH>
                <wp:positionV relativeFrom="paragraph">
                  <wp:posOffset>-351609</wp:posOffset>
                </wp:positionV>
                <wp:extent cx="5540375" cy="8621486"/>
                <wp:effectExtent l="0" t="0" r="22225" b="27305"/>
                <wp:wrapNone/>
                <wp:docPr id="11" name="Rectangle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540375" cy="8621486"/>
                        </a:xfrm>
                        <a:prstGeom prst="rect">
                          <a:avLst/>
                        </a:prstGeom>
                        <a:noFill/>
                        <a:ln w="254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1715EC5" id="Rectangle 11" o:spid="_x0000_s1026" style="position:absolute;margin-left:-18.7pt;margin-top:-27.7pt;width:436.25pt;height:678.8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" filled="f" strokecolor="black [3213]" strokeweight="2pt"/>
            </w:pict>
          </mc:Fallback>
        </mc:AlternateConten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227C50E" wp14:editId="55B97016">
                <wp:simplePos x="0" y="0"/>
                <wp:positionH relativeFrom="column">
                  <wp:posOffset>-163830</wp:posOffset>
                </wp:positionH>
                <wp:positionV relativeFrom="paragraph">
                  <wp:posOffset>-278130</wp:posOffset>
                </wp:positionV>
                <wp:extent cx="5389880" cy="8477250"/>
                <wp:effectExtent l="19050" t="19050" r="39370" b="38100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389880" cy="8477250"/>
                        </a:xfrm>
                        <a:prstGeom prst="rect">
                          <a:avLst/>
                        </a:prstGeom>
                        <a:noFill/>
                        <a:ln w="508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8DBBE4D" id="Rectangle 15" o:spid="_x0000_s1026" style="position:absolute;margin-left:-12.9pt;margin-top:-21.9pt;width:424.4pt;height:667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" filled="f" strokecolor="black [3213]" strokeweight="4pt"/>
            </w:pict>
          </mc:Fallback>
        </mc:AlternateContent>
      </w:r>
      <w:r w:rsidR="00A64785">
        <w:rPr>
          <w:rFonts w:ascii="Times New Roman" w:eastAsia="Times New Roman" w:hAnsi="Times New Roman" w:cs="Times New Roman"/>
          <w:b/>
          <w:bCs/>
          <w:sz w:val="24"/>
          <w:szCs w:val="24"/>
        </w:rPr>
        <w:t>LEMBAR PENGESAHAN</w:t>
      </w:r>
    </w:p>
    <w:p w14:paraId="24DD8A72" w14:textId="77777777" w:rsidR="00A64785" w:rsidRPr="00FE3166" w:rsidRDefault="00A64785" w:rsidP="00720B93">
      <w:pPr>
        <w:spacing w:line="240" w:lineRule="auto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46306073" w14:textId="77777777" w:rsidR="00FE3166" w:rsidRDefault="00FE3166" w:rsidP="00720B93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232D4714" w14:textId="27068A9C" w:rsidR="00A64785" w:rsidRDefault="00A64785" w:rsidP="00A64785">
      <w:pPr>
        <w:pStyle w:val="NormalWeb"/>
        <w:spacing w:before="0" w:beforeAutospacing="0" w:after="0" w:afterAutospacing="0" w:line="360" w:lineRule="auto"/>
        <w:jc w:val="center"/>
        <w:rPr>
          <w:b/>
          <w:bCs/>
          <w:color w:val="000000"/>
        </w:rPr>
      </w:pPr>
      <w:commentRangeStart w:id="2"/>
      <w:r w:rsidRPr="00720B93">
        <w:rPr>
          <w:b/>
          <w:bCs/>
          <w:color w:val="000000"/>
        </w:rPr>
        <w:t>PE</w:t>
      </w:r>
      <w:r>
        <w:rPr>
          <w:b/>
          <w:bCs/>
          <w:color w:val="000000"/>
        </w:rPr>
        <w:t>MBUATAN WEBSITE PEMESANAN WORSKPACE TERDEKAT MENGGUNAKAN MODEL SERVERLESS ARCHITECTURE</w:t>
      </w:r>
    </w:p>
    <w:p w14:paraId="1B0C7FFE" w14:textId="77777777" w:rsidR="00A64785" w:rsidRPr="00720B93" w:rsidRDefault="00A64785" w:rsidP="00A64785">
      <w:pPr>
        <w:pStyle w:val="NormalWeb"/>
        <w:spacing w:before="0" w:beforeAutospacing="0" w:after="0" w:afterAutospacing="0" w:line="360" w:lineRule="auto"/>
        <w:jc w:val="center"/>
        <w:rPr>
          <w:b/>
          <w:bCs/>
        </w:rPr>
      </w:pPr>
      <w:r w:rsidRPr="00720B93">
        <w:rPr>
          <w:b/>
          <w:bCs/>
        </w:rPr>
        <w:t> </w:t>
      </w:r>
      <w:commentRangeEnd w:id="2"/>
      <w:r w:rsidRPr="00720B93">
        <w:rPr>
          <w:rStyle w:val="CommentReference"/>
          <w:rFonts w:ascii="Arial" w:eastAsia="Arial" w:hAnsi="Arial" w:cs="Arial"/>
          <w:b/>
          <w:bCs/>
          <w:lang w:eastAsia="en-US"/>
        </w:rPr>
        <w:commentReference w:id="2"/>
      </w:r>
    </w:p>
    <w:p w14:paraId="4996EFD1" w14:textId="77777777" w:rsidR="00A64785" w:rsidRDefault="00A64785" w:rsidP="00A64785">
      <w:pPr>
        <w:spacing w:line="360" w:lineRule="auto"/>
        <w:jc w:val="center"/>
        <w:rPr>
          <w:rFonts w:ascii="Times New Roman" w:hAnsi="Times New Roman" w:cs="Times New Roman"/>
        </w:rPr>
      </w:pPr>
      <w:r w:rsidRPr="00A64785">
        <w:rPr>
          <w:rFonts w:ascii="Times New Roman" w:hAnsi="Times New Roman" w:cs="Times New Roman"/>
        </w:rPr>
        <w:t xml:space="preserve">PT </w:t>
      </w:r>
      <w:proofErr w:type="spellStart"/>
      <w:r w:rsidRPr="00A64785">
        <w:rPr>
          <w:rFonts w:ascii="Times New Roman" w:hAnsi="Times New Roman" w:cs="Times New Roman"/>
        </w:rPr>
        <w:t>Indohome</w:t>
      </w:r>
      <w:proofErr w:type="spellEnd"/>
      <w:r w:rsidRPr="00A64785">
        <w:rPr>
          <w:rFonts w:ascii="Times New Roman" w:hAnsi="Times New Roman" w:cs="Times New Roman"/>
        </w:rPr>
        <w:t xml:space="preserve"> Media, IDX Incubator, Menara </w:t>
      </w:r>
      <w:proofErr w:type="spellStart"/>
      <w:r w:rsidRPr="00A64785">
        <w:rPr>
          <w:rFonts w:ascii="Times New Roman" w:hAnsi="Times New Roman" w:cs="Times New Roman"/>
        </w:rPr>
        <w:t>Mandiri</w:t>
      </w:r>
      <w:proofErr w:type="spellEnd"/>
      <w:r w:rsidRPr="00A64785">
        <w:rPr>
          <w:rFonts w:ascii="Times New Roman" w:hAnsi="Times New Roman" w:cs="Times New Roman"/>
        </w:rPr>
        <w:t xml:space="preserve"> I, 16th Floor, </w:t>
      </w:r>
    </w:p>
    <w:p w14:paraId="3E7AF5C6" w14:textId="77777777" w:rsidR="00A64785" w:rsidRPr="00A64785" w:rsidRDefault="00A64785" w:rsidP="00A64785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A64785">
        <w:rPr>
          <w:rFonts w:ascii="Times New Roman" w:hAnsi="Times New Roman" w:cs="Times New Roman"/>
        </w:rPr>
        <w:t xml:space="preserve">Jl. </w:t>
      </w:r>
      <w:proofErr w:type="spellStart"/>
      <w:r w:rsidRPr="00A64785">
        <w:rPr>
          <w:rFonts w:ascii="Times New Roman" w:hAnsi="Times New Roman" w:cs="Times New Roman"/>
        </w:rPr>
        <w:t>Jend</w:t>
      </w:r>
      <w:proofErr w:type="spellEnd"/>
      <w:r w:rsidRPr="00A64785">
        <w:rPr>
          <w:rFonts w:ascii="Times New Roman" w:hAnsi="Times New Roman" w:cs="Times New Roman"/>
        </w:rPr>
        <w:t xml:space="preserve">. Sudirman, </w:t>
      </w:r>
      <w:proofErr w:type="spellStart"/>
      <w:r w:rsidRPr="00A64785">
        <w:rPr>
          <w:rFonts w:ascii="Times New Roman" w:hAnsi="Times New Roman" w:cs="Times New Roman"/>
        </w:rPr>
        <w:t>Senayan</w:t>
      </w:r>
      <w:proofErr w:type="spellEnd"/>
      <w:r w:rsidRPr="00A64785">
        <w:rPr>
          <w:rFonts w:ascii="Times New Roman" w:hAnsi="Times New Roman" w:cs="Times New Roman"/>
        </w:rPr>
        <w:t xml:space="preserve"> Kota Jakarta Selatan, DKI Jakarta 12190</w:t>
      </w:r>
    </w:p>
    <w:p w14:paraId="31516D2A" w14:textId="52D7282E" w:rsidR="00FE3166" w:rsidRDefault="00FE3166" w:rsidP="00FE3166">
      <w:pPr>
        <w:pStyle w:val="NormalWeb"/>
        <w:spacing w:before="0" w:beforeAutospacing="0" w:after="0" w:afterAutospacing="0" w:line="360" w:lineRule="auto"/>
        <w:jc w:val="center"/>
        <w:rPr>
          <w:b/>
          <w:bCs/>
          <w:color w:val="202124"/>
          <w:shd w:val="clear" w:color="auto" w:fill="F8F9FA"/>
        </w:rPr>
      </w:pPr>
      <w:r w:rsidRPr="00FE3166">
        <w:rPr>
          <w:b/>
          <w:bCs/>
          <w:color w:val="202124"/>
          <w:shd w:val="clear" w:color="auto" w:fill="F8F9FA"/>
        </w:rPr>
        <w:t xml:space="preserve"> </w:t>
      </w:r>
    </w:p>
    <w:p w14:paraId="0892A073" w14:textId="39A36B65" w:rsidR="001E119F" w:rsidRDefault="001E119F" w:rsidP="00FE3166">
      <w:pPr>
        <w:pStyle w:val="NormalWeb"/>
        <w:spacing w:before="0" w:beforeAutospacing="0" w:after="0" w:afterAutospacing="0" w:line="360" w:lineRule="auto"/>
        <w:jc w:val="center"/>
        <w:rPr>
          <w:color w:val="202124"/>
          <w:shd w:val="clear" w:color="auto" w:fill="F8F9FA"/>
        </w:rPr>
      </w:pPr>
      <w:r>
        <w:rPr>
          <w:color w:val="202124"/>
          <w:shd w:val="clear" w:color="auto" w:fill="F8F9FA"/>
        </w:rPr>
        <w:t xml:space="preserve">Telah </w:t>
      </w:r>
      <w:proofErr w:type="spellStart"/>
      <w:r>
        <w:rPr>
          <w:color w:val="202124"/>
          <w:shd w:val="clear" w:color="auto" w:fill="F8F9FA"/>
        </w:rPr>
        <w:t>dipersiapkan</w:t>
      </w:r>
      <w:proofErr w:type="spellEnd"/>
      <w:r>
        <w:rPr>
          <w:color w:val="202124"/>
          <w:shd w:val="clear" w:color="auto" w:fill="F8F9FA"/>
        </w:rPr>
        <w:t xml:space="preserve"> dan </w:t>
      </w:r>
      <w:proofErr w:type="spellStart"/>
      <w:r>
        <w:rPr>
          <w:color w:val="202124"/>
          <w:shd w:val="clear" w:color="auto" w:fill="F8F9FA"/>
        </w:rPr>
        <w:t>disusun</w:t>
      </w:r>
      <w:proofErr w:type="spellEnd"/>
      <w:r>
        <w:rPr>
          <w:color w:val="202124"/>
          <w:shd w:val="clear" w:color="auto" w:fill="F8F9FA"/>
        </w:rPr>
        <w:t xml:space="preserve"> oleh</w:t>
      </w:r>
    </w:p>
    <w:p w14:paraId="5AAE3446" w14:textId="77777777" w:rsidR="001E119F" w:rsidRDefault="001E119F" w:rsidP="001E119F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31E28EB5" w14:textId="5CA90192" w:rsidR="001E119F" w:rsidRPr="00660674" w:rsidRDefault="001E119F" w:rsidP="001E119F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commentRangeStart w:id="3"/>
      <w:r>
        <w:rPr>
          <w:rFonts w:ascii="Times New Roman" w:eastAsia="Times New Roman" w:hAnsi="Times New Roman" w:cs="Times New Roman"/>
          <w:sz w:val="24"/>
          <w:szCs w:val="24"/>
        </w:rPr>
        <w:t>NAMA LENGKAP</w:t>
      </w:r>
      <w:commentRangeEnd w:id="3"/>
      <w:r>
        <w:rPr>
          <w:rStyle w:val="CommentReference"/>
        </w:rPr>
        <w:commentReference w:id="3"/>
      </w:r>
    </w:p>
    <w:p w14:paraId="5B89731E" w14:textId="77777777" w:rsidR="001E119F" w:rsidRPr="00660674" w:rsidRDefault="001E119F" w:rsidP="001E119F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t>NPM 140810160053</w:t>
      </w:r>
    </w:p>
    <w:p w14:paraId="4D5BD1F0" w14:textId="02AD53C6" w:rsidR="001E119F" w:rsidRDefault="001E119F" w:rsidP="00FE3166">
      <w:pPr>
        <w:pStyle w:val="NormalWeb"/>
        <w:spacing w:before="0" w:beforeAutospacing="0" w:after="0" w:afterAutospacing="0" w:line="360" w:lineRule="auto"/>
        <w:jc w:val="center"/>
        <w:rPr>
          <w:color w:val="202124"/>
          <w:shd w:val="clear" w:color="auto" w:fill="F8F9FA"/>
        </w:rPr>
      </w:pPr>
    </w:p>
    <w:p w14:paraId="4E737373" w14:textId="77777777" w:rsidR="007639F7" w:rsidRDefault="007639F7" w:rsidP="00FE3166">
      <w:pPr>
        <w:pStyle w:val="NormalWeb"/>
        <w:spacing w:before="0" w:beforeAutospacing="0" w:after="0" w:afterAutospacing="0" w:line="360" w:lineRule="auto"/>
        <w:jc w:val="center"/>
        <w:rPr>
          <w:color w:val="202124"/>
          <w:shd w:val="clear" w:color="auto" w:fill="F8F9FA"/>
        </w:rPr>
      </w:pPr>
    </w:p>
    <w:p w14:paraId="334A60A7" w14:textId="594AD627" w:rsidR="001E119F" w:rsidRDefault="00A64785" w:rsidP="00FE3166">
      <w:pPr>
        <w:pStyle w:val="NormalWeb"/>
        <w:spacing w:before="0" w:beforeAutospacing="0" w:after="0" w:afterAutospacing="0" w:line="360" w:lineRule="auto"/>
        <w:jc w:val="center"/>
      </w:pPr>
      <w:proofErr w:type="spellStart"/>
      <w:r>
        <w:t>Disetujui</w:t>
      </w:r>
      <w:proofErr w:type="spellEnd"/>
      <w:r>
        <w:t xml:space="preserve"> dan </w:t>
      </w:r>
      <w:proofErr w:type="spellStart"/>
      <w:r>
        <w:t>disah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magang</w:t>
      </w:r>
      <w:proofErr w:type="spellEnd"/>
    </w:p>
    <w:p w14:paraId="2FD3B5C6" w14:textId="7102F63E" w:rsidR="001E119F" w:rsidRDefault="001E119F" w:rsidP="00FE3166">
      <w:pPr>
        <w:pStyle w:val="NormalWeb"/>
        <w:spacing w:before="0" w:beforeAutospacing="0" w:after="0" w:afterAutospacing="0" w:line="360" w:lineRule="auto"/>
        <w:jc w:val="center"/>
      </w:pPr>
      <w:r>
        <w:t xml:space="preserve">pada </w:t>
      </w:r>
      <w:proofErr w:type="spellStart"/>
      <w:r>
        <w:t>tanggal</w:t>
      </w:r>
      <w:proofErr w:type="spellEnd"/>
      <w:r>
        <w:t xml:space="preserve"> …………….</w:t>
      </w:r>
    </w:p>
    <w:p w14:paraId="19ADA14F" w14:textId="3E20D62D" w:rsidR="001E119F" w:rsidRDefault="001E119F" w:rsidP="00FE3166">
      <w:pPr>
        <w:pStyle w:val="NormalWeb"/>
        <w:spacing w:before="0" w:beforeAutospacing="0" w:after="0" w:afterAutospacing="0" w:line="360" w:lineRule="auto"/>
        <w:jc w:val="center"/>
      </w:pPr>
    </w:p>
    <w:p w14:paraId="43941619" w14:textId="50571E9A" w:rsidR="00E70DA7" w:rsidRDefault="00E70DA7" w:rsidP="00E70DA7">
      <w:pPr>
        <w:pStyle w:val="NormalWeb"/>
        <w:spacing w:before="0" w:beforeAutospacing="0" w:after="0" w:afterAutospacing="0" w:line="360" w:lineRule="auto"/>
        <w:jc w:val="both"/>
      </w:pPr>
      <w:proofErr w:type="spellStart"/>
      <w:r>
        <w:t>Pembimbing</w:t>
      </w:r>
      <w:proofErr w:type="spellEnd"/>
      <w:r>
        <w:t xml:space="preserve"> </w:t>
      </w:r>
      <w:proofErr w:type="spellStart"/>
      <w:r>
        <w:t>Lapangan</w:t>
      </w:r>
      <w:proofErr w:type="spellEnd"/>
      <w:r>
        <w:tab/>
      </w:r>
      <w:r>
        <w:tab/>
      </w:r>
      <w:r>
        <w:tab/>
      </w:r>
      <w:r>
        <w:tab/>
      </w:r>
      <w:proofErr w:type="spellStart"/>
      <w:r>
        <w:t>Dosen</w:t>
      </w:r>
      <w:proofErr w:type="spellEnd"/>
      <w:r>
        <w:t xml:space="preserve"> </w:t>
      </w:r>
      <w:proofErr w:type="spellStart"/>
      <w:r>
        <w:t>Pembimbing</w:t>
      </w:r>
      <w:proofErr w:type="spellEnd"/>
      <w:r>
        <w:t>/</w:t>
      </w:r>
      <w:proofErr w:type="spellStart"/>
      <w:r>
        <w:t>Wali</w:t>
      </w:r>
      <w:proofErr w:type="spellEnd"/>
    </w:p>
    <w:p w14:paraId="393DDCC7" w14:textId="154B882D" w:rsidR="00E70DA7" w:rsidRDefault="00E70DA7" w:rsidP="00E70DA7">
      <w:pPr>
        <w:pStyle w:val="NormalWeb"/>
        <w:spacing w:before="0" w:beforeAutospacing="0" w:after="0" w:afterAutospacing="0" w:line="360" w:lineRule="auto"/>
        <w:jc w:val="both"/>
      </w:pPr>
    </w:p>
    <w:p w14:paraId="0DB3DD93" w14:textId="4847FEDC" w:rsidR="00E70DA7" w:rsidRDefault="00E70DA7" w:rsidP="00E70DA7">
      <w:pPr>
        <w:pStyle w:val="NormalWeb"/>
        <w:spacing w:before="0" w:beforeAutospacing="0" w:after="0" w:afterAutospacing="0" w:line="360" w:lineRule="auto"/>
        <w:jc w:val="both"/>
      </w:pPr>
    </w:p>
    <w:p w14:paraId="0D090914" w14:textId="2EADFEDC" w:rsidR="00E70DA7" w:rsidRDefault="00E70DA7" w:rsidP="00E70DA7">
      <w:pPr>
        <w:pStyle w:val="NormalWeb"/>
        <w:spacing w:before="0" w:beforeAutospacing="0" w:after="0" w:afterAutospacing="0" w:line="360" w:lineRule="auto"/>
        <w:jc w:val="both"/>
      </w:pPr>
    </w:p>
    <w:p w14:paraId="64171968" w14:textId="541B4084" w:rsidR="00E70DA7" w:rsidRDefault="00E70DA7" w:rsidP="00E70DA7">
      <w:pPr>
        <w:pStyle w:val="NormalWeb"/>
        <w:spacing w:before="0" w:beforeAutospacing="0" w:after="0" w:afterAutospacing="0"/>
        <w:jc w:val="both"/>
      </w:pPr>
      <w:r>
        <w:t>……………………….</w:t>
      </w:r>
      <w:r>
        <w:tab/>
      </w:r>
      <w:r>
        <w:tab/>
      </w:r>
      <w:r>
        <w:tab/>
      </w:r>
      <w:r>
        <w:tab/>
        <w:t>…………………………….</w:t>
      </w:r>
    </w:p>
    <w:p w14:paraId="3486E923" w14:textId="3FCA6D22" w:rsidR="00E70DA7" w:rsidRDefault="00E70DA7" w:rsidP="00E70DA7">
      <w:pPr>
        <w:pStyle w:val="NormalWeb"/>
        <w:spacing w:before="0" w:beforeAutospacing="0" w:after="0" w:afterAutospacing="0"/>
        <w:jc w:val="both"/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NIP. </w:t>
      </w:r>
    </w:p>
    <w:p w14:paraId="63DFDA42" w14:textId="1DC508EB" w:rsidR="00E70DA7" w:rsidRDefault="00E70DA7" w:rsidP="00E70DA7">
      <w:pPr>
        <w:pStyle w:val="NormalWeb"/>
        <w:spacing w:before="0" w:beforeAutospacing="0" w:after="0" w:afterAutospacing="0" w:line="360" w:lineRule="auto"/>
        <w:jc w:val="both"/>
      </w:pPr>
    </w:p>
    <w:p w14:paraId="2AF3EB46" w14:textId="3F188BA4" w:rsidR="00E70DA7" w:rsidRDefault="00E70DA7" w:rsidP="00E70DA7">
      <w:pPr>
        <w:pStyle w:val="NormalWeb"/>
        <w:spacing w:before="0" w:beforeAutospacing="0" w:after="0" w:afterAutospacing="0"/>
        <w:jc w:val="center"/>
      </w:pPr>
      <w:proofErr w:type="spellStart"/>
      <w:r>
        <w:t>Mengetahui</w:t>
      </w:r>
      <w:proofErr w:type="spellEnd"/>
      <w:r>
        <w:t>,</w:t>
      </w:r>
    </w:p>
    <w:p w14:paraId="2BB1EC32" w14:textId="76828653" w:rsidR="00E70DA7" w:rsidRDefault="00E70DA7" w:rsidP="00E70DA7">
      <w:pPr>
        <w:pStyle w:val="NormalWeb"/>
        <w:spacing w:before="0" w:beforeAutospacing="0" w:after="0" w:afterAutospacing="0"/>
        <w:jc w:val="center"/>
      </w:pPr>
      <w:proofErr w:type="spellStart"/>
      <w:r>
        <w:t>Ketua</w:t>
      </w:r>
      <w:proofErr w:type="spellEnd"/>
      <w:r>
        <w:t xml:space="preserve"> Program </w:t>
      </w:r>
      <w:proofErr w:type="spellStart"/>
      <w:r>
        <w:t>Studi</w:t>
      </w:r>
      <w:proofErr w:type="spellEnd"/>
      <w:r>
        <w:t xml:space="preserve"> Teknik </w:t>
      </w:r>
      <w:proofErr w:type="spellStart"/>
      <w:r>
        <w:t>Informatika</w:t>
      </w:r>
      <w:proofErr w:type="spellEnd"/>
      <w:r>
        <w:t xml:space="preserve"> </w:t>
      </w:r>
    </w:p>
    <w:p w14:paraId="086808B4" w14:textId="5079A88E" w:rsidR="00E70DA7" w:rsidRDefault="00E70DA7" w:rsidP="00E70DA7">
      <w:pPr>
        <w:pStyle w:val="NormalWeb"/>
        <w:spacing w:before="0" w:beforeAutospacing="0" w:after="0" w:afterAutospacing="0"/>
        <w:jc w:val="center"/>
      </w:pPr>
      <w:r>
        <w:t>FMIPA UNPAD</w:t>
      </w:r>
    </w:p>
    <w:p w14:paraId="66442141" w14:textId="5EBCBA5D" w:rsidR="00E70DA7" w:rsidRDefault="00E70DA7" w:rsidP="00E70DA7">
      <w:pPr>
        <w:pStyle w:val="NormalWeb"/>
        <w:spacing w:before="0" w:beforeAutospacing="0" w:after="0" w:afterAutospacing="0" w:line="360" w:lineRule="auto"/>
        <w:jc w:val="center"/>
      </w:pPr>
    </w:p>
    <w:p w14:paraId="09467661" w14:textId="35F353FA" w:rsidR="00E70DA7" w:rsidRDefault="00E70DA7" w:rsidP="00E70DA7">
      <w:pPr>
        <w:pStyle w:val="NormalWeb"/>
        <w:spacing w:before="0" w:beforeAutospacing="0" w:after="0" w:afterAutospacing="0" w:line="360" w:lineRule="auto"/>
        <w:jc w:val="center"/>
      </w:pPr>
    </w:p>
    <w:p w14:paraId="52E95FD5" w14:textId="5E0E4931" w:rsidR="00E70DA7" w:rsidRDefault="00E70DA7" w:rsidP="00E70DA7">
      <w:pPr>
        <w:pStyle w:val="NormalWeb"/>
        <w:spacing w:before="0" w:beforeAutospacing="0" w:after="0" w:afterAutospacing="0" w:line="360" w:lineRule="auto"/>
        <w:jc w:val="center"/>
      </w:pPr>
    </w:p>
    <w:p w14:paraId="651ABC55" w14:textId="77777777" w:rsidR="00E70DA7" w:rsidRDefault="00E70DA7" w:rsidP="00E70DA7">
      <w:pPr>
        <w:pStyle w:val="NormalWeb"/>
        <w:spacing w:before="0" w:beforeAutospacing="0" w:after="0" w:afterAutospacing="0" w:line="360" w:lineRule="auto"/>
        <w:jc w:val="center"/>
      </w:pPr>
    </w:p>
    <w:p w14:paraId="54494877" w14:textId="3B564285" w:rsidR="00E70DA7" w:rsidRDefault="00E70DA7" w:rsidP="00E70DA7">
      <w:pPr>
        <w:pStyle w:val="NormalWeb"/>
        <w:spacing w:before="0" w:beforeAutospacing="0" w:after="0" w:afterAutospacing="0"/>
        <w:jc w:val="center"/>
      </w:pPr>
      <w:r>
        <w:t xml:space="preserve">Dr. </w:t>
      </w:r>
      <w:proofErr w:type="spellStart"/>
      <w:r>
        <w:t>Juli</w:t>
      </w:r>
      <w:proofErr w:type="spellEnd"/>
      <w:r>
        <w:t xml:space="preserve"> </w:t>
      </w:r>
      <w:proofErr w:type="spellStart"/>
      <w:r>
        <w:t>Rejito</w:t>
      </w:r>
      <w:proofErr w:type="spellEnd"/>
      <w:r>
        <w:t xml:space="preserve">, </w:t>
      </w:r>
      <w:proofErr w:type="spellStart"/>
      <w:proofErr w:type="gramStart"/>
      <w:r>
        <w:t>M.Kom</w:t>
      </w:r>
      <w:proofErr w:type="spellEnd"/>
      <w:proofErr w:type="gramEnd"/>
      <w:r>
        <w:t xml:space="preserve">. </w:t>
      </w:r>
    </w:p>
    <w:p w14:paraId="7742AE39" w14:textId="34317253" w:rsidR="00E70DA7" w:rsidRDefault="00E70DA7" w:rsidP="00E70DA7">
      <w:pPr>
        <w:pStyle w:val="NormalWeb"/>
        <w:spacing w:before="0" w:beforeAutospacing="0" w:after="0" w:afterAutospacing="0"/>
        <w:jc w:val="center"/>
      </w:pPr>
      <w:r>
        <w:t>NIP. 19680717 199303 1 003</w:t>
      </w:r>
    </w:p>
    <w:p w14:paraId="5D72A505" w14:textId="76D46510" w:rsidR="00AF52C6" w:rsidRDefault="00BA6933" w:rsidP="00125B6C">
      <w:pPr>
        <w:spacing w:line="24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660674">
        <w:rPr>
          <w:rFonts w:ascii="Times New Roman" w:eastAsia="Times New Roman" w:hAnsi="Times New Roman" w:cs="Times New Roman"/>
          <w:sz w:val="24"/>
          <w:szCs w:val="24"/>
          <w:lang w:val="id-ID"/>
        </w:rPr>
        <w:br w:type="page"/>
      </w:r>
      <w:bookmarkStart w:id="4" w:name="_Toc52929842"/>
      <w:commentRangeStart w:id="5"/>
      <w:r w:rsidR="00AF52C6" w:rsidRPr="00B27F71">
        <w:rPr>
          <w:rFonts w:ascii="Times New Roman" w:hAnsi="Times New Roman" w:cs="Times New Roman"/>
          <w:b/>
          <w:bCs/>
          <w:sz w:val="24"/>
          <w:szCs w:val="24"/>
        </w:rPr>
        <w:lastRenderedPageBreak/>
        <w:t>KATA PENGANTAR</w:t>
      </w:r>
      <w:bookmarkEnd w:id="4"/>
      <w:commentRangeEnd w:id="5"/>
      <w:r w:rsidR="0070628F">
        <w:rPr>
          <w:rStyle w:val="CommentReference"/>
        </w:rPr>
        <w:commentReference w:id="5"/>
      </w:r>
    </w:p>
    <w:p w14:paraId="4D3615D1" w14:textId="2EEFC845" w:rsidR="00125B6C" w:rsidRDefault="00125B6C" w:rsidP="00125B6C">
      <w:pPr>
        <w:spacing w:line="24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FE2D4A3" w14:textId="7C043552" w:rsidR="00125B6C" w:rsidRDefault="00125B6C" w:rsidP="00125B6C">
      <w:pPr>
        <w:spacing w:line="24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87E8F43" w14:textId="3A4ADC93" w:rsidR="00125B6C" w:rsidRDefault="00125B6C" w:rsidP="00125B6C">
      <w:pPr>
        <w:spacing w:line="240" w:lineRule="auto"/>
        <w:contextualSpacing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2319CCB" w14:textId="3F8A4FB3" w:rsidR="00AE5B7C" w:rsidRPr="007639F7" w:rsidRDefault="00671D87" w:rsidP="00B27F71">
      <w:pPr>
        <w:spacing w:line="48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commentRangeStart w:id="6"/>
      <w:proofErr w:type="spellStart"/>
      <w:r w:rsidRPr="007639F7">
        <w:rPr>
          <w:rFonts w:ascii="Times New Roman" w:hAnsi="Times New Roman" w:cs="Times New Roman"/>
          <w:i/>
          <w:iCs/>
          <w:sz w:val="24"/>
          <w:szCs w:val="24"/>
        </w:rPr>
        <w:t>Bismillahirahmanirrahim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nyebut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Allah yang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gasih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yayang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hadirat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Allah SWT yang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“</w:t>
      </w:r>
      <w:r w:rsidR="00613870">
        <w:rPr>
          <w:rFonts w:ascii="Times New Roman" w:hAnsi="Times New Roman" w:cs="Times New Roman"/>
          <w:b/>
          <w:sz w:val="24"/>
          <w:szCs w:val="24"/>
        </w:rPr>
        <w:t>………………………………</w:t>
      </w:r>
      <w:r w:rsidR="00AE5B7C" w:rsidRPr="007639F7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pada Program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S-1 Teknik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="00AE5B7C" w:rsidRPr="007639F7">
        <w:rPr>
          <w:rFonts w:ascii="Times New Roman" w:hAnsi="Times New Roman" w:cs="Times New Roman"/>
          <w:sz w:val="24"/>
          <w:szCs w:val="24"/>
        </w:rPr>
        <w:t>Padjadjaran</w:t>
      </w:r>
      <w:proofErr w:type="spellEnd"/>
      <w:r w:rsidR="00AE5B7C" w:rsidRPr="007639F7">
        <w:rPr>
          <w:rFonts w:ascii="Times New Roman" w:hAnsi="Times New Roman" w:cs="Times New Roman"/>
          <w:sz w:val="24"/>
          <w:szCs w:val="24"/>
        </w:rPr>
        <w:t>.</w:t>
      </w:r>
      <w:commentRangeEnd w:id="6"/>
      <w:r w:rsidR="00AA08BB">
        <w:rPr>
          <w:rStyle w:val="CommentReference"/>
        </w:rPr>
        <w:commentReference w:id="6"/>
      </w:r>
    </w:p>
    <w:p w14:paraId="1458C169" w14:textId="718A79EB" w:rsidR="00AE5B7C" w:rsidRPr="007639F7" w:rsidRDefault="00AE5B7C" w:rsidP="00B27F71">
      <w:pPr>
        <w:spacing w:line="480" w:lineRule="auto"/>
        <w:ind w:firstLine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terlepas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Bapak </w:t>
      </w:r>
      <w:r w:rsidR="00613870">
        <w:rPr>
          <w:rFonts w:ascii="Times New Roman" w:hAnsi="Times New Roman" w:cs="Times New Roman"/>
          <w:sz w:val="24"/>
          <w:szCs w:val="24"/>
        </w:rPr>
        <w:t>…………….</w:t>
      </w:r>
      <w:r w:rsidRPr="007639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, Bapak Aditya </w:t>
      </w:r>
      <w:proofErr w:type="spellStart"/>
      <w:proofErr w:type="gramStart"/>
      <w:r w:rsidRPr="007639F7">
        <w:rPr>
          <w:rFonts w:ascii="Times New Roman" w:hAnsi="Times New Roman" w:cs="Times New Roman"/>
          <w:sz w:val="24"/>
          <w:szCs w:val="24"/>
        </w:rPr>
        <w:t>Pradan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>,  S.T.</w:t>
      </w:r>
      <w:proofErr w:type="gramEnd"/>
      <w:r w:rsidRPr="007639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.Eng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damping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luangk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ikiranny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Ucap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dorong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banyak-banyakny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>:</w:t>
      </w:r>
    </w:p>
    <w:p w14:paraId="2C008C52" w14:textId="6169598F" w:rsidR="00671D87" w:rsidRPr="007639F7" w:rsidRDefault="00613870" w:rsidP="00167DBD">
      <w:pPr>
        <w:pStyle w:val="ListParagraph"/>
        <w:numPr>
          <w:ilvl w:val="6"/>
          <w:numId w:val="19"/>
        </w:num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……………….,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Dekan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Padjadjaran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>.</w:t>
      </w:r>
    </w:p>
    <w:p w14:paraId="2C1401F4" w14:textId="544824CA" w:rsidR="00007A5A" w:rsidRDefault="00671D87" w:rsidP="00167DBD">
      <w:pPr>
        <w:pStyle w:val="ListParagraph"/>
        <w:numPr>
          <w:ilvl w:val="6"/>
          <w:numId w:val="19"/>
        </w:num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r w:rsidR="00613870">
        <w:rPr>
          <w:rFonts w:ascii="Times New Roman" w:hAnsi="Times New Roman" w:cs="Times New Roman"/>
          <w:sz w:val="24"/>
          <w:szCs w:val="24"/>
        </w:rPr>
        <w:t xml:space="preserve">………………., </w:t>
      </w:r>
      <w:proofErr w:type="spellStart"/>
      <w:r w:rsidR="00613870" w:rsidRPr="007639F7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="00613870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adjadjar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>.</w:t>
      </w:r>
    </w:p>
    <w:p w14:paraId="6EB843EE" w14:textId="77777777" w:rsidR="00007A5A" w:rsidRDefault="00007A5A">
      <w:pPr>
        <w:spacing w:after="160" w:line="259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69BB127" w14:textId="72613C3D" w:rsidR="00671D87" w:rsidRPr="007639F7" w:rsidRDefault="00613870" w:rsidP="00167DBD">
      <w:pPr>
        <w:pStyle w:val="ListParagraph"/>
        <w:numPr>
          <w:ilvl w:val="6"/>
          <w:numId w:val="19"/>
        </w:num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……………….,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S-1 Teknik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="00671D87" w:rsidRPr="007639F7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="00671D87" w:rsidRPr="007639F7">
        <w:rPr>
          <w:rFonts w:ascii="Times New Roman" w:hAnsi="Times New Roman" w:cs="Times New Roman"/>
          <w:sz w:val="24"/>
          <w:szCs w:val="24"/>
        </w:rPr>
        <w:t>Padjadjaran</w:t>
      </w:r>
      <w:proofErr w:type="spellEnd"/>
    </w:p>
    <w:p w14:paraId="6DE7F1E4" w14:textId="77777777" w:rsidR="00671D87" w:rsidRPr="007639F7" w:rsidRDefault="00AE5B7C" w:rsidP="00167DBD">
      <w:pPr>
        <w:pStyle w:val="ListParagraph"/>
        <w:numPr>
          <w:ilvl w:val="6"/>
          <w:numId w:val="19"/>
        </w:num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osen-dose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Unpad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>.</w:t>
      </w:r>
    </w:p>
    <w:p w14:paraId="406CD31A" w14:textId="40E2B753" w:rsidR="00AE5B7C" w:rsidRPr="007639F7" w:rsidRDefault="00613870" w:rsidP="00167DBD">
      <w:pPr>
        <w:pStyle w:val="ListParagraph"/>
        <w:numPr>
          <w:ilvl w:val="6"/>
          <w:numId w:val="19"/>
        </w:num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…………………</w:t>
      </w:r>
    </w:p>
    <w:p w14:paraId="29EB5D85" w14:textId="77777777" w:rsidR="0005273B" w:rsidRPr="007639F7" w:rsidRDefault="00AE5B7C" w:rsidP="00B27F71">
      <w:pPr>
        <w:spacing w:line="480" w:lineRule="auto"/>
        <w:ind w:firstLine="567"/>
        <w:contextualSpacing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7639F7">
        <w:rPr>
          <w:rFonts w:ascii="Times New Roman" w:hAnsi="Times New Roman" w:cs="Times New Roman"/>
          <w:sz w:val="24"/>
          <w:szCs w:val="24"/>
        </w:rPr>
        <w:t>Akhir  kata</w:t>
      </w:r>
      <w:proofErr w:type="gramEnd"/>
      <w:r w:rsidRPr="007639F7">
        <w:rPr>
          <w:rFonts w:ascii="Times New Roman" w:hAnsi="Times New Roman" w:cs="Times New Roman"/>
          <w:sz w:val="24"/>
          <w:szCs w:val="24"/>
        </w:rPr>
        <w:t xml:space="preserve">, 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emog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39F7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>.</w:t>
      </w:r>
    </w:p>
    <w:p w14:paraId="10DB59DA" w14:textId="2C82CF43" w:rsidR="00AA08BB" w:rsidRDefault="003A5108" w:rsidP="00AA08BB">
      <w:pPr>
        <w:tabs>
          <w:tab w:val="right" w:pos="7937"/>
        </w:tabs>
        <w:spacing w:line="480" w:lineRule="auto"/>
        <w:ind w:left="5040"/>
        <w:contextualSpacing/>
        <w:jc w:val="right"/>
        <w:rPr>
          <w:rFonts w:ascii="Times New Roman" w:hAnsi="Times New Roman" w:cs="Times New Roman"/>
          <w:sz w:val="24"/>
          <w:szCs w:val="24"/>
        </w:rPr>
      </w:pPr>
      <w:proofErr w:type="spellStart"/>
      <w:r w:rsidRPr="007639F7">
        <w:rPr>
          <w:rFonts w:ascii="Times New Roman" w:hAnsi="Times New Roman" w:cs="Times New Roman"/>
          <w:sz w:val="24"/>
          <w:szCs w:val="24"/>
        </w:rPr>
        <w:t>Jatinangor</w:t>
      </w:r>
      <w:proofErr w:type="spellEnd"/>
      <w:r w:rsidRPr="007639F7">
        <w:rPr>
          <w:rFonts w:ascii="Times New Roman" w:hAnsi="Times New Roman" w:cs="Times New Roman"/>
          <w:sz w:val="24"/>
          <w:szCs w:val="24"/>
        </w:rPr>
        <w:t xml:space="preserve">, </w:t>
      </w:r>
      <w:r w:rsidR="00E70DA7">
        <w:rPr>
          <w:rFonts w:ascii="Times New Roman" w:hAnsi="Times New Roman" w:cs="Times New Roman"/>
          <w:sz w:val="24"/>
          <w:szCs w:val="24"/>
        </w:rPr>
        <w:t>………………...</w:t>
      </w:r>
    </w:p>
    <w:p w14:paraId="14DA79E0" w14:textId="77777777" w:rsidR="00497CAC" w:rsidRDefault="00497CAC" w:rsidP="00AA08BB">
      <w:pPr>
        <w:tabs>
          <w:tab w:val="right" w:pos="7937"/>
        </w:tabs>
        <w:spacing w:line="480" w:lineRule="auto"/>
        <w:ind w:left="5040"/>
        <w:contextualSpacing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14:paraId="0348AE8A" w14:textId="12AEF55F" w:rsidR="003A5108" w:rsidRPr="007639F7" w:rsidRDefault="00AA08BB" w:rsidP="00AA08BB">
      <w:pPr>
        <w:tabs>
          <w:tab w:val="right" w:pos="7937"/>
        </w:tabs>
        <w:spacing w:line="480" w:lineRule="auto"/>
        <w:ind w:left="504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</w:t>
      </w:r>
      <w:proofErr w:type="spellStart"/>
      <w:r w:rsidR="003A5108" w:rsidRPr="007639F7"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165C834E" w14:textId="77777777" w:rsidR="003A5108" w:rsidRPr="007639F7" w:rsidRDefault="003A5108" w:rsidP="007639F7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  <w:sectPr w:rsidR="003A5108" w:rsidRPr="007639F7" w:rsidSect="00007A5A">
          <w:headerReference w:type="even" r:id="rId13"/>
          <w:headerReference w:type="default" r:id="rId14"/>
          <w:footerReference w:type="even" r:id="rId15"/>
          <w:footerReference w:type="default" r:id="rId16"/>
          <w:pgSz w:w="11906" w:h="16838"/>
          <w:pgMar w:top="2268" w:right="1701" w:bottom="1701" w:left="2268" w:header="709" w:footer="709" w:gutter="0"/>
          <w:pgNumType w:fmt="lowerRoman"/>
          <w:cols w:space="720"/>
          <w:titlePg/>
          <w:docGrid w:linePitch="299"/>
        </w:sectPr>
      </w:pPr>
    </w:p>
    <w:p w14:paraId="6DCD7A7D" w14:textId="15142B3F" w:rsidR="00D64C61" w:rsidRDefault="00D64C61" w:rsidP="00007A5A">
      <w:pPr>
        <w:pStyle w:val="Head1"/>
        <w:spacing w:line="240" w:lineRule="auto"/>
        <w:rPr>
          <w:lang w:val="en-US"/>
        </w:rPr>
      </w:pPr>
      <w:bookmarkStart w:id="7" w:name="_Toc52929845"/>
      <w:commentRangeStart w:id="8"/>
      <w:r w:rsidRPr="00660674">
        <w:rPr>
          <w:lang w:val="en-US"/>
        </w:rPr>
        <w:lastRenderedPageBreak/>
        <w:t>DAFTAR ISI</w:t>
      </w:r>
      <w:bookmarkEnd w:id="7"/>
      <w:commentRangeEnd w:id="8"/>
      <w:r w:rsidR="002F55E3">
        <w:rPr>
          <w:rStyle w:val="CommentReference"/>
          <w:rFonts w:ascii="Arial" w:eastAsia="Arial" w:hAnsi="Arial" w:cs="Arial"/>
          <w:b w:val="0"/>
          <w:lang w:val="en-US"/>
        </w:rPr>
        <w:commentReference w:id="8"/>
      </w:r>
    </w:p>
    <w:p w14:paraId="41CBCF93" w14:textId="4B06C578" w:rsidR="0045675D" w:rsidRDefault="0045675D" w:rsidP="00007A5A">
      <w:pPr>
        <w:pStyle w:val="Head1"/>
        <w:spacing w:line="240" w:lineRule="auto"/>
        <w:rPr>
          <w:lang w:val="en-US"/>
        </w:rPr>
      </w:pPr>
    </w:p>
    <w:p w14:paraId="5DD259C5" w14:textId="69CAB7DA" w:rsidR="0045675D" w:rsidRDefault="0045675D" w:rsidP="00007A5A">
      <w:pPr>
        <w:pStyle w:val="Head1"/>
        <w:spacing w:line="240" w:lineRule="auto"/>
        <w:rPr>
          <w:lang w:val="en-US"/>
        </w:rPr>
      </w:pPr>
    </w:p>
    <w:p w14:paraId="270FFDF2" w14:textId="77777777" w:rsidR="0045675D" w:rsidRDefault="0045675D" w:rsidP="00007A5A">
      <w:pPr>
        <w:pStyle w:val="Head1"/>
        <w:spacing w:line="240" w:lineRule="auto"/>
        <w:rPr>
          <w:lang w:val="en-US"/>
        </w:rPr>
      </w:pPr>
    </w:p>
    <w:sdt>
      <w:sdtPr>
        <w:rPr>
          <w:rFonts w:ascii="Arial" w:eastAsia="Arial" w:hAnsi="Arial" w:cs="Times New Roman"/>
          <w:color w:val="auto"/>
          <w:sz w:val="22"/>
          <w:szCs w:val="22"/>
        </w:rPr>
        <w:id w:val="-899438348"/>
        <w:docPartObj>
          <w:docPartGallery w:val="Table of Contents"/>
          <w:docPartUnique/>
        </w:docPartObj>
      </w:sdtPr>
      <w:sdtEndPr>
        <w:rPr>
          <w:rFonts w:ascii="Times New Roman" w:hAnsi="Times New Roman"/>
          <w:bCs/>
          <w:noProof/>
          <w:sz w:val="24"/>
          <w:szCs w:val="24"/>
        </w:rPr>
      </w:sdtEndPr>
      <w:sdtContent>
        <w:p w14:paraId="7EE0F628" w14:textId="77777777" w:rsidR="00D64C61" w:rsidRPr="00660674" w:rsidRDefault="00D64C61">
          <w:pPr>
            <w:pStyle w:val="TOCHeading"/>
            <w:rPr>
              <w:rFonts w:cs="Times New Roman"/>
              <w:sz w:val="2"/>
              <w:szCs w:val="2"/>
            </w:rPr>
          </w:pPr>
        </w:p>
        <w:commentRangeStart w:id="9"/>
        <w:p w14:paraId="17505A57" w14:textId="77777777" w:rsidR="00421271" w:rsidRPr="00E70DA7" w:rsidRDefault="00D64C61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r w:rsidRPr="00E70DA7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E70DA7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E70DA7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52929842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ATA PENGANTAR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42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ii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6E24EAD" w14:textId="53F44291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45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I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45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2F11814" w14:textId="673F78F0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46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TABEL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D7C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viii</w:t>
            </w:r>
          </w:hyperlink>
        </w:p>
        <w:p w14:paraId="36359587" w14:textId="2CECC11A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47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GAMBAR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D7C4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47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x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0B622DA" w14:textId="154F7F08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48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LAMPIR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48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x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663D1A0" w14:textId="19726E72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49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B I</w:t>
            </w:r>
            <w:r w:rsidR="0045675D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PENDAHULUAN 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49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E6DA517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0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tar Belakang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0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F634583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1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dentifikasi Masalah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1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E6E8A7C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2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3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tasan Masalah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2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1C36CFF" w14:textId="090F7F22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3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4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aksud dan Tuju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3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1394417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4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5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anfaat Peneliti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4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CF5C47B" w14:textId="4682BA7E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5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6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0D7C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okasi Kerja Praktek/Magang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5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B7F56E9" w14:textId="74E67D06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6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7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0D7C4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Waktu Pelaksana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6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35FEC6" w14:textId="32078E5F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7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B II</w:t>
            </w:r>
            <w:r w:rsidR="0045675D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TINJAUAN PUSTAKA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7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57BD716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8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Repositori Institu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8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AF722DB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59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>Extreme Programming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59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60130C7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0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3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>Progressive Web Apps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0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6B94100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1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4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ReactJS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1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BFF5679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2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5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Express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2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A51FA5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3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6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Javascript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3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7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2BBE5EB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4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7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Bootstrap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4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8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D702E48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5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8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MySQL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5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3AC45B1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6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9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  <w:lang w:eastAsia="ja-JP"/>
              </w:rPr>
              <w:t>Unified Modeling Language</w:t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  <w:lang w:eastAsia="ja-JP"/>
              </w:rPr>
              <w:t xml:space="preserve"> (</w:t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UML)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6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2FA605B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7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  <w:lang w:eastAsia="ja-JP"/>
              </w:rPr>
              <w:t>2.9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iCs/>
                <w:noProof/>
                <w:sz w:val="24"/>
                <w:szCs w:val="24"/>
                <w:lang w:eastAsia="ja-JP"/>
              </w:rPr>
              <w:t>Use Case Diagram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7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A4F60B7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8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  <w:lang w:eastAsia="ja-JP"/>
              </w:rPr>
              <w:t>2.9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iCs/>
                <w:noProof/>
                <w:sz w:val="24"/>
                <w:szCs w:val="24"/>
                <w:lang w:eastAsia="ja-JP"/>
              </w:rPr>
              <w:t>Activity Diagram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8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23E4EA3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69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  <w:lang w:eastAsia="ja-JP"/>
              </w:rPr>
              <w:t>2.9.3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  <w:lang w:eastAsia="ja-JP"/>
              </w:rPr>
              <w:t>Deployment Diagram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69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2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B5B63E3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0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10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Entity Relationship Diagram  (</w:t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>ERD)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0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C13B66F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1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1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>Black Box Testing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1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B4AAF4B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2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2.1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>Usability Testing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2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B33AA8A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3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3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Heuristic Evaluatio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3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6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8221EE3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4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4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kala Likert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4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007D17E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5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5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Heroku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5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0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6FC9F3F" w14:textId="4303C96B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6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BAB III</w:t>
            </w:r>
            <w:r w:rsidR="0045675D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 xml:space="preserve"> ANALISIS DAN DESAIN 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6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2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47610E0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7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Fase Eksplora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7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2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07224D0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8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1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Kebutuhan Pengguna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8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3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5FB0553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79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1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Kebutuhan Data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79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3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A07F8C1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0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1.3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Kebutuhan Perangkat Lunak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0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EDEAF0B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1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1.4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Kebutuhan Perangkat Keras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1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EE3C45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2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1.5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Kebutuhan Sistem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2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18B05E6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3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1.6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>User Story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3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7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D6E1282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4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Fase Perencana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4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2C8E9C8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5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3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Fase Itera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5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1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0BD6E81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6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nalisis Sistem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6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1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E452453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7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Analisis Arsitektur Menggunakan </w:t>
            </w:r>
            <w:r w:rsidR="00421271" w:rsidRPr="00E70DA7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Deployment Diagram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7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D8F7FB6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8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3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esain Basis Data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8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2330C0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89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4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esain Antarmuka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89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212021A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0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5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Testing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0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7E77CCF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1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4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Fase Produk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1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6ABD11D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2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3.5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Fase Pemeliharaan dan Fase Akhir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2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3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8821D0E" w14:textId="5F411199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3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B IV</w:t>
            </w:r>
            <w:r w:rsidR="0045675D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HASIL DAN PEMBAHAS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3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2A15B8F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4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Impelementasi Program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4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3423CA4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5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Halaman Utama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5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1D2231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6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Halaman Register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6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8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BB577A2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7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3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 xml:space="preserve">Menu </w:t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>Logi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7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BBB66C7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8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4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Halaman Unggah Skrip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8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8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62D3D5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899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5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Halaman Menu Admi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899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2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D656FAA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0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6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Halaman Verifikasi Aku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0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779AC11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1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7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Halaman Tinjau Skrip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1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8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1CAE3D1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2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8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Halaman Detail Skrip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2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2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F928205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3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9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Fitur Pencarian dan Penyaring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3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292E364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4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10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Halaman Profil dan</w:t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 xml:space="preserve"> </w:t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Fitur</w:t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 xml:space="preserve"> Edit Password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4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97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2A4A9F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5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1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Halaman Status Skrip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5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0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97D80B1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6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1.1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Implementasi PWA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6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EBED259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7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Fase Produksi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7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998AE8B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8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2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Rilisan Kecil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8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16D0168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09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2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Penguji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09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9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DBD6CF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10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3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Fase Pemeliharaan dan Fase Akhir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10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5CCAFEB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11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3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>Feedback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11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4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85B9CA" w14:textId="77777777" w:rsidR="00421271" w:rsidRPr="00E70DA7" w:rsidRDefault="00A64785" w:rsidP="0045675D">
          <w:pPr>
            <w:pStyle w:val="TOC3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12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4.3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 xml:space="preserve">Implementasi </w:t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i/>
                <w:noProof/>
                <w:sz w:val="24"/>
                <w:szCs w:val="24"/>
              </w:rPr>
              <w:t>Feedback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12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D35581E" w14:textId="76102FD2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13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B V</w:t>
            </w:r>
            <w:r w:rsidR="0045675D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KESIMPULAN DAN SAR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13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28259A8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14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5.1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Kesimpul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14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5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DB644F2" w14:textId="77777777" w:rsidR="00421271" w:rsidRPr="00E70DA7" w:rsidRDefault="00A64785" w:rsidP="0045675D">
          <w:pPr>
            <w:pStyle w:val="TOC2"/>
            <w:spacing w:after="0" w:line="360" w:lineRule="auto"/>
            <w:contextualSpacing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15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5.2</w:t>
            </w:r>
            <w:r w:rsidR="00421271" w:rsidRPr="00E70DA7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eastAsia="ja-JP"/>
              </w:rPr>
              <w:tab/>
            </w:r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Sar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15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6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47FB342" w14:textId="77777777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16" w:history="1">
            <w:r w:rsidR="00421271" w:rsidRPr="00E70DA7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PUSTAKA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16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27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20CBF6B" w14:textId="77777777" w:rsidR="00421271" w:rsidRPr="00E70DA7" w:rsidRDefault="00A64785" w:rsidP="0045675D">
          <w:pPr>
            <w:pStyle w:val="TOC1"/>
            <w:rPr>
              <w:rFonts w:ascii="Times New Roman" w:eastAsiaTheme="minorEastAsia" w:hAnsi="Times New Roman" w:cs="Times New Roman"/>
              <w:noProof/>
              <w:sz w:val="24"/>
              <w:szCs w:val="24"/>
              <w:lang w:eastAsia="ja-JP"/>
            </w:rPr>
          </w:pPr>
          <w:hyperlink w:anchor="_Toc52929917" w:history="1">
            <w:r w:rsidR="00421271" w:rsidRPr="00E70DA7">
              <w:rPr>
                <w:rStyle w:val="Hyperlink"/>
                <w:rFonts w:ascii="Times New Roman" w:eastAsia="Times New Roman" w:hAnsi="Times New Roman" w:cs="Times New Roman"/>
                <w:noProof/>
                <w:sz w:val="24"/>
                <w:szCs w:val="24"/>
              </w:rPr>
              <w:t>LAMPIRAN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52929917 \h </w:instrTex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0D480A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0</w:t>
            </w:r>
            <w:r w:rsidR="00421271" w:rsidRPr="00E70DA7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84A99FF" w14:textId="7697B38E" w:rsidR="00F61D9B" w:rsidRPr="00421271" w:rsidRDefault="00D64C61" w:rsidP="0045675D">
          <w:pPr>
            <w:spacing w:line="360" w:lineRule="auto"/>
            <w:contextualSpacing/>
            <w:rPr>
              <w:rFonts w:ascii="Times New Roman" w:hAnsi="Times New Roman" w:cs="Times New Roman"/>
              <w:sz w:val="24"/>
              <w:szCs w:val="24"/>
            </w:rPr>
            <w:sectPr w:rsidR="00F61D9B" w:rsidRPr="00421271" w:rsidSect="00E70DA7">
              <w:headerReference w:type="default" r:id="rId17"/>
              <w:footerReference w:type="default" r:id="rId18"/>
              <w:footerReference w:type="first" r:id="rId19"/>
              <w:pgSz w:w="11906" w:h="16838"/>
              <w:pgMar w:top="2268" w:right="1701" w:bottom="1701" w:left="2268" w:header="709" w:footer="709" w:gutter="0"/>
              <w:pgNumType w:fmt="lowerRoman" w:start="5"/>
              <w:cols w:space="720"/>
              <w:titlePg/>
              <w:docGrid w:linePitch="299"/>
            </w:sectPr>
          </w:pPr>
          <w:r w:rsidRPr="00E70DA7">
            <w:rPr>
              <w:rFonts w:ascii="Times New Roman" w:hAnsi="Times New Roman" w:cs="Times New Roman"/>
              <w:bCs/>
              <w:noProof/>
              <w:sz w:val="24"/>
              <w:szCs w:val="24"/>
            </w:rPr>
            <w:fldChar w:fldCharType="end"/>
          </w:r>
          <w:commentRangeEnd w:id="9"/>
          <w:r w:rsidR="00D93674">
            <w:rPr>
              <w:rStyle w:val="CommentReference"/>
            </w:rPr>
            <w:commentReference w:id="9"/>
          </w:r>
        </w:p>
      </w:sdtContent>
    </w:sdt>
    <w:p w14:paraId="21028CE7" w14:textId="761FA000" w:rsidR="00AF52C6" w:rsidRDefault="00AF52C6" w:rsidP="00C85BAC">
      <w:pPr>
        <w:pStyle w:val="Head1"/>
        <w:spacing w:line="240" w:lineRule="auto"/>
        <w:rPr>
          <w:lang w:val="en-US"/>
        </w:rPr>
      </w:pPr>
      <w:bookmarkStart w:id="10" w:name="_Toc52929846"/>
      <w:commentRangeStart w:id="11"/>
      <w:r w:rsidRPr="00AC5345">
        <w:rPr>
          <w:lang w:val="en-US"/>
        </w:rPr>
        <w:lastRenderedPageBreak/>
        <w:t>DAFTAR TABEL</w:t>
      </w:r>
      <w:bookmarkEnd w:id="10"/>
      <w:commentRangeEnd w:id="11"/>
      <w:r w:rsidR="002F55E3">
        <w:rPr>
          <w:rStyle w:val="CommentReference"/>
          <w:rFonts w:ascii="Arial" w:eastAsia="Arial" w:hAnsi="Arial" w:cs="Arial"/>
          <w:b w:val="0"/>
          <w:lang w:val="en-US"/>
        </w:rPr>
        <w:commentReference w:id="11"/>
      </w:r>
    </w:p>
    <w:p w14:paraId="364A0E85" w14:textId="521BDB28" w:rsidR="00C85BAC" w:rsidRDefault="00C85BAC" w:rsidP="00C85BAC">
      <w:pPr>
        <w:pStyle w:val="Head1"/>
        <w:spacing w:line="240" w:lineRule="auto"/>
        <w:rPr>
          <w:lang w:val="en-US"/>
        </w:rPr>
      </w:pPr>
    </w:p>
    <w:p w14:paraId="11B37B61" w14:textId="2D90F6A8" w:rsidR="00C85BAC" w:rsidRDefault="00C85BAC" w:rsidP="00C85BAC">
      <w:pPr>
        <w:pStyle w:val="Head1"/>
        <w:spacing w:line="240" w:lineRule="auto"/>
        <w:rPr>
          <w:lang w:val="en-US"/>
        </w:rPr>
      </w:pPr>
    </w:p>
    <w:p w14:paraId="2F838BC8" w14:textId="77777777" w:rsidR="00C85BAC" w:rsidRPr="00AC5345" w:rsidRDefault="00C85BAC" w:rsidP="00C85BAC">
      <w:pPr>
        <w:pStyle w:val="Head1"/>
        <w:spacing w:line="240" w:lineRule="auto"/>
        <w:rPr>
          <w:lang w:val="en-US"/>
        </w:rPr>
      </w:pPr>
    </w:p>
    <w:commentRangeStart w:id="12"/>
    <w:p w14:paraId="79E43568" w14:textId="77777777" w:rsidR="00421271" w:rsidRPr="00421271" w:rsidRDefault="00421271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TOC \h \z \c "Tabel"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52929958" w:history="1">
        <w:r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2.1</w:t>
        </w:r>
        <w:r w:rsidRPr="00421271">
          <w:rPr>
            <w:rStyle w:val="Hyperlink"/>
            <w:rFonts w:ascii="Times New Roman" w:eastAsia="Times New Roman" w:hAnsi="Times New Roman" w:cs="Times New Roman"/>
            <w:noProof/>
            <w:sz w:val="24"/>
            <w:szCs w:val="24"/>
            <w:lang w:eastAsia="ja-JP"/>
          </w:rPr>
          <w:t xml:space="preserve"> Simbol-Simbol pada </w:t>
        </w:r>
        <w:r w:rsidRPr="00421271">
          <w:rPr>
            <w:rStyle w:val="Hyperlink"/>
            <w:rFonts w:ascii="Times New Roman" w:eastAsia="Times New Roman" w:hAnsi="Times New Roman" w:cs="Times New Roman"/>
            <w:i/>
            <w:noProof/>
            <w:sz w:val="24"/>
            <w:szCs w:val="24"/>
            <w:lang w:eastAsia="ja-JP"/>
          </w:rPr>
          <w:t>Use Case Diagram</w:t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58 \h </w:instrText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20</w:t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2E1DF87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59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2.2</w:t>
        </w:r>
        <w:r w:rsidR="00421271" w:rsidRPr="00421271">
          <w:rPr>
            <w:rStyle w:val="Hyperlink"/>
            <w:rFonts w:ascii="Times New Roman" w:eastAsia="Times New Roman" w:hAnsi="Times New Roman" w:cs="Times New Roman"/>
            <w:noProof/>
            <w:sz w:val="24"/>
            <w:szCs w:val="24"/>
            <w:lang w:eastAsia="ja-JP"/>
          </w:rPr>
          <w:t xml:space="preserve"> Simbol-Simbol pada </w:t>
        </w:r>
        <w:r w:rsidR="00421271" w:rsidRPr="00421271">
          <w:rPr>
            <w:rStyle w:val="Hyperlink"/>
            <w:rFonts w:ascii="Times New Roman" w:eastAsia="Times New Roman" w:hAnsi="Times New Roman" w:cs="Times New Roman"/>
            <w:i/>
            <w:noProof/>
            <w:sz w:val="24"/>
            <w:szCs w:val="24"/>
            <w:lang w:eastAsia="ja-JP"/>
          </w:rPr>
          <w:t>Activity Diagram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59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21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E49048C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0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2.3 Simbol-Simbol pada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Deployment Diagram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0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22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2406C25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1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2.4 Simbol-simbol pada ERD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1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24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C816F86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2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2.5 Titik Respons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2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30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CA06EB5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3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3.1 Kebutuhan Sistem Pengguna: Mahasiswa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3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36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1C3C616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4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3.2 Kebutuhan Sistem Pengguna: Admin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4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36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E92F389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5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3.3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User Story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5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37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695BBCA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6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3.4 Prioritas Fitur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6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40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952303D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7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3.5 Atribut Tabel skripsi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7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46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11177BE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8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3.6 Atribut Tabel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users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8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47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62B76DC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69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3.7 Atribut Tabel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temp_users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69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48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C7BB0A9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0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3.8 Atribut Tabel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forums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0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48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0351BF6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1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3.9 Skenario Uji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1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60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07E7AAB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2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3.10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Form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Usability Testing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2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61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F34C4D7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3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3.11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Form Heuristic Evaluation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3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62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6705A54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4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el 3.12 Atribut Kriteria Nilai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4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63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F46037C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5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1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Black Box Testing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pada Fitur Registrasi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5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73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C008402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6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2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Black Box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Testing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pada Fitur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 Login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6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77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AD54A5F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7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3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Black Box Testing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pada Fitur Unggah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 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Skripsi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7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82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392EBEA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8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4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Black Box Testing 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pada Fitur Verifikasi Akun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8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88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6713BD6" w14:textId="77777777" w:rsidR="00421271" w:rsidRPr="00421271" w:rsidRDefault="00A64785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29979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Tabel 4.5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Black Box Testing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pada Fitur Tinjau Skripsi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29979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92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A7831A2" w14:textId="012DD8C5" w:rsidR="00421271" w:rsidRPr="00421271" w:rsidRDefault="00421271" w:rsidP="00C85BAC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</w:p>
    <w:p w14:paraId="7777BB76" w14:textId="77777777" w:rsidR="00F61D9B" w:rsidRDefault="00421271" w:rsidP="00C85BAC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F61D9B" w:rsidSect="00E70DA7">
          <w:headerReference w:type="default" r:id="rId20"/>
          <w:footerReference w:type="default" r:id="rId21"/>
          <w:footerReference w:type="first" r:id="rId22"/>
          <w:pgSz w:w="11906" w:h="16838"/>
          <w:pgMar w:top="2268" w:right="1701" w:bottom="1701" w:left="2268" w:header="709" w:footer="709" w:gutter="0"/>
          <w:pgNumType w:fmt="lowerRoman" w:start="8"/>
          <w:cols w:space="720"/>
          <w:docGrid w:linePitch="299"/>
        </w:sect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commentRangeEnd w:id="12"/>
      <w:r w:rsidR="00D93674">
        <w:rPr>
          <w:rStyle w:val="CommentReference"/>
        </w:rPr>
        <w:commentReference w:id="12"/>
      </w:r>
    </w:p>
    <w:p w14:paraId="475F98D3" w14:textId="77777777" w:rsidR="00D64C61" w:rsidRPr="00660674" w:rsidRDefault="00D64C61" w:rsidP="009E00BA">
      <w:pPr>
        <w:pStyle w:val="Head1"/>
        <w:spacing w:line="480" w:lineRule="auto"/>
        <w:rPr>
          <w:lang w:val="en-US"/>
        </w:rPr>
      </w:pPr>
      <w:bookmarkStart w:id="13" w:name="_Toc52929847"/>
      <w:commentRangeStart w:id="14"/>
      <w:r w:rsidRPr="00660674">
        <w:rPr>
          <w:lang w:val="en-US"/>
        </w:rPr>
        <w:lastRenderedPageBreak/>
        <w:t>DAFTAR GAMBAR</w:t>
      </w:r>
      <w:bookmarkEnd w:id="13"/>
      <w:r w:rsidRPr="00660674">
        <w:rPr>
          <w:lang w:val="en-US"/>
        </w:rPr>
        <w:t xml:space="preserve"> </w:t>
      </w:r>
      <w:commentRangeEnd w:id="14"/>
      <w:r w:rsidR="002F55E3">
        <w:rPr>
          <w:rStyle w:val="CommentReference"/>
          <w:rFonts w:ascii="Arial" w:eastAsia="Arial" w:hAnsi="Arial" w:cs="Arial"/>
          <w:b w:val="0"/>
          <w:lang w:val="en-US"/>
        </w:rPr>
        <w:commentReference w:id="14"/>
      </w:r>
    </w:p>
    <w:p w14:paraId="3976B357" w14:textId="77777777" w:rsidR="00537E3D" w:rsidRDefault="00537E3D" w:rsidP="00980D45">
      <w:pPr>
        <w:pStyle w:val="TableofFigures"/>
        <w:tabs>
          <w:tab w:val="right" w:leader="dot" w:pos="7927"/>
        </w:tabs>
        <w:spacing w:line="360" w:lineRule="auto"/>
        <w:ind w:left="1276" w:hanging="1276"/>
        <w:rPr>
          <w:rFonts w:ascii="Times New Roman" w:hAnsi="Times New Roman" w:cs="Times New Roman"/>
        </w:rPr>
      </w:pPr>
    </w:p>
    <w:commentRangeStart w:id="15"/>
    <w:p w14:paraId="19CADE89" w14:textId="77777777" w:rsidR="00421271" w:rsidRPr="00421271" w:rsidRDefault="00421271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TOC \h \z \c "Gambar"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52930057" w:history="1">
        <w:r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2.1 Siklus Hidup</w:t>
        </w:r>
        <w:r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 </w:t>
        </w:r>
        <w:r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XP</w:t>
        </w:r>
        <w:r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 </w:t>
        </w:r>
        <w:r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(Krishna </w:t>
        </w:r>
        <w:r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et al.</w:t>
        </w:r>
        <w:r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, 2011)</w:t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57 \h </w:instrText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12</w:t>
        </w:r>
        <w:r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6C7DDA7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58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2.2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 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Prinsip Utama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 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PWA (Karpagam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et al.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, 2017)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58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15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C8F05C5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59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Gambar 2.3 Alur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Request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pada Express (Hahn, 2016:7)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59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16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5DD0F96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60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2.4 Struktur Aplikasi pada Heroku (Heroku, 2020)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60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31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CABD018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ind w:left="1219" w:hanging="1219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61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3.1 Kompatibilitas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 Browser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Chrome dan Mozila pada Perangkat (Santoni, 2018)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61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35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65B2A6C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62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Gambar 3.2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Use Case Diagram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62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41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27734E5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63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Gambar 3.3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Activity Diagram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63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43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2350FDA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64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Gambar 3.4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Deployment Diagram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64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44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C4AF6A5" w14:textId="41D27F0F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65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Gambar 3.5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Entity Relationship Diagram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65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45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2E4E497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81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Gambar 4.1 Halaman Utama pada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>Desktop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 (a) dan 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Mobile </w:t>
        </w:r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(b)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81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66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2226E17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82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4.2 Halaman Registrasi bagian 1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82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68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0DE63E4D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83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4.3 Halaman Registrasi Bagian 2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83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69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4F0D08F" w14:textId="630A2C25" w:rsid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hyperlink w:anchor="_Toc52930084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4.4 Menu</w:t>
        </w:r>
        <w:r w:rsidR="00421271" w:rsidRPr="00421271">
          <w:rPr>
            <w:rStyle w:val="Hyperlink"/>
            <w:rFonts w:ascii="Times New Roman" w:hAnsi="Times New Roman" w:cs="Times New Roman"/>
            <w:i/>
            <w:noProof/>
            <w:sz w:val="24"/>
            <w:szCs w:val="24"/>
          </w:rPr>
          <w:t xml:space="preserve"> Login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84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74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57DEDD1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85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4.5 Halaman Unggah Skripsi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85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78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3B194C09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86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4.6 Halaman Menu Admin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86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83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486B854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87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4.7 Halaman Verifikasi Akun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87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84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4F5A5E28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88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4.8 Halaman Tinjau Skripsi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88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89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58DB1718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89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4.9 Halaman Detail Skripsi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89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92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6811E981" w14:textId="77777777" w:rsidR="00421271" w:rsidRPr="00421271" w:rsidRDefault="00A64785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52930090" w:history="1">
        <w:r w:rsidR="00421271" w:rsidRPr="00421271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Gambar 4.10 Halaman Profil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52930090 \h </w:instrTex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97</w:t>
        </w:r>
        <w:r w:rsidR="00421271" w:rsidRPr="00421271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75B8F15B" w14:textId="4361274F" w:rsidR="00421271" w:rsidRPr="00421271" w:rsidRDefault="00421271" w:rsidP="00421271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</w:p>
    <w:p w14:paraId="531033EE" w14:textId="77777777" w:rsidR="00F61D9B" w:rsidRDefault="00421271" w:rsidP="00BB26A4">
      <w:pPr>
        <w:spacing w:after="160" w:line="360" w:lineRule="auto"/>
        <w:rPr>
          <w:rFonts w:ascii="Times New Roman" w:hAnsi="Times New Roman" w:cs="Times New Roman"/>
          <w:sz w:val="24"/>
          <w:szCs w:val="24"/>
        </w:rPr>
        <w:sectPr w:rsidR="00F61D9B" w:rsidSect="00E70DA7">
          <w:headerReference w:type="default" r:id="rId23"/>
          <w:footerReference w:type="default" r:id="rId24"/>
          <w:footerReference w:type="first" r:id="rId25"/>
          <w:pgSz w:w="11906" w:h="16838"/>
          <w:pgMar w:top="2268" w:right="1701" w:bottom="1701" w:left="2268" w:header="709" w:footer="709" w:gutter="0"/>
          <w:pgNumType w:fmt="lowerRoman" w:start="9"/>
          <w:cols w:space="720"/>
          <w:titlePg/>
          <w:docGrid w:linePitch="299"/>
        </w:sect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commentRangeEnd w:id="15"/>
      <w:r w:rsidR="00910F10">
        <w:rPr>
          <w:rStyle w:val="CommentReference"/>
        </w:rPr>
        <w:commentReference w:id="15"/>
      </w:r>
      <w:r w:rsidR="00D64C61" w:rsidRPr="00BB26A4">
        <w:rPr>
          <w:rFonts w:ascii="Times New Roman" w:hAnsi="Times New Roman" w:cs="Times New Roman"/>
          <w:sz w:val="24"/>
          <w:szCs w:val="24"/>
        </w:rPr>
        <w:br w:type="page"/>
      </w:r>
    </w:p>
    <w:p w14:paraId="2FA525AD" w14:textId="77777777" w:rsidR="00537E3D" w:rsidRPr="00493F89" w:rsidRDefault="00AF52C6" w:rsidP="00150330">
      <w:pPr>
        <w:pStyle w:val="Heading1"/>
        <w:numPr>
          <w:ilvl w:val="0"/>
          <w:numId w:val="0"/>
        </w:numPr>
        <w:spacing w:line="960" w:lineRule="auto"/>
        <w:jc w:val="center"/>
        <w:rPr>
          <w:rFonts w:cs="Times New Roman"/>
          <w:b/>
          <w:szCs w:val="24"/>
        </w:rPr>
      </w:pPr>
      <w:bookmarkStart w:id="16" w:name="_Toc52929848"/>
      <w:commentRangeStart w:id="17"/>
      <w:r w:rsidRPr="00493F89">
        <w:rPr>
          <w:rFonts w:cs="Times New Roman"/>
          <w:b/>
          <w:szCs w:val="24"/>
        </w:rPr>
        <w:lastRenderedPageBreak/>
        <w:t xml:space="preserve">DAFTAR </w:t>
      </w:r>
      <w:commentRangeStart w:id="18"/>
      <w:r w:rsidRPr="00493F89">
        <w:rPr>
          <w:rFonts w:cs="Times New Roman"/>
          <w:b/>
          <w:szCs w:val="24"/>
        </w:rPr>
        <w:t>LAMPIRAN</w:t>
      </w:r>
      <w:bookmarkEnd w:id="16"/>
      <w:commentRangeEnd w:id="18"/>
      <w:r w:rsidR="00E35086">
        <w:rPr>
          <w:rStyle w:val="CommentReference"/>
          <w:rFonts w:ascii="Arial" w:eastAsia="Arial" w:hAnsi="Arial" w:cs="Arial"/>
          <w:color w:val="auto"/>
        </w:rPr>
        <w:commentReference w:id="18"/>
      </w:r>
      <w:commentRangeEnd w:id="17"/>
      <w:r w:rsidR="002F55E3">
        <w:rPr>
          <w:rStyle w:val="CommentReference"/>
          <w:rFonts w:ascii="Arial" w:eastAsia="Arial" w:hAnsi="Arial" w:cs="Arial"/>
          <w:color w:val="auto"/>
        </w:rPr>
        <w:commentReference w:id="17"/>
      </w:r>
    </w:p>
    <w:p w14:paraId="6DA32D1F" w14:textId="77777777" w:rsidR="00493F89" w:rsidRPr="00493F89" w:rsidRDefault="00150330" w:rsidP="00493F89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r w:rsidRPr="00493F89">
        <w:rPr>
          <w:rFonts w:ascii="Times New Roman" w:hAnsi="Times New Roman" w:cs="Times New Roman"/>
          <w:sz w:val="24"/>
          <w:szCs w:val="24"/>
        </w:rPr>
        <w:fldChar w:fldCharType="begin"/>
      </w:r>
      <w:r w:rsidRPr="00493F89">
        <w:rPr>
          <w:rFonts w:ascii="Times New Roman" w:hAnsi="Times New Roman" w:cs="Times New Roman"/>
          <w:sz w:val="24"/>
          <w:szCs w:val="24"/>
        </w:rPr>
        <w:instrText xml:space="preserve"> TOC \h \z \c "Lampiran" </w:instrText>
      </w:r>
      <w:r w:rsidRPr="00493F89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35650951" w:history="1">
        <w:r w:rsidR="00493F89" w:rsidRPr="00493F89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Lampiran 1</w:t>
        </w:r>
        <w:r w:rsidR="00493F89" w:rsidRPr="00493F89">
          <w:rPr>
            <w:rStyle w:val="Hyperlink"/>
            <w:rFonts w:ascii="Times New Roman" w:eastAsia="Times New Roman" w:hAnsi="Times New Roman" w:cs="Times New Roman"/>
            <w:noProof/>
            <w:sz w:val="24"/>
            <w:szCs w:val="24"/>
          </w:rPr>
          <w:t xml:space="preserve"> Ringkasan Hasil </w:t>
        </w:r>
        <w:r w:rsidR="00493F89" w:rsidRPr="00493F89">
          <w:rPr>
            <w:rStyle w:val="Hyperlink"/>
            <w:rFonts w:ascii="Times New Roman" w:eastAsia="Times New Roman" w:hAnsi="Times New Roman" w:cs="Times New Roman"/>
            <w:i/>
            <w:noProof/>
            <w:sz w:val="24"/>
            <w:szCs w:val="24"/>
          </w:rPr>
          <w:t>Usability Testing</w:t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35650951 \h </w:instrText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130</w:t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806DED9" w14:textId="77777777" w:rsidR="00493F89" w:rsidRPr="00493F89" w:rsidRDefault="00A64785" w:rsidP="00493F89">
      <w:pPr>
        <w:pStyle w:val="TableofFigures"/>
        <w:tabs>
          <w:tab w:val="right" w:leader="dot" w:pos="7927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eastAsia="ja-JP"/>
        </w:rPr>
      </w:pPr>
      <w:hyperlink w:anchor="_Toc35650952" w:history="1">
        <w:r w:rsidR="00493F89" w:rsidRPr="00493F89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 xml:space="preserve">Lampiran 2 </w:t>
        </w:r>
        <w:r w:rsidR="00493F89" w:rsidRPr="00493F89">
          <w:rPr>
            <w:rStyle w:val="Hyperlink"/>
            <w:rFonts w:ascii="Times New Roman" w:eastAsia="Times New Roman" w:hAnsi="Times New Roman" w:cs="Times New Roman"/>
            <w:noProof/>
            <w:sz w:val="24"/>
            <w:szCs w:val="24"/>
          </w:rPr>
          <w:t>Kode Web Aplikasi</w:t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35650952 \h </w:instrText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0D480A">
          <w:rPr>
            <w:rFonts w:ascii="Times New Roman" w:hAnsi="Times New Roman" w:cs="Times New Roman"/>
            <w:noProof/>
            <w:webHidden/>
            <w:sz w:val="24"/>
            <w:szCs w:val="24"/>
          </w:rPr>
          <w:t>136</w:t>
        </w:r>
        <w:r w:rsidR="00493F89" w:rsidRPr="00493F89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A9FE38E" w14:textId="77777777" w:rsidR="00AF52C6" w:rsidRPr="00493F89" w:rsidRDefault="00150330" w:rsidP="00493F89">
      <w:pPr>
        <w:spacing w:line="360" w:lineRule="auto"/>
        <w:rPr>
          <w:rFonts w:eastAsia="Times New Roman" w:cs="Times New Roman"/>
          <w:szCs w:val="24"/>
        </w:rPr>
      </w:pPr>
      <w:r w:rsidRPr="00493F89">
        <w:rPr>
          <w:rFonts w:ascii="Times New Roman" w:hAnsi="Times New Roman" w:cs="Times New Roman"/>
          <w:sz w:val="24"/>
          <w:szCs w:val="24"/>
        </w:rPr>
        <w:fldChar w:fldCharType="end"/>
      </w:r>
      <w:r w:rsidR="00AF52C6" w:rsidRPr="00493F89">
        <w:rPr>
          <w:rFonts w:cs="Times New Roman"/>
          <w:szCs w:val="24"/>
        </w:rPr>
        <w:br w:type="page"/>
      </w:r>
    </w:p>
    <w:p w14:paraId="52E98551" w14:textId="77777777" w:rsidR="00D64C61" w:rsidRPr="00660674" w:rsidRDefault="00D64C61" w:rsidP="00370132">
      <w:pPr>
        <w:pStyle w:val="Head1"/>
        <w:spacing w:line="480" w:lineRule="auto"/>
        <w:rPr>
          <w:lang w:val="en-US"/>
        </w:rPr>
        <w:sectPr w:rsidR="00D64C61" w:rsidRPr="00660674" w:rsidSect="000D7C40">
          <w:footerReference w:type="first" r:id="rId26"/>
          <w:pgSz w:w="11906" w:h="16838"/>
          <w:pgMar w:top="2268" w:right="1701" w:bottom="1701" w:left="2268" w:header="709" w:footer="709" w:gutter="0"/>
          <w:pgNumType w:fmt="lowerRoman" w:start="10"/>
          <w:cols w:space="720"/>
          <w:titlePg/>
          <w:docGrid w:linePitch="299"/>
        </w:sectPr>
      </w:pPr>
    </w:p>
    <w:p w14:paraId="63AC603F" w14:textId="77777777" w:rsidR="00BA6933" w:rsidRPr="00660674" w:rsidRDefault="00BA6933" w:rsidP="009E00BA">
      <w:pPr>
        <w:pStyle w:val="Heading1"/>
        <w:spacing w:line="480" w:lineRule="auto"/>
        <w:jc w:val="center"/>
        <w:rPr>
          <w:rFonts w:cs="Times New Roman"/>
          <w:b/>
        </w:rPr>
      </w:pPr>
      <w:bookmarkStart w:id="19" w:name="_Toc52929849"/>
      <w:commentRangeStart w:id="20"/>
      <w:r w:rsidRPr="00660674">
        <w:rPr>
          <w:rFonts w:cs="Times New Roman"/>
          <w:b/>
        </w:rPr>
        <w:lastRenderedPageBreak/>
        <w:t>BAB I</w:t>
      </w:r>
      <w:bookmarkEnd w:id="19"/>
    </w:p>
    <w:p w14:paraId="66F53956" w14:textId="77777777" w:rsidR="00BA6933" w:rsidRPr="00660674" w:rsidRDefault="00BA6933" w:rsidP="0011120F">
      <w:pPr>
        <w:spacing w:line="960" w:lineRule="auto"/>
        <w:jc w:val="center"/>
        <w:rPr>
          <w:rFonts w:ascii="Times New Roman" w:eastAsia="Times New Roman" w:hAnsi="Times New Roman" w:cs="Times New Roman"/>
          <w:sz w:val="24"/>
          <w:szCs w:val="24"/>
          <w:highlight w:val="yellow"/>
          <w:lang w:val="id-ID"/>
        </w:rPr>
      </w:pPr>
      <w:r w:rsidRPr="00660674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PENDAHULUAN</w:t>
      </w:r>
      <w:commentRangeEnd w:id="20"/>
      <w:r w:rsidR="00E35086">
        <w:rPr>
          <w:rStyle w:val="CommentReference"/>
        </w:rPr>
        <w:commentReference w:id="20"/>
      </w:r>
    </w:p>
    <w:p w14:paraId="68A57A05" w14:textId="77777777" w:rsidR="00761C89" w:rsidRPr="00660674" w:rsidRDefault="00BA6933" w:rsidP="00D75495">
      <w:pPr>
        <w:pStyle w:val="ListParagraph"/>
        <w:numPr>
          <w:ilvl w:val="0"/>
          <w:numId w:val="1"/>
        </w:numPr>
        <w:spacing w:line="480" w:lineRule="auto"/>
        <w:ind w:left="567" w:hanging="567"/>
        <w:jc w:val="both"/>
        <w:outlineLvl w:val="1"/>
        <w:rPr>
          <w:rFonts w:ascii="Times New Roman" w:hAnsi="Times New Roman" w:cs="Times New Roman"/>
          <w:b/>
          <w:sz w:val="24"/>
          <w:szCs w:val="24"/>
        </w:rPr>
      </w:pPr>
      <w:bookmarkStart w:id="21" w:name="_Toc52929850"/>
      <w:commentRangeStart w:id="22"/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Latar</w:t>
      </w:r>
      <w:proofErr w:type="spellEnd"/>
      <w:r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Belakang</w:t>
      </w:r>
      <w:bookmarkEnd w:id="21"/>
      <w:proofErr w:type="spellEnd"/>
      <w:r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  <w:commentRangeEnd w:id="22"/>
      <w:r w:rsidR="002F55E3">
        <w:rPr>
          <w:rStyle w:val="CommentReference"/>
        </w:rPr>
        <w:commentReference w:id="22"/>
      </w:r>
    </w:p>
    <w:p w14:paraId="2F471398" w14:textId="77777777" w:rsidR="007019F8" w:rsidRDefault="00554DCD" w:rsidP="003F4878">
      <w:pPr>
        <w:pStyle w:val="NormalWeb"/>
        <w:spacing w:before="0" w:beforeAutospacing="0" w:after="0" w:afterAutospacing="0" w:line="480" w:lineRule="auto"/>
        <w:ind w:firstLine="567"/>
        <w:jc w:val="both"/>
        <w:rPr>
          <w:color w:val="000000"/>
        </w:rPr>
      </w:pPr>
      <w:commentRangeStart w:id="23"/>
      <w:proofErr w:type="spellStart"/>
      <w:r w:rsidRPr="00660674">
        <w:rPr>
          <w:color w:val="000000"/>
        </w:rPr>
        <w:t>Teknologi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informasi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terus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berkembang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deng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pesat</w:t>
      </w:r>
      <w:proofErr w:type="spellEnd"/>
      <w:r w:rsidRPr="00660674">
        <w:rPr>
          <w:color w:val="000000"/>
        </w:rPr>
        <w:t xml:space="preserve">. </w:t>
      </w:r>
      <w:proofErr w:type="spellStart"/>
      <w:r w:rsidRPr="00660674">
        <w:rPr>
          <w:color w:val="000000"/>
        </w:rPr>
        <w:t>Perkembang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teknologi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ini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tentunya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memberi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perubahan</w:t>
      </w:r>
      <w:proofErr w:type="spellEnd"/>
      <w:r w:rsidRPr="00660674">
        <w:rPr>
          <w:color w:val="000000"/>
        </w:rPr>
        <w:t xml:space="preserve"> pada </w:t>
      </w:r>
      <w:proofErr w:type="spellStart"/>
      <w:r w:rsidRPr="00660674">
        <w:rPr>
          <w:color w:val="000000"/>
        </w:rPr>
        <w:t>gaya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hidup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manusia</w:t>
      </w:r>
      <w:proofErr w:type="spellEnd"/>
      <w:r w:rsidRPr="00660674">
        <w:rPr>
          <w:color w:val="000000"/>
        </w:rPr>
        <w:t xml:space="preserve">. </w:t>
      </w:r>
      <w:proofErr w:type="spellStart"/>
      <w:r w:rsidR="00ED35AE">
        <w:rPr>
          <w:color w:val="000000"/>
        </w:rPr>
        <w:t>Dewasa</w:t>
      </w:r>
      <w:proofErr w:type="spellEnd"/>
      <w:r w:rsidR="00ED35AE">
        <w:rPr>
          <w:color w:val="000000"/>
        </w:rPr>
        <w:t xml:space="preserve"> </w:t>
      </w:r>
      <w:proofErr w:type="spellStart"/>
      <w:r w:rsidR="00ED35AE">
        <w:rPr>
          <w:color w:val="000000"/>
        </w:rPr>
        <w:t>ini</w:t>
      </w:r>
      <w:proofErr w:type="spellEnd"/>
      <w:r w:rsidR="00662185" w:rsidRPr="00ED35AE">
        <w:rPr>
          <w:color w:val="000000"/>
        </w:rPr>
        <w:t xml:space="preserve">, </w:t>
      </w:r>
      <w:proofErr w:type="spellStart"/>
      <w:r w:rsidR="00662185" w:rsidRPr="00ED35AE">
        <w:rPr>
          <w:color w:val="000000"/>
        </w:rPr>
        <w:t>banyak</w:t>
      </w:r>
      <w:proofErr w:type="spellEnd"/>
      <w:r w:rsidR="00662185" w:rsidRPr="00ED35AE">
        <w:rPr>
          <w:color w:val="000000"/>
        </w:rPr>
        <w:t xml:space="preserve"> u</w:t>
      </w:r>
      <w:r w:rsidRPr="00ED35AE">
        <w:rPr>
          <w:color w:val="000000"/>
        </w:rPr>
        <w:t xml:space="preserve">niversitas yang </w:t>
      </w:r>
      <w:proofErr w:type="spellStart"/>
      <w:r w:rsidRPr="00ED35AE">
        <w:rPr>
          <w:color w:val="000000"/>
        </w:rPr>
        <w:t>menyediakan</w:t>
      </w:r>
      <w:proofErr w:type="spellEnd"/>
      <w:r w:rsidRPr="00ED35AE">
        <w:rPr>
          <w:color w:val="000000"/>
        </w:rPr>
        <w:t xml:space="preserve"> web </w:t>
      </w:r>
      <w:proofErr w:type="spellStart"/>
      <w:r w:rsidRPr="00ED35AE">
        <w:rPr>
          <w:color w:val="000000"/>
        </w:rPr>
        <w:t>repositori</w:t>
      </w:r>
      <w:proofErr w:type="spellEnd"/>
      <w:r w:rsidRPr="00ED35AE">
        <w:rPr>
          <w:color w:val="000000"/>
        </w:rPr>
        <w:t xml:space="preserve"> </w:t>
      </w:r>
      <w:r w:rsidR="00662185" w:rsidRPr="00ED35AE">
        <w:rPr>
          <w:color w:val="000000"/>
        </w:rPr>
        <w:t xml:space="preserve">universitas </w:t>
      </w:r>
      <w:proofErr w:type="spellStart"/>
      <w:r w:rsidRPr="00ED35AE">
        <w:rPr>
          <w:color w:val="000000"/>
        </w:rPr>
        <w:t>dimana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mahasiswa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dapat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mengakses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berkas</w:t>
      </w:r>
      <w:proofErr w:type="spellEnd"/>
      <w:r w:rsidRPr="00ED35AE">
        <w:rPr>
          <w:color w:val="000000"/>
        </w:rPr>
        <w:t xml:space="preserve"> digital </w:t>
      </w:r>
      <w:proofErr w:type="spellStart"/>
      <w:r w:rsidRPr="00ED35AE">
        <w:rPr>
          <w:color w:val="000000"/>
        </w:rPr>
        <w:t>dari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skripsi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mahasiswa</w:t>
      </w:r>
      <w:proofErr w:type="spellEnd"/>
      <w:r w:rsidRPr="00ED35AE">
        <w:rPr>
          <w:color w:val="000000"/>
        </w:rPr>
        <w:t xml:space="preserve">, </w:t>
      </w:r>
      <w:proofErr w:type="spellStart"/>
      <w:r w:rsidRPr="00ED35AE">
        <w:rPr>
          <w:color w:val="000000"/>
        </w:rPr>
        <w:t>disertasi</w:t>
      </w:r>
      <w:proofErr w:type="spellEnd"/>
      <w:r w:rsidRPr="00ED35AE">
        <w:rPr>
          <w:color w:val="000000"/>
        </w:rPr>
        <w:t xml:space="preserve">, </w:t>
      </w:r>
      <w:proofErr w:type="spellStart"/>
      <w:r w:rsidRPr="00ED35AE">
        <w:rPr>
          <w:color w:val="000000"/>
        </w:rPr>
        <w:t>maupun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karya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ilmiah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dosen</w:t>
      </w:r>
      <w:proofErr w:type="spellEnd"/>
      <w:r w:rsidRPr="00ED35AE">
        <w:rPr>
          <w:color w:val="000000"/>
        </w:rPr>
        <w:t xml:space="preserve"> yang </w:t>
      </w:r>
      <w:proofErr w:type="spellStart"/>
      <w:r w:rsidRPr="00ED35AE">
        <w:rPr>
          <w:color w:val="000000"/>
        </w:rPr>
        <w:t>merupakan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karya</w:t>
      </w:r>
      <w:proofErr w:type="spellEnd"/>
      <w:r w:rsidRPr="00ED35AE">
        <w:rPr>
          <w:color w:val="000000"/>
        </w:rPr>
        <w:t xml:space="preserve"> </w:t>
      </w:r>
      <w:r w:rsidR="00B74D3E" w:rsidRPr="00ED35AE">
        <w:rPr>
          <w:i/>
          <w:color w:val="000000"/>
        </w:rPr>
        <w:t xml:space="preserve">civitas </w:t>
      </w:r>
      <w:proofErr w:type="spellStart"/>
      <w:r w:rsidR="00B74D3E" w:rsidRPr="00ED35AE">
        <w:rPr>
          <w:i/>
          <w:color w:val="000000"/>
        </w:rPr>
        <w:t>academica</w:t>
      </w:r>
      <w:proofErr w:type="spellEnd"/>
      <w:r w:rsidR="00B74D3E"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dari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perguruan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tinggi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tersebut</w:t>
      </w:r>
      <w:proofErr w:type="spellEnd"/>
      <w:r w:rsidRPr="00ED35AE">
        <w:rPr>
          <w:color w:val="000000"/>
        </w:rPr>
        <w:t xml:space="preserve">. </w:t>
      </w:r>
      <w:proofErr w:type="spellStart"/>
      <w:r w:rsidRPr="00ED35AE">
        <w:rPr>
          <w:color w:val="000000"/>
        </w:rPr>
        <w:t>Repositori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institusi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memiliki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artian</w:t>
      </w:r>
      <w:proofErr w:type="spellEnd"/>
      <w:r w:rsidRPr="00ED35AE">
        <w:rPr>
          <w:color w:val="000000"/>
        </w:rPr>
        <w:t xml:space="preserve"> </w:t>
      </w:r>
      <w:proofErr w:type="spellStart"/>
      <w:r w:rsidRPr="00ED35AE">
        <w:rPr>
          <w:color w:val="000000"/>
        </w:rPr>
        <w:t>sebagai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sekumpul</w:t>
      </w:r>
      <w:r w:rsidR="00FF1BD9">
        <w:rPr>
          <w:color w:val="000000"/>
        </w:rPr>
        <w:t>an</w:t>
      </w:r>
      <w:proofErr w:type="spellEnd"/>
      <w:r w:rsidR="00FF1BD9">
        <w:rPr>
          <w:color w:val="000000"/>
        </w:rPr>
        <w:t xml:space="preserve"> set </w:t>
      </w:r>
      <w:proofErr w:type="spellStart"/>
      <w:r w:rsidR="00FF1BD9">
        <w:rPr>
          <w:color w:val="000000"/>
        </w:rPr>
        <w:t>layanan</w:t>
      </w:r>
      <w:proofErr w:type="spellEnd"/>
      <w:r w:rsidR="00FF1BD9">
        <w:rPr>
          <w:color w:val="000000"/>
        </w:rPr>
        <w:t xml:space="preserve"> yang </w:t>
      </w:r>
      <w:proofErr w:type="spellStart"/>
      <w:r w:rsidR="00FF1BD9">
        <w:rPr>
          <w:color w:val="000000"/>
        </w:rPr>
        <w:t>ditawarkan</w:t>
      </w:r>
      <w:proofErr w:type="spellEnd"/>
      <w:r w:rsidR="00FF1BD9">
        <w:rPr>
          <w:color w:val="000000"/>
        </w:rPr>
        <w:t xml:space="preserve"> u</w:t>
      </w:r>
      <w:r w:rsidRPr="00660674">
        <w:rPr>
          <w:color w:val="000000"/>
        </w:rPr>
        <w:t xml:space="preserve">niversitas </w:t>
      </w:r>
      <w:proofErr w:type="spellStart"/>
      <w:r w:rsidRPr="00660674">
        <w:rPr>
          <w:color w:val="000000"/>
        </w:rPr>
        <w:t>kepada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masyarakat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untuk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pengelolaan</w:t>
      </w:r>
      <w:proofErr w:type="spellEnd"/>
      <w:r w:rsidRPr="00660674">
        <w:rPr>
          <w:color w:val="000000"/>
        </w:rPr>
        <w:t xml:space="preserve"> d</w:t>
      </w:r>
      <w:r w:rsidR="00C83F24">
        <w:rPr>
          <w:color w:val="000000"/>
        </w:rPr>
        <w:t xml:space="preserve">an </w:t>
      </w:r>
      <w:proofErr w:type="spellStart"/>
      <w:r w:rsidR="00C83F24">
        <w:rPr>
          <w:color w:val="000000"/>
        </w:rPr>
        <w:t>penyebaran</w:t>
      </w:r>
      <w:proofErr w:type="spellEnd"/>
      <w:r w:rsidR="00C83F24">
        <w:rPr>
          <w:color w:val="000000"/>
        </w:rPr>
        <w:t xml:space="preserve"> </w:t>
      </w:r>
      <w:proofErr w:type="spellStart"/>
      <w:r w:rsidR="00C83F24">
        <w:rPr>
          <w:color w:val="000000"/>
        </w:rPr>
        <w:t>dari</w:t>
      </w:r>
      <w:proofErr w:type="spellEnd"/>
      <w:r w:rsidR="00C83F24">
        <w:rPr>
          <w:color w:val="000000"/>
        </w:rPr>
        <w:t xml:space="preserve"> </w:t>
      </w:r>
      <w:proofErr w:type="spellStart"/>
      <w:r w:rsidR="00C83F24">
        <w:rPr>
          <w:color w:val="000000"/>
        </w:rPr>
        <w:t>materi</w:t>
      </w:r>
      <w:proofErr w:type="spellEnd"/>
      <w:r w:rsidRPr="00660674">
        <w:rPr>
          <w:color w:val="000000"/>
        </w:rPr>
        <w:t xml:space="preserve"> yang </w:t>
      </w:r>
      <w:proofErr w:type="spellStart"/>
      <w:r w:rsidRPr="00660674">
        <w:rPr>
          <w:color w:val="000000"/>
        </w:rPr>
        <w:t>dibuat</w:t>
      </w:r>
      <w:proofErr w:type="spellEnd"/>
      <w:r w:rsidRPr="00660674">
        <w:rPr>
          <w:color w:val="000000"/>
        </w:rPr>
        <w:t xml:space="preserve"> oleh </w:t>
      </w:r>
      <w:proofErr w:type="spellStart"/>
      <w:r w:rsidRPr="00660674">
        <w:rPr>
          <w:color w:val="000000"/>
        </w:rPr>
        <w:t>institusi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tersebut</w:t>
      </w:r>
      <w:proofErr w:type="spellEnd"/>
      <w:r w:rsidRPr="00660674">
        <w:rPr>
          <w:color w:val="000000"/>
        </w:rPr>
        <w:t xml:space="preserve"> </w:t>
      </w:r>
      <w:r w:rsidR="00761C89" w:rsidRPr="00660674">
        <w:rPr>
          <w:color w:val="000000"/>
        </w:rPr>
        <w:fldChar w:fldCharType="begin" w:fldLock="1"/>
      </w:r>
      <w:r w:rsidR="003B2C94">
        <w:rPr>
          <w:color w:val="000000"/>
        </w:rPr>
        <w:instrText>ADDIN CSL_CITATION {"citationItems":[{"id":"ITEM-1","itemData":{"author":[{"dropping-particle":"","family":"Repanovici","given":"A.","non-dropping-particle":"","parse-names":false,"suffix":""}],"container-title":"Proceedings of the 3rd International Conference in Management, Marketing and Finances","id":"ITEM-1","issued":{"date-parts":[["2009"]]},"page":"88-95","title":"Marketing Research about Attitudes, Difficulties and Interest of Academic Community about Institutional Repository","type":"article-journal","volume":"MMF'09"},"uris":["http://www.mendeley.com/documents/?uuid=b6f97a7e-71a3-4a1d-85d2-87757d8784f8"]}],"mendeley":{"formattedCitation":"(Repanovici, 2009)","plainTextFormattedCitation":"(Repanovici, 2009)","previouslyFormattedCitation":"(Repanovici, 2009)"},"properties":{"noteIndex":0},"schema":"https://github.com/citation-style-language/schema/raw/master/csl-citation.json"}</w:instrText>
      </w:r>
      <w:r w:rsidR="00761C89" w:rsidRPr="00660674">
        <w:rPr>
          <w:color w:val="000000"/>
        </w:rPr>
        <w:fldChar w:fldCharType="separate"/>
      </w:r>
      <w:r w:rsidR="006F386B" w:rsidRPr="006F386B">
        <w:rPr>
          <w:noProof/>
          <w:color w:val="000000"/>
        </w:rPr>
        <w:t>(Repanovici, 2009)</w:t>
      </w:r>
      <w:r w:rsidR="00761C89" w:rsidRPr="00660674">
        <w:rPr>
          <w:color w:val="000000"/>
        </w:rPr>
        <w:fldChar w:fldCharType="end"/>
      </w:r>
      <w:r w:rsidR="00761C89" w:rsidRPr="00660674">
        <w:rPr>
          <w:color w:val="000000"/>
        </w:rPr>
        <w:t>.</w:t>
      </w:r>
      <w:commentRangeEnd w:id="23"/>
      <w:r w:rsidR="002F55E3">
        <w:rPr>
          <w:rStyle w:val="CommentReference"/>
          <w:rFonts w:ascii="Arial" w:eastAsia="Arial" w:hAnsi="Arial" w:cs="Arial"/>
          <w:lang w:eastAsia="en-US"/>
        </w:rPr>
        <w:commentReference w:id="23"/>
      </w:r>
    </w:p>
    <w:p w14:paraId="54C778C5" w14:textId="3E6D9A1D" w:rsidR="00C83F24" w:rsidRPr="00660674" w:rsidRDefault="00D4341D" w:rsidP="003F4878">
      <w:pPr>
        <w:pStyle w:val="NormalWeb"/>
        <w:spacing w:before="0" w:beforeAutospacing="0" w:after="0" w:afterAutospacing="0" w:line="480" w:lineRule="auto"/>
        <w:ind w:firstLine="567"/>
        <w:jc w:val="both"/>
      </w:pPr>
      <w:r>
        <w:rPr>
          <w:color w:val="000000"/>
        </w:rPr>
        <w:t>……. ……….. …………. ……… …………… . ………… …….. …… ….. …. …… …. …. …. …. ……. .. ……</w:t>
      </w:r>
      <w:r w:rsidR="00C83F24">
        <w:rPr>
          <w:color w:val="000000"/>
        </w:rPr>
        <w:t xml:space="preserve"> </w:t>
      </w:r>
      <w:r>
        <w:rPr>
          <w:color w:val="000000"/>
        </w:rPr>
        <w:t xml:space="preserve">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…….. </w:t>
      </w:r>
    </w:p>
    <w:p w14:paraId="61650A3E" w14:textId="77777777" w:rsidR="00D4341D" w:rsidRPr="00660674" w:rsidRDefault="00D4341D" w:rsidP="00D4341D">
      <w:pPr>
        <w:pStyle w:val="NormalWeb"/>
        <w:spacing w:before="0" w:beforeAutospacing="0" w:after="0" w:afterAutospacing="0" w:line="480" w:lineRule="auto"/>
        <w:ind w:firstLine="567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</w:t>
      </w:r>
      <w:r>
        <w:rPr>
          <w:color w:val="000000"/>
        </w:rPr>
        <w:lastRenderedPageBreak/>
        <w:t xml:space="preserve">……… …………… . ………… …….. …… ….. ……… …………… . ………… …….. </w:t>
      </w:r>
    </w:p>
    <w:p w14:paraId="225924E9" w14:textId="77777777" w:rsidR="00761C89" w:rsidRPr="00660674" w:rsidRDefault="003B3523" w:rsidP="006A396A">
      <w:pPr>
        <w:pStyle w:val="NormalWeb"/>
        <w:spacing w:before="0" w:beforeAutospacing="0" w:after="240" w:afterAutospacing="0" w:line="480" w:lineRule="auto"/>
        <w:ind w:firstLine="567"/>
        <w:jc w:val="both"/>
        <w:rPr>
          <w:color w:val="000000"/>
        </w:rPr>
      </w:pPr>
      <w:proofErr w:type="spellStart"/>
      <w:r w:rsidRPr="00660674">
        <w:rPr>
          <w:color w:val="000000"/>
        </w:rPr>
        <w:t>Metode</w:t>
      </w:r>
      <w:proofErr w:type="spellEnd"/>
      <w:r w:rsidRPr="00660674">
        <w:rPr>
          <w:color w:val="000000"/>
        </w:rPr>
        <w:t xml:space="preserve"> XP </w:t>
      </w:r>
      <w:proofErr w:type="spellStart"/>
      <w:r w:rsidRPr="00660674">
        <w:rPr>
          <w:color w:val="000000"/>
        </w:rPr>
        <w:t>ak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digunakan</w:t>
      </w:r>
      <w:proofErr w:type="spellEnd"/>
      <w:r w:rsidRPr="0066067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sebagai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metode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pengembang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perangkat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lunak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repositori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skripsi</w:t>
      </w:r>
      <w:proofErr w:type="spellEnd"/>
      <w:r w:rsidRPr="00660674">
        <w:rPr>
          <w:color w:val="000000"/>
        </w:rPr>
        <w:t xml:space="preserve"> yang </w:t>
      </w:r>
      <w:proofErr w:type="spellStart"/>
      <w:r w:rsidRPr="00660674">
        <w:rPr>
          <w:color w:val="000000"/>
        </w:rPr>
        <w:t>ak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dibangun</w:t>
      </w:r>
      <w:proofErr w:type="spellEnd"/>
      <w:r w:rsidRPr="00660674">
        <w:rPr>
          <w:color w:val="000000"/>
        </w:rPr>
        <w:t xml:space="preserve"> oleh </w:t>
      </w:r>
      <w:proofErr w:type="spellStart"/>
      <w:r w:rsidRPr="00660674">
        <w:rPr>
          <w:color w:val="000000"/>
        </w:rPr>
        <w:t>penulis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karena</w:t>
      </w:r>
      <w:proofErr w:type="spellEnd"/>
      <w:r w:rsidRPr="0066067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secara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teori</w:t>
      </w:r>
      <w:proofErr w:type="spellEnd"/>
      <w:r w:rsidR="00EE4024">
        <w:rPr>
          <w:color w:val="000000"/>
        </w:rPr>
        <w:t xml:space="preserve"> </w:t>
      </w:r>
      <w:r w:rsidR="003E516E">
        <w:rPr>
          <w:color w:val="000000"/>
        </w:rPr>
        <w:t xml:space="preserve">XP </w:t>
      </w:r>
      <w:proofErr w:type="spellStart"/>
      <w:r w:rsidR="00EE4024">
        <w:rPr>
          <w:color w:val="000000"/>
        </w:rPr>
        <w:t>cocok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untuk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digunakan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sebagai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kerangka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kerja</w:t>
      </w:r>
      <w:proofErr w:type="spellEnd"/>
      <w:r w:rsidR="00EE4024">
        <w:rPr>
          <w:color w:val="000000"/>
        </w:rPr>
        <w:t xml:space="preserve"> </w:t>
      </w:r>
      <w:proofErr w:type="spellStart"/>
      <w:r w:rsidR="007019F8">
        <w:rPr>
          <w:color w:val="000000"/>
        </w:rPr>
        <w:t>projek</w:t>
      </w:r>
      <w:proofErr w:type="spellEnd"/>
      <w:r w:rsidR="007019F8">
        <w:rPr>
          <w:color w:val="000000"/>
        </w:rPr>
        <w:t xml:space="preserve"> </w:t>
      </w:r>
      <w:proofErr w:type="spellStart"/>
      <w:r w:rsidR="00D647A6">
        <w:rPr>
          <w:color w:val="000000"/>
        </w:rPr>
        <w:t>kecil</w:t>
      </w:r>
      <w:proofErr w:type="spellEnd"/>
      <w:r w:rsidR="007019F8">
        <w:rPr>
          <w:color w:val="000000"/>
        </w:rPr>
        <w:t xml:space="preserve"> </w:t>
      </w:r>
      <w:proofErr w:type="spellStart"/>
      <w:r w:rsidR="007019F8">
        <w:rPr>
          <w:color w:val="000000"/>
        </w:rPr>
        <w:t>seperti</w:t>
      </w:r>
      <w:proofErr w:type="spellEnd"/>
      <w:r w:rsidR="007019F8">
        <w:rPr>
          <w:color w:val="000000"/>
        </w:rPr>
        <w:t xml:space="preserve"> </w:t>
      </w:r>
      <w:proofErr w:type="spellStart"/>
      <w:r w:rsidR="007019F8">
        <w:rPr>
          <w:color w:val="000000"/>
        </w:rPr>
        <w:t>projek</w:t>
      </w:r>
      <w:proofErr w:type="spellEnd"/>
      <w:r w:rsidR="007019F8">
        <w:rPr>
          <w:color w:val="000000"/>
        </w:rPr>
        <w:t xml:space="preserve"> </w:t>
      </w:r>
      <w:proofErr w:type="spellStart"/>
      <w:r w:rsidR="007019F8">
        <w:rPr>
          <w:color w:val="000000"/>
        </w:rPr>
        <w:t>repositori</w:t>
      </w:r>
      <w:proofErr w:type="spellEnd"/>
      <w:r w:rsidR="007019F8">
        <w:rPr>
          <w:color w:val="000000"/>
        </w:rPr>
        <w:t xml:space="preserve"> </w:t>
      </w:r>
      <w:proofErr w:type="spellStart"/>
      <w:r w:rsidR="007019F8">
        <w:rPr>
          <w:color w:val="000000"/>
        </w:rPr>
        <w:t>skripsi</w:t>
      </w:r>
      <w:proofErr w:type="spellEnd"/>
      <w:r w:rsidR="007019F8">
        <w:rPr>
          <w:color w:val="000000"/>
        </w:rPr>
        <w:t xml:space="preserve"> </w:t>
      </w:r>
      <w:proofErr w:type="spellStart"/>
      <w:r w:rsidR="007019F8">
        <w:rPr>
          <w:color w:val="000000"/>
        </w:rPr>
        <w:t>ini</w:t>
      </w:r>
      <w:proofErr w:type="spellEnd"/>
      <w:r w:rsidR="007019F8">
        <w:rPr>
          <w:color w:val="000000"/>
        </w:rPr>
        <w:t xml:space="preserve">. </w:t>
      </w:r>
      <w:r w:rsidR="00EE4024">
        <w:rPr>
          <w:color w:val="000000"/>
        </w:rPr>
        <w:t xml:space="preserve">Web </w:t>
      </w:r>
      <w:proofErr w:type="spellStart"/>
      <w:r w:rsidR="00EE4024">
        <w:rPr>
          <w:color w:val="000000"/>
        </w:rPr>
        <w:t>repositori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skripsi</w:t>
      </w:r>
      <w:proofErr w:type="spellEnd"/>
      <w:r w:rsidR="00EE4024">
        <w:rPr>
          <w:color w:val="000000"/>
        </w:rPr>
        <w:t xml:space="preserve"> juga </w:t>
      </w:r>
      <w:proofErr w:type="spellStart"/>
      <w:r w:rsidR="00EE4024">
        <w:rPr>
          <w:color w:val="000000"/>
        </w:rPr>
        <w:t>akan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rentan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dengan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perubahan</w:t>
      </w:r>
      <w:proofErr w:type="spellEnd"/>
      <w:r w:rsidR="00EE4024">
        <w:rPr>
          <w:color w:val="000000"/>
        </w:rPr>
        <w:t xml:space="preserve"> </w:t>
      </w:r>
      <w:proofErr w:type="spellStart"/>
      <w:r w:rsidR="00EE4024">
        <w:rPr>
          <w:color w:val="000000"/>
        </w:rPr>
        <w:t>kebutuhan</w:t>
      </w:r>
      <w:proofErr w:type="spellEnd"/>
      <w:r w:rsidR="007019F8">
        <w:rPr>
          <w:color w:val="000000"/>
        </w:rPr>
        <w:t xml:space="preserve"> </w:t>
      </w:r>
      <w:proofErr w:type="spellStart"/>
      <w:r w:rsidR="007019F8">
        <w:rPr>
          <w:color w:val="000000"/>
        </w:rPr>
        <w:t>maka</w:t>
      </w:r>
      <w:proofErr w:type="spellEnd"/>
      <w:r w:rsidR="007019F8">
        <w:rPr>
          <w:color w:val="000000"/>
        </w:rPr>
        <w:t xml:space="preserve"> </w:t>
      </w:r>
      <w:proofErr w:type="spellStart"/>
      <w:r w:rsidR="007019F8">
        <w:rPr>
          <w:color w:val="000000"/>
        </w:rPr>
        <w:t>dibutuhkan</w:t>
      </w:r>
      <w:proofErr w:type="spellEnd"/>
      <w:r w:rsidR="00BF4234">
        <w:rPr>
          <w:color w:val="000000"/>
        </w:rPr>
        <w:t xml:space="preserve"> </w:t>
      </w:r>
      <w:proofErr w:type="spellStart"/>
      <w:r w:rsidR="00BF4234">
        <w:rPr>
          <w:color w:val="000000"/>
        </w:rPr>
        <w:t>metode</w:t>
      </w:r>
      <w:proofErr w:type="spellEnd"/>
      <w:r w:rsidR="00BF4234">
        <w:rPr>
          <w:color w:val="000000"/>
        </w:rPr>
        <w:t xml:space="preserve"> yang </w:t>
      </w:r>
      <w:proofErr w:type="spellStart"/>
      <w:r w:rsidR="00BF4234">
        <w:rPr>
          <w:color w:val="000000"/>
        </w:rPr>
        <w:t>fleksibel</w:t>
      </w:r>
      <w:proofErr w:type="spellEnd"/>
      <w:r w:rsidR="00BF4234">
        <w:rPr>
          <w:color w:val="000000"/>
        </w:rPr>
        <w:t xml:space="preserve"> </w:t>
      </w:r>
      <w:proofErr w:type="spellStart"/>
      <w:r w:rsidR="00BF4234">
        <w:rPr>
          <w:color w:val="000000"/>
        </w:rPr>
        <w:t>seperti</w:t>
      </w:r>
      <w:proofErr w:type="spellEnd"/>
      <w:r w:rsidR="00BF4234">
        <w:rPr>
          <w:color w:val="000000"/>
        </w:rPr>
        <w:t xml:space="preserve"> XP. </w:t>
      </w:r>
      <w:proofErr w:type="spellStart"/>
      <w:r w:rsidR="003E516E" w:rsidRPr="00660674">
        <w:rPr>
          <w:color w:val="000000"/>
        </w:rPr>
        <w:t>Rilisan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 w:rsidRPr="00660674">
        <w:rPr>
          <w:color w:val="000000"/>
        </w:rPr>
        <w:t>kecil</w:t>
      </w:r>
      <w:proofErr w:type="spellEnd"/>
      <w:r w:rsidR="003E516E" w:rsidRPr="00660674">
        <w:rPr>
          <w:color w:val="000000"/>
        </w:rPr>
        <w:t xml:space="preserve"> pada </w:t>
      </w:r>
      <w:proofErr w:type="spellStart"/>
      <w:r w:rsidR="003E516E" w:rsidRPr="00660674">
        <w:rPr>
          <w:color w:val="000000"/>
        </w:rPr>
        <w:t>tahapan</w:t>
      </w:r>
      <w:proofErr w:type="spellEnd"/>
      <w:r w:rsidR="003E516E" w:rsidRPr="00660674">
        <w:rPr>
          <w:color w:val="000000"/>
        </w:rPr>
        <w:t xml:space="preserve"> XP </w:t>
      </w:r>
      <w:proofErr w:type="spellStart"/>
      <w:r w:rsidR="003E516E">
        <w:rPr>
          <w:color w:val="000000"/>
        </w:rPr>
        <w:t>akan</w:t>
      </w:r>
      <w:proofErr w:type="spellEnd"/>
      <w:r w:rsidR="003E516E">
        <w:rPr>
          <w:color w:val="000000"/>
        </w:rPr>
        <w:t xml:space="preserve"> </w:t>
      </w:r>
      <w:proofErr w:type="spellStart"/>
      <w:r w:rsidR="003E516E">
        <w:rPr>
          <w:color w:val="000000"/>
        </w:rPr>
        <w:t>memudahkan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>
        <w:rPr>
          <w:color w:val="000000"/>
        </w:rPr>
        <w:t>penulis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 w:rsidRPr="00660674">
        <w:rPr>
          <w:color w:val="000000"/>
        </w:rPr>
        <w:t>dalam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 w:rsidRPr="00660674">
        <w:rPr>
          <w:color w:val="000000"/>
        </w:rPr>
        <w:t>mendapatkan</w:t>
      </w:r>
      <w:proofErr w:type="spellEnd"/>
      <w:r w:rsidR="003E516E" w:rsidRPr="00660674">
        <w:rPr>
          <w:color w:val="000000"/>
        </w:rPr>
        <w:t xml:space="preserve"> </w:t>
      </w:r>
      <w:r w:rsidR="003E516E" w:rsidRPr="00660674">
        <w:rPr>
          <w:i/>
          <w:iCs/>
          <w:color w:val="000000"/>
        </w:rPr>
        <w:t xml:space="preserve">feedback </w:t>
      </w:r>
      <w:r w:rsidR="003E516E" w:rsidRPr="00660674">
        <w:rPr>
          <w:color w:val="000000"/>
        </w:rPr>
        <w:t xml:space="preserve">dan </w:t>
      </w:r>
      <w:proofErr w:type="spellStart"/>
      <w:r w:rsidR="003E516E" w:rsidRPr="00660674">
        <w:rPr>
          <w:color w:val="000000"/>
        </w:rPr>
        <w:t>membangun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 w:rsidRPr="00660674">
        <w:rPr>
          <w:color w:val="000000"/>
        </w:rPr>
        <w:t>perangkat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 w:rsidRPr="00660674">
        <w:rPr>
          <w:color w:val="000000"/>
        </w:rPr>
        <w:t>lunak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 w:rsidRPr="00660674">
        <w:rPr>
          <w:color w:val="000000"/>
        </w:rPr>
        <w:t>sesuai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 w:rsidRPr="00660674">
        <w:rPr>
          <w:color w:val="000000"/>
        </w:rPr>
        <w:t>dengan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 w:rsidRPr="00660674">
        <w:rPr>
          <w:color w:val="000000"/>
        </w:rPr>
        <w:t>kebutuhan</w:t>
      </w:r>
      <w:proofErr w:type="spellEnd"/>
      <w:r w:rsidR="003E516E" w:rsidRPr="00660674">
        <w:rPr>
          <w:color w:val="000000"/>
        </w:rPr>
        <w:t xml:space="preserve"> </w:t>
      </w:r>
      <w:proofErr w:type="spellStart"/>
      <w:r w:rsidR="003E516E" w:rsidRPr="00660674">
        <w:rPr>
          <w:color w:val="000000"/>
        </w:rPr>
        <w:t>pengguna</w:t>
      </w:r>
      <w:proofErr w:type="spellEnd"/>
      <w:r w:rsidR="003E516E" w:rsidRPr="00660674">
        <w:rPr>
          <w:color w:val="000000"/>
        </w:rPr>
        <w:t>.  </w:t>
      </w:r>
      <w:proofErr w:type="spellStart"/>
      <w:r w:rsidR="00BF4234">
        <w:rPr>
          <w:color w:val="000000"/>
        </w:rPr>
        <w:t>Dengan</w:t>
      </w:r>
      <w:proofErr w:type="spellEnd"/>
      <w:r w:rsidR="00BF4234">
        <w:rPr>
          <w:color w:val="000000"/>
        </w:rPr>
        <w:t xml:space="preserve"> </w:t>
      </w:r>
      <w:proofErr w:type="spellStart"/>
      <w:r w:rsidR="00BF4234">
        <w:rPr>
          <w:color w:val="000000"/>
        </w:rPr>
        <w:t>menerapkan</w:t>
      </w:r>
      <w:proofErr w:type="spellEnd"/>
      <w:r w:rsidR="00BF4234">
        <w:rPr>
          <w:color w:val="000000"/>
        </w:rPr>
        <w:t xml:space="preserve"> XP </w:t>
      </w:r>
      <w:proofErr w:type="spellStart"/>
      <w:r w:rsidR="00BF4234">
        <w:rPr>
          <w:color w:val="000000"/>
        </w:rPr>
        <w:t>harapkan</w:t>
      </w:r>
      <w:proofErr w:type="spellEnd"/>
      <w:r w:rsidR="00BF4234">
        <w:rPr>
          <w:color w:val="000000"/>
        </w:rPr>
        <w:t xml:space="preserve"> </w:t>
      </w:r>
      <w:proofErr w:type="spellStart"/>
      <w:r w:rsidR="00BF4234">
        <w:rPr>
          <w:color w:val="000000"/>
        </w:rPr>
        <w:t>dapat</w:t>
      </w:r>
      <w:proofErr w:type="spellEnd"/>
      <w:r w:rsidR="00BF4234">
        <w:rPr>
          <w:color w:val="000000"/>
        </w:rPr>
        <w:t xml:space="preserve"> </w:t>
      </w:r>
      <w:proofErr w:type="spellStart"/>
      <w:r w:rsidR="00BF4234">
        <w:rPr>
          <w:color w:val="000000"/>
        </w:rPr>
        <w:t>menghasilkan</w:t>
      </w:r>
      <w:proofErr w:type="spellEnd"/>
      <w:r w:rsidR="00BF4234">
        <w:rPr>
          <w:color w:val="000000"/>
        </w:rPr>
        <w:t xml:space="preserve"> web </w:t>
      </w:r>
      <w:proofErr w:type="spellStart"/>
      <w:r w:rsidR="00BF4234">
        <w:rPr>
          <w:color w:val="000000"/>
        </w:rPr>
        <w:t>repositori</w:t>
      </w:r>
      <w:proofErr w:type="spellEnd"/>
      <w:r w:rsidR="00BF4234">
        <w:rPr>
          <w:color w:val="000000"/>
        </w:rPr>
        <w:t xml:space="preserve"> </w:t>
      </w:r>
      <w:proofErr w:type="spellStart"/>
      <w:r w:rsidR="00BF4234">
        <w:rPr>
          <w:color w:val="000000"/>
        </w:rPr>
        <w:t>dengan</w:t>
      </w:r>
      <w:proofErr w:type="spellEnd"/>
      <w:r w:rsidR="00BF4234">
        <w:rPr>
          <w:color w:val="000000"/>
        </w:rPr>
        <w:t xml:space="preserve"> </w:t>
      </w:r>
      <w:proofErr w:type="spellStart"/>
      <w:r w:rsidR="00BF4234">
        <w:rPr>
          <w:color w:val="000000"/>
        </w:rPr>
        <w:t>kualitas</w:t>
      </w:r>
      <w:proofErr w:type="spellEnd"/>
      <w:r w:rsidR="00BF4234">
        <w:rPr>
          <w:color w:val="000000"/>
        </w:rPr>
        <w:t xml:space="preserve"> </w:t>
      </w:r>
      <w:proofErr w:type="spellStart"/>
      <w:r w:rsidR="00BF4234">
        <w:rPr>
          <w:color w:val="000000"/>
        </w:rPr>
        <w:t>baik</w:t>
      </w:r>
      <w:proofErr w:type="spellEnd"/>
      <w:r w:rsidR="00BF4234">
        <w:rPr>
          <w:color w:val="000000"/>
        </w:rPr>
        <w:t xml:space="preserve"> </w:t>
      </w:r>
      <w:proofErr w:type="spellStart"/>
      <w:r w:rsidR="00BF4234">
        <w:rPr>
          <w:color w:val="000000"/>
        </w:rPr>
        <w:t>dalam</w:t>
      </w:r>
      <w:proofErr w:type="spellEnd"/>
      <w:r w:rsidR="00BF4234">
        <w:rPr>
          <w:color w:val="000000"/>
        </w:rPr>
        <w:t xml:space="preserve"> </w:t>
      </w:r>
      <w:proofErr w:type="spellStart"/>
      <w:r w:rsidR="0071786B">
        <w:rPr>
          <w:color w:val="000000"/>
        </w:rPr>
        <w:t>waktu</w:t>
      </w:r>
      <w:proofErr w:type="spellEnd"/>
      <w:r w:rsidR="0071786B">
        <w:rPr>
          <w:color w:val="000000"/>
        </w:rPr>
        <w:t xml:space="preserve"> </w:t>
      </w:r>
      <w:proofErr w:type="spellStart"/>
      <w:r w:rsidR="000D09E2">
        <w:rPr>
          <w:color w:val="000000"/>
        </w:rPr>
        <w:t>singkat</w:t>
      </w:r>
      <w:proofErr w:type="spellEnd"/>
      <w:r w:rsidR="000D09E2">
        <w:rPr>
          <w:color w:val="000000"/>
        </w:rPr>
        <w:t>.</w:t>
      </w:r>
      <w:r w:rsidR="003E516E">
        <w:rPr>
          <w:color w:val="000000"/>
        </w:rPr>
        <w:t xml:space="preserve"> </w:t>
      </w:r>
      <w:proofErr w:type="spellStart"/>
      <w:r w:rsidR="00FE5644">
        <w:rPr>
          <w:color w:val="000000"/>
        </w:rPr>
        <w:t>Berdasarkan</w:t>
      </w:r>
      <w:proofErr w:type="spellEnd"/>
      <w:r w:rsidR="00FE564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latar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belakang</w:t>
      </w:r>
      <w:proofErr w:type="spellEnd"/>
      <w:r w:rsidR="00FE5644">
        <w:rPr>
          <w:color w:val="000000"/>
        </w:rPr>
        <w:t xml:space="preserve"> yang </w:t>
      </w:r>
      <w:proofErr w:type="spellStart"/>
      <w:r w:rsidR="00FE5644">
        <w:rPr>
          <w:color w:val="000000"/>
        </w:rPr>
        <w:t>telah</w:t>
      </w:r>
      <w:proofErr w:type="spellEnd"/>
      <w:r w:rsidR="00FE5644">
        <w:rPr>
          <w:color w:val="000000"/>
        </w:rPr>
        <w:t xml:space="preserve"> </w:t>
      </w:r>
      <w:proofErr w:type="spellStart"/>
      <w:r w:rsidR="00FE5644">
        <w:rPr>
          <w:color w:val="000000"/>
        </w:rPr>
        <w:t>dipaparkan</w:t>
      </w:r>
      <w:proofErr w:type="spellEnd"/>
      <w:r w:rsidR="000F607C">
        <w:rPr>
          <w:color w:val="000000"/>
        </w:rPr>
        <w:t>,</w:t>
      </w:r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penulis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mengusulk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rancangan</w:t>
      </w:r>
      <w:proofErr w:type="spellEnd"/>
      <w:r w:rsidR="00662185" w:rsidRPr="00662185">
        <w:rPr>
          <w:color w:val="000000"/>
        </w:rPr>
        <w:t xml:space="preserve"> </w:t>
      </w:r>
      <w:r w:rsidRPr="00660674">
        <w:rPr>
          <w:color w:val="000000"/>
        </w:rPr>
        <w:t xml:space="preserve">web </w:t>
      </w:r>
      <w:proofErr w:type="spellStart"/>
      <w:r w:rsidRPr="00660674">
        <w:rPr>
          <w:color w:val="000000"/>
        </w:rPr>
        <w:t>repositori</w:t>
      </w:r>
      <w:proofErr w:type="spellEnd"/>
      <w:r w:rsidR="00662185">
        <w:rPr>
          <w:color w:val="000000"/>
        </w:rPr>
        <w:t xml:space="preserve"> </w:t>
      </w:r>
      <w:proofErr w:type="spellStart"/>
      <w:r w:rsidR="00662185">
        <w:rPr>
          <w:color w:val="000000"/>
        </w:rPr>
        <w:t>skripsi</w:t>
      </w:r>
      <w:proofErr w:type="spellEnd"/>
      <w:r w:rsidRPr="00660674">
        <w:rPr>
          <w:color w:val="000000"/>
        </w:rPr>
        <w:t xml:space="preserve"> Teknik </w:t>
      </w:r>
      <w:proofErr w:type="spellStart"/>
      <w:r w:rsidRPr="00660674">
        <w:rPr>
          <w:color w:val="000000"/>
        </w:rPr>
        <w:t>Informatika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Unpad</w:t>
      </w:r>
      <w:proofErr w:type="spellEnd"/>
      <w:r w:rsidRPr="00660674">
        <w:rPr>
          <w:color w:val="000000"/>
        </w:rPr>
        <w:t xml:space="preserve"> yang </w:t>
      </w:r>
      <w:proofErr w:type="spellStart"/>
      <w:r w:rsidRPr="00660674">
        <w:rPr>
          <w:color w:val="000000"/>
        </w:rPr>
        <w:t>dapat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digunak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untuk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mengakses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skripsi</w:t>
      </w:r>
      <w:proofErr w:type="spellEnd"/>
      <w:r w:rsidRPr="00660674">
        <w:rPr>
          <w:color w:val="000000"/>
        </w:rPr>
        <w:t xml:space="preserve"> </w:t>
      </w:r>
      <w:proofErr w:type="spellStart"/>
      <w:r w:rsidR="00114ED4">
        <w:rPr>
          <w:color w:val="000000"/>
        </w:rPr>
        <w:t>mahasiswa</w:t>
      </w:r>
      <w:proofErr w:type="spellEnd"/>
      <w:r w:rsidR="00114ED4">
        <w:rPr>
          <w:color w:val="000000"/>
        </w:rPr>
        <w:t xml:space="preserve"> </w:t>
      </w:r>
      <w:r w:rsidRPr="00660674">
        <w:rPr>
          <w:color w:val="000000"/>
        </w:rPr>
        <w:t xml:space="preserve">Teknik </w:t>
      </w:r>
      <w:proofErr w:type="spellStart"/>
      <w:r w:rsidRPr="00660674">
        <w:rPr>
          <w:color w:val="000000"/>
        </w:rPr>
        <w:t>Informatika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Unpad</w:t>
      </w:r>
      <w:proofErr w:type="spellEnd"/>
      <w:r w:rsidRPr="00660674">
        <w:rPr>
          <w:color w:val="000000"/>
        </w:rPr>
        <w:t xml:space="preserve">. </w:t>
      </w:r>
      <w:proofErr w:type="spellStart"/>
      <w:r w:rsidRPr="00660674">
        <w:rPr>
          <w:color w:val="000000"/>
        </w:rPr>
        <w:t>Rancangan</w:t>
      </w:r>
      <w:proofErr w:type="spellEnd"/>
      <w:r w:rsidRPr="00660674">
        <w:rPr>
          <w:color w:val="000000"/>
        </w:rPr>
        <w:t xml:space="preserve"> web </w:t>
      </w:r>
      <w:proofErr w:type="spellStart"/>
      <w:r w:rsidRPr="00660674">
        <w:rPr>
          <w:color w:val="000000"/>
        </w:rPr>
        <w:t>ini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dibangu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deng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menggunak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kerangka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kerja</w:t>
      </w:r>
      <w:proofErr w:type="spellEnd"/>
      <w:r w:rsidRPr="00660674">
        <w:rPr>
          <w:color w:val="000000"/>
        </w:rPr>
        <w:t xml:space="preserve"> ReactJS dan </w:t>
      </w:r>
      <w:proofErr w:type="spellStart"/>
      <w:r w:rsidRPr="00660674">
        <w:rPr>
          <w:color w:val="000000"/>
        </w:rPr>
        <w:t>konsep</w:t>
      </w:r>
      <w:proofErr w:type="spellEnd"/>
      <w:r w:rsidRPr="00660674">
        <w:rPr>
          <w:color w:val="000000"/>
        </w:rPr>
        <w:t xml:space="preserve"> PWA </w:t>
      </w:r>
      <w:proofErr w:type="spellStart"/>
      <w:r w:rsidRPr="00660674">
        <w:rPr>
          <w:color w:val="000000"/>
        </w:rPr>
        <w:t>deng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metode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pengembangan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perangkat</w:t>
      </w:r>
      <w:proofErr w:type="spellEnd"/>
      <w:r w:rsidRPr="00660674">
        <w:rPr>
          <w:color w:val="000000"/>
        </w:rPr>
        <w:t xml:space="preserve"> </w:t>
      </w:r>
      <w:proofErr w:type="spellStart"/>
      <w:r w:rsidRPr="00660674">
        <w:rPr>
          <w:color w:val="000000"/>
        </w:rPr>
        <w:t>lunak</w:t>
      </w:r>
      <w:proofErr w:type="spellEnd"/>
      <w:r w:rsidRPr="00660674">
        <w:rPr>
          <w:color w:val="000000"/>
        </w:rPr>
        <w:t xml:space="preserve"> </w:t>
      </w:r>
      <w:r w:rsidR="00F1520F">
        <w:rPr>
          <w:iCs/>
          <w:color w:val="000000"/>
        </w:rPr>
        <w:t>XP.</w:t>
      </w:r>
    </w:p>
    <w:p w14:paraId="50E9B8F0" w14:textId="77777777" w:rsidR="00BA6933" w:rsidRPr="00660674" w:rsidRDefault="00BA6933" w:rsidP="00D75495">
      <w:pPr>
        <w:pStyle w:val="ListParagraph"/>
        <w:numPr>
          <w:ilvl w:val="0"/>
          <w:numId w:val="1"/>
        </w:numPr>
        <w:spacing w:line="480" w:lineRule="auto"/>
        <w:ind w:left="567" w:hanging="567"/>
        <w:jc w:val="both"/>
        <w:outlineLvl w:val="1"/>
        <w:rPr>
          <w:rFonts w:ascii="Times New Roman" w:hAnsi="Times New Roman" w:cs="Times New Roman"/>
          <w:b/>
          <w:sz w:val="24"/>
          <w:szCs w:val="24"/>
        </w:rPr>
      </w:pPr>
      <w:bookmarkStart w:id="24" w:name="_Toc52929851"/>
      <w:commentRangeStart w:id="25"/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Identifikasi</w:t>
      </w:r>
      <w:proofErr w:type="spellEnd"/>
      <w:r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Masalah</w:t>
      </w:r>
      <w:bookmarkEnd w:id="24"/>
      <w:commentRangeEnd w:id="25"/>
      <w:proofErr w:type="spellEnd"/>
      <w:r w:rsidR="006F427B">
        <w:rPr>
          <w:rStyle w:val="CommentReference"/>
        </w:rPr>
        <w:commentReference w:id="25"/>
      </w:r>
    </w:p>
    <w:p w14:paraId="3168B52B" w14:textId="11920293" w:rsidR="00A72E4D" w:rsidRPr="00D71D3A" w:rsidRDefault="00370132" w:rsidP="00D71D3A">
      <w:pPr>
        <w:spacing w:line="480" w:lineRule="auto"/>
        <w:ind w:firstLine="566"/>
        <w:jc w:val="both"/>
        <w:rPr>
          <w:rFonts w:ascii="Times New Roman" w:hAnsi="Times New Roman" w:cs="Times New Roman"/>
          <w:sz w:val="24"/>
          <w:szCs w:val="24"/>
        </w:rPr>
      </w:pPr>
      <w:r w:rsidRPr="00D71D3A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Berdasarkan latar belakang </w:t>
      </w:r>
      <w:r w:rsidR="00256211" w:rsidRPr="00D71D3A">
        <w:rPr>
          <w:rFonts w:ascii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="00256211" w:rsidRPr="00D71D3A">
        <w:rPr>
          <w:rFonts w:ascii="Times New Roman" w:hAnsi="Times New Roman" w:cs="Times New Roman"/>
          <w:color w:val="000000"/>
          <w:sz w:val="24"/>
          <w:szCs w:val="24"/>
        </w:rPr>
        <w:t>telah</w:t>
      </w:r>
      <w:proofErr w:type="spellEnd"/>
      <w:r w:rsidR="00256211" w:rsidRPr="00D71D3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56211" w:rsidRPr="00D71D3A">
        <w:rPr>
          <w:rFonts w:ascii="Times New Roman" w:hAnsi="Times New Roman" w:cs="Times New Roman"/>
          <w:color w:val="000000"/>
          <w:sz w:val="24"/>
          <w:szCs w:val="24"/>
        </w:rPr>
        <w:t>dijelaskan</w:t>
      </w:r>
      <w:proofErr w:type="spellEnd"/>
      <w:r w:rsidR="00256211" w:rsidRPr="00D71D3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256211" w:rsidRPr="00D71D3A">
        <w:rPr>
          <w:rFonts w:ascii="Times New Roman" w:hAnsi="Times New Roman" w:cs="Times New Roman"/>
          <w:color w:val="000000"/>
          <w:sz w:val="24"/>
          <w:szCs w:val="24"/>
        </w:rPr>
        <w:t>sebelumnya</w:t>
      </w:r>
      <w:proofErr w:type="spellEnd"/>
      <w:r w:rsidRPr="00D71D3A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, </w:t>
      </w:r>
      <w:proofErr w:type="spellStart"/>
      <w:r w:rsidR="00A72E4D" w:rsidRPr="00D71D3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A72E4D" w:rsidRPr="00D71D3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72E4D" w:rsidRPr="00D71D3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A72E4D"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2E4D" w:rsidRPr="00D71D3A">
        <w:rPr>
          <w:rFonts w:ascii="Times New Roman" w:hAnsi="Times New Roman" w:cs="Times New Roman"/>
          <w:sz w:val="24"/>
          <w:szCs w:val="24"/>
        </w:rPr>
        <w:t>dicari</w:t>
      </w:r>
      <w:proofErr w:type="spellEnd"/>
      <w:r w:rsidR="00A72E4D"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2E4D" w:rsidRPr="00D71D3A">
        <w:rPr>
          <w:rFonts w:ascii="Times New Roman" w:hAnsi="Times New Roman" w:cs="Times New Roman"/>
          <w:sz w:val="24"/>
          <w:szCs w:val="24"/>
        </w:rPr>
        <w:t>solusinya</w:t>
      </w:r>
      <w:proofErr w:type="spellEnd"/>
      <w:r w:rsidR="00A72E4D"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2E4D" w:rsidRPr="00D71D3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72E4D"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968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CC19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1968">
        <w:rPr>
          <w:rFonts w:ascii="Times New Roman" w:hAnsi="Times New Roman" w:cs="Times New Roman"/>
          <w:sz w:val="24"/>
          <w:szCs w:val="24"/>
        </w:rPr>
        <w:t>magang</w:t>
      </w:r>
      <w:proofErr w:type="spellEnd"/>
      <w:r w:rsidR="00A72E4D"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2E4D" w:rsidRPr="00D71D3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72E4D"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2E4D" w:rsidRPr="00D71D3A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A72E4D" w:rsidRPr="00D71D3A">
        <w:rPr>
          <w:rFonts w:ascii="Times New Roman" w:hAnsi="Times New Roman" w:cs="Times New Roman"/>
          <w:sz w:val="24"/>
          <w:szCs w:val="24"/>
        </w:rPr>
        <w:t>:</w:t>
      </w:r>
    </w:p>
    <w:p w14:paraId="18FAEE44" w14:textId="77777777" w:rsidR="00CC0376" w:rsidRPr="00D71D3A" w:rsidRDefault="005238A6" w:rsidP="00167DBD">
      <w:pPr>
        <w:pStyle w:val="ListParagraph"/>
        <w:numPr>
          <w:ilvl w:val="6"/>
          <w:numId w:val="18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commentRangeStart w:id="26"/>
      <w:proofErr w:type="spellStart"/>
      <w:r w:rsidRPr="00D71D3A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r w:rsidR="00D71D3A">
        <w:rPr>
          <w:rFonts w:ascii="Times New Roman" w:hAnsi="Times New Roman" w:cs="Times New Roman"/>
          <w:sz w:val="24"/>
          <w:szCs w:val="24"/>
        </w:rPr>
        <w:t>XP</w:t>
      </w:r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71D3A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D71D3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D71D3A">
        <w:rPr>
          <w:rFonts w:ascii="Times New Roman" w:hAnsi="Times New Roman" w:cs="Times New Roman"/>
          <w:sz w:val="24"/>
          <w:szCs w:val="24"/>
        </w:rPr>
        <w:t>repositori</w:t>
      </w:r>
      <w:proofErr w:type="spellEnd"/>
      <w:r w:rsidR="00D71D3A">
        <w:rPr>
          <w:rFonts w:ascii="Times New Roman" w:hAnsi="Times New Roman" w:cs="Times New Roman"/>
          <w:sz w:val="24"/>
          <w:szCs w:val="24"/>
        </w:rPr>
        <w:t>?</w:t>
      </w:r>
    </w:p>
    <w:p w14:paraId="6D9370A8" w14:textId="77777777" w:rsidR="00CC0376" w:rsidRPr="00D71D3A" w:rsidRDefault="005238A6" w:rsidP="00167DBD">
      <w:pPr>
        <w:pStyle w:val="ListParagraph"/>
        <w:numPr>
          <w:ilvl w:val="6"/>
          <w:numId w:val="18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71D3A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r w:rsidR="00D71D3A">
        <w:rPr>
          <w:rFonts w:ascii="Times New Roman" w:hAnsi="Times New Roman" w:cs="Times New Roman"/>
          <w:sz w:val="24"/>
          <w:szCs w:val="24"/>
        </w:rPr>
        <w:t>PWA</w:t>
      </w:r>
      <w:r w:rsidRPr="00D71D3A">
        <w:rPr>
          <w:rFonts w:ascii="Times New Roman" w:hAnsi="Times New Roman" w:cs="Times New Roman"/>
          <w:sz w:val="24"/>
          <w:szCs w:val="24"/>
        </w:rPr>
        <w:t xml:space="preserve"> pada web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repositori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4CE" w:rsidRPr="00D71D3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814CE"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4CE" w:rsidRPr="00D71D3A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8814CE"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14CE" w:rsidRPr="00D71D3A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8814CE" w:rsidRPr="00D71D3A">
        <w:rPr>
          <w:rFonts w:ascii="Times New Roman" w:hAnsi="Times New Roman" w:cs="Times New Roman"/>
          <w:sz w:val="24"/>
          <w:szCs w:val="24"/>
        </w:rPr>
        <w:t xml:space="preserve"> web?</w:t>
      </w:r>
    </w:p>
    <w:p w14:paraId="4C55C196" w14:textId="77777777" w:rsidR="00A72E4D" w:rsidRPr="00D71D3A" w:rsidRDefault="008814CE" w:rsidP="00167DBD">
      <w:pPr>
        <w:pStyle w:val="ListParagraph"/>
        <w:numPr>
          <w:ilvl w:val="6"/>
          <w:numId w:val="18"/>
        </w:numPr>
        <w:spacing w:after="240" w:line="480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71D3A">
        <w:rPr>
          <w:rFonts w:ascii="Times New Roman" w:hAnsi="Times New Roman" w:cs="Times New Roman"/>
          <w:sz w:val="24"/>
          <w:szCs w:val="24"/>
        </w:rPr>
        <w:lastRenderedPageBreak/>
        <w:t>Apa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r w:rsidR="00D71D3A">
        <w:rPr>
          <w:rFonts w:ascii="Times New Roman" w:hAnsi="Times New Roman" w:cs="Times New Roman"/>
          <w:sz w:val="24"/>
          <w:szCs w:val="24"/>
        </w:rPr>
        <w:t>XP</w:t>
      </w:r>
      <w:r w:rsidRPr="00D71D3A">
        <w:rPr>
          <w:rFonts w:ascii="Times New Roman" w:hAnsi="Times New Roman" w:cs="Times New Roman"/>
          <w:sz w:val="24"/>
          <w:szCs w:val="24"/>
        </w:rPr>
        <w:t xml:space="preserve"> pada proses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web dan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PWA pada </w:t>
      </w:r>
      <w:proofErr w:type="spellStart"/>
      <w:r w:rsidRPr="00D71D3A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D71D3A">
        <w:rPr>
          <w:rFonts w:ascii="Times New Roman" w:hAnsi="Times New Roman" w:cs="Times New Roman"/>
          <w:sz w:val="24"/>
          <w:szCs w:val="24"/>
        </w:rPr>
        <w:t xml:space="preserve"> web?</w:t>
      </w:r>
      <w:commentRangeEnd w:id="26"/>
      <w:r w:rsidR="006F427B">
        <w:rPr>
          <w:rStyle w:val="CommentReference"/>
        </w:rPr>
        <w:commentReference w:id="26"/>
      </w:r>
    </w:p>
    <w:p w14:paraId="10F06858" w14:textId="77777777" w:rsidR="00BA6933" w:rsidRPr="00660674" w:rsidRDefault="00BA6933" w:rsidP="00D75495">
      <w:pPr>
        <w:pStyle w:val="ListParagraph"/>
        <w:numPr>
          <w:ilvl w:val="0"/>
          <w:numId w:val="1"/>
        </w:numPr>
        <w:spacing w:line="480" w:lineRule="auto"/>
        <w:ind w:left="567" w:hanging="567"/>
        <w:jc w:val="both"/>
        <w:outlineLvl w:val="1"/>
        <w:rPr>
          <w:rFonts w:ascii="Times New Roman" w:hAnsi="Times New Roman" w:cs="Times New Roman"/>
          <w:b/>
          <w:sz w:val="24"/>
          <w:szCs w:val="24"/>
        </w:rPr>
      </w:pPr>
      <w:bookmarkStart w:id="27" w:name="_Toc52929852"/>
      <w:r w:rsidRPr="00660674">
        <w:rPr>
          <w:rFonts w:ascii="Times New Roman" w:hAnsi="Times New Roman" w:cs="Times New Roman"/>
          <w:b/>
          <w:sz w:val="24"/>
          <w:szCs w:val="24"/>
        </w:rPr>
        <w:t xml:space="preserve">Batasan </w:t>
      </w:r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Masalah</w:t>
      </w:r>
      <w:bookmarkEnd w:id="27"/>
      <w:proofErr w:type="spellEnd"/>
      <w:r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71DFAB11" w14:textId="74681A66" w:rsidR="003B3523" w:rsidRPr="00660674" w:rsidRDefault="003B3523" w:rsidP="006A396A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eastAsia="ja-JP"/>
        </w:rPr>
      </w:pP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Dari </w:t>
      </w:r>
      <w:proofErr w:type="spellStart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dentifikasi</w:t>
      </w:r>
      <w:proofErr w:type="spellEnd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salah</w:t>
      </w:r>
      <w:proofErr w:type="spellEnd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ersebut</w:t>
      </w:r>
      <w:proofErr w:type="spellEnd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, </w:t>
      </w:r>
      <w:proofErr w:type="spellStart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ka</w:t>
      </w:r>
      <w:proofErr w:type="spellEnd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lam</w:t>
      </w:r>
      <w:proofErr w:type="spellEnd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CC196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kegiatan</w:t>
      </w:r>
      <w:proofErr w:type="spellEnd"/>
      <w:r w:rsidR="00CC196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CC196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gang</w:t>
      </w:r>
      <w:proofErr w:type="spellEnd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i</w:t>
      </w:r>
      <w:proofErr w:type="spellEnd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erdapat</w:t>
      </w:r>
      <w:proofErr w:type="spellEnd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beberapa</w:t>
      </w:r>
      <w:proofErr w:type="spellEnd"/>
      <w:r w:rsidR="0070628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90042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batasan</w:t>
      </w:r>
      <w:proofErr w:type="spellEnd"/>
      <w:r w:rsidR="0090042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90042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salah</w:t>
      </w:r>
      <w:proofErr w:type="spellEnd"/>
      <w:r w:rsidR="0090042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ebaga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berikut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: </w:t>
      </w:r>
    </w:p>
    <w:p w14:paraId="2CB2A6BC" w14:textId="77777777" w:rsidR="003B3523" w:rsidRPr="00660674" w:rsidRDefault="003B3523" w:rsidP="00167DBD">
      <w:pPr>
        <w:numPr>
          <w:ilvl w:val="0"/>
          <w:numId w:val="8"/>
        </w:numPr>
        <w:tabs>
          <w:tab w:val="clear" w:pos="720"/>
        </w:tabs>
        <w:spacing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Web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plikas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bangu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eng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tode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gembang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rangkat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lunak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A73E2A" w:rsidRPr="00A73E2A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>XP</w:t>
      </w:r>
      <w:r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.</w:t>
      </w:r>
    </w:p>
    <w:p w14:paraId="5CB34200" w14:textId="77777777" w:rsidR="003B3523" w:rsidRPr="00660674" w:rsidRDefault="004450D0" w:rsidP="00167DBD">
      <w:pPr>
        <w:numPr>
          <w:ilvl w:val="0"/>
          <w:numId w:val="8"/>
        </w:numPr>
        <w:tabs>
          <w:tab w:val="clear" w:pos="720"/>
        </w:tabs>
        <w:spacing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Web </w:t>
      </w:r>
      <w:proofErr w:type="spellStart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plikasi</w:t>
      </w:r>
      <w:proofErr w:type="spellEnd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yang </w:t>
      </w:r>
      <w:proofErr w:type="spellStart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bangun</w:t>
      </w:r>
      <w:proofErr w:type="spellEnd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implementasikan</w:t>
      </w:r>
      <w:proofErr w:type="spellEnd"/>
      <w:r w:rsidR="003B3523"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 xml:space="preserve"> </w:t>
      </w:r>
      <w:r w:rsidR="00A73E2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WA</w:t>
      </w:r>
      <w:r w:rsidR="00FE564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FE564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fitur</w:t>
      </w:r>
      <w:proofErr w:type="spellEnd"/>
      <w:r w:rsidR="00FE564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 xml:space="preserve">add to </w:t>
      </w:r>
      <w:proofErr w:type="spellStart"/>
      <w:r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homescreen</w:t>
      </w:r>
      <w:proofErr w:type="spellEnd"/>
      <w:r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pada web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ehing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FE564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pat</w:t>
      </w:r>
      <w:proofErr w:type="spellEnd"/>
      <w:r w:rsidR="00FE564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FE564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gunakan</w:t>
      </w:r>
      <w:proofErr w:type="spellEnd"/>
      <w:r w:rsidR="00FE564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FE564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eperti</w:t>
      </w:r>
      <w:proofErr w:type="spellEnd"/>
      <w:r w:rsidR="00FE564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FE5644" w:rsidRPr="00FE5644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native app</w:t>
      </w:r>
      <w:r w:rsidR="00B709ED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 xml:space="preserve"> </w:t>
      </w:r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dan </w:t>
      </w:r>
      <w:proofErr w:type="spellStart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fungsi</w:t>
      </w:r>
      <w:proofErr w:type="spellEnd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ampilan</w:t>
      </w:r>
      <w:proofErr w:type="spellEnd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aat</w:t>
      </w:r>
      <w:proofErr w:type="spellEnd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B709ED" w:rsidRPr="00FE5644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offline</w:t>
      </w:r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.</w:t>
      </w:r>
    </w:p>
    <w:p w14:paraId="63F7F3AF" w14:textId="77777777" w:rsidR="003B3523" w:rsidRPr="00660674" w:rsidRDefault="003B3523" w:rsidP="00167DBD">
      <w:pPr>
        <w:numPr>
          <w:ilvl w:val="0"/>
          <w:numId w:val="8"/>
        </w:numPr>
        <w:tabs>
          <w:tab w:val="clear" w:pos="720"/>
        </w:tabs>
        <w:spacing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Web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plikas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akses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gunak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E03623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browser</w:t>
      </w: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Chrome </w:t>
      </w:r>
      <w:proofErr w:type="spellStart"/>
      <w:r w:rsidR="00AE568F" w:rsidRPr="00660674">
        <w:rPr>
          <w:rFonts w:ascii="Times New Roman" w:hAnsi="Times New Roman" w:cs="Times New Roman"/>
          <w:color w:val="000000"/>
          <w:sz w:val="24"/>
          <w:szCs w:val="24"/>
        </w:rPr>
        <w:t>atau</w:t>
      </w:r>
      <w:proofErr w:type="spellEnd"/>
      <w:r w:rsidR="00AE568F"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Mozilla</w:t>
      </w:r>
      <w:r w:rsidR="00AE568F" w:rsidRPr="00660674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eng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rangkat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desktop</w:t>
      </w: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upu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smartphone</w:t>
      </w:r>
      <w:r w:rsidR="00E03623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 xml:space="preserve"> </w:t>
      </w:r>
      <w:r w:rsidR="00E03623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>Android</w:t>
      </w:r>
      <w:r w:rsidR="00CC0376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 xml:space="preserve"> agar </w:t>
      </w:r>
      <w:proofErr w:type="spellStart"/>
      <w:r w:rsidR="00CC0376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>fungsi</w:t>
      </w:r>
      <w:proofErr w:type="spellEnd"/>
      <w:r w:rsidR="00CC0376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 xml:space="preserve"> PWA yang </w:t>
      </w:r>
      <w:proofErr w:type="spellStart"/>
      <w:r w:rsidR="00CC0376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>diimplementasikan</w:t>
      </w:r>
      <w:proofErr w:type="spellEnd"/>
      <w:r w:rsidR="00CC0376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 xml:space="preserve"> </w:t>
      </w:r>
      <w:proofErr w:type="spellStart"/>
      <w:r w:rsidR="00CC0376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>dapat</w:t>
      </w:r>
      <w:proofErr w:type="spellEnd"/>
      <w:r w:rsidR="00CC0376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 xml:space="preserve"> </w:t>
      </w:r>
      <w:proofErr w:type="spellStart"/>
      <w:r w:rsidR="00CC0376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>berjalan</w:t>
      </w:r>
      <w:proofErr w:type="spellEnd"/>
      <w:r w:rsidR="00FE5644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>.</w:t>
      </w:r>
    </w:p>
    <w:p w14:paraId="3A4C59D1" w14:textId="77777777" w:rsidR="003B3523" w:rsidRPr="00660674" w:rsidRDefault="003B3523" w:rsidP="00167DBD">
      <w:pPr>
        <w:numPr>
          <w:ilvl w:val="0"/>
          <w:numId w:val="8"/>
        </w:numPr>
        <w:spacing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Target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gguna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dalah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hasiswa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Teknik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formatika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pad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 </w:t>
      </w:r>
      <w:r w:rsidR="00246400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dan Admin </w:t>
      </w:r>
      <w:proofErr w:type="spellStart"/>
      <w:r w:rsidR="00246400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yaitu</w:t>
      </w:r>
      <w:proofErr w:type="spellEnd"/>
      <w:r w:rsidR="00246400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246400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gawai</w:t>
      </w:r>
      <w:proofErr w:type="spellEnd"/>
      <w:r w:rsidR="00246400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tata </w:t>
      </w:r>
      <w:proofErr w:type="spellStart"/>
      <w:r w:rsidR="00246400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saha</w:t>
      </w:r>
      <w:proofErr w:type="spellEnd"/>
      <w:r w:rsidR="00246400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Teknik </w:t>
      </w:r>
      <w:proofErr w:type="spellStart"/>
      <w:r w:rsidR="00246400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formatika</w:t>
      </w:r>
      <w:proofErr w:type="spellEnd"/>
      <w:r w:rsidR="00246400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.</w:t>
      </w:r>
    </w:p>
    <w:p w14:paraId="1E1E6737" w14:textId="77777777" w:rsidR="0033233B" w:rsidRPr="008A4D27" w:rsidRDefault="004450D0" w:rsidP="00167DBD">
      <w:pPr>
        <w:numPr>
          <w:ilvl w:val="0"/>
          <w:numId w:val="8"/>
        </w:numPr>
        <w:spacing w:after="240"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te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digital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akses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pada web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reposito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dal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hasisw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Teknik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formati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pad</w:t>
      </w:r>
      <w:proofErr w:type="spellEnd"/>
      <w:r w:rsidR="004C5B85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.</w:t>
      </w:r>
    </w:p>
    <w:p w14:paraId="0F6A7CFA" w14:textId="58C9BA82" w:rsidR="00BA6933" w:rsidRPr="00660674" w:rsidRDefault="00BA6933" w:rsidP="00D75495">
      <w:pPr>
        <w:pStyle w:val="ListParagraph"/>
        <w:numPr>
          <w:ilvl w:val="0"/>
          <w:numId w:val="1"/>
        </w:numPr>
        <w:spacing w:line="480" w:lineRule="auto"/>
        <w:ind w:left="567" w:hanging="567"/>
        <w:jc w:val="both"/>
        <w:outlineLvl w:val="1"/>
        <w:rPr>
          <w:rFonts w:ascii="Times New Roman" w:hAnsi="Times New Roman" w:cs="Times New Roman"/>
          <w:b/>
          <w:sz w:val="24"/>
          <w:szCs w:val="24"/>
        </w:rPr>
      </w:pPr>
      <w:bookmarkStart w:id="28" w:name="_Toc52929853"/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Maksud</w:t>
      </w:r>
      <w:proofErr w:type="spellEnd"/>
      <w:r w:rsidRPr="00660674">
        <w:rPr>
          <w:rFonts w:ascii="Times New Roman" w:hAnsi="Times New Roman" w:cs="Times New Roman"/>
          <w:b/>
          <w:sz w:val="24"/>
          <w:szCs w:val="24"/>
        </w:rPr>
        <w:t xml:space="preserve"> dan </w:t>
      </w:r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Tujuan</w:t>
      </w:r>
      <w:proofErr w:type="spellEnd"/>
      <w:r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End w:id="28"/>
    </w:p>
    <w:p w14:paraId="03494E0D" w14:textId="09689BB2" w:rsidR="003B3523" w:rsidRPr="00660674" w:rsidRDefault="003B3523" w:rsidP="006A396A">
      <w:pPr>
        <w:spacing w:line="480" w:lineRule="auto"/>
        <w:ind w:firstLine="566"/>
        <w:jc w:val="both"/>
        <w:rPr>
          <w:rFonts w:ascii="Times New Roman" w:eastAsia="Times New Roman" w:hAnsi="Times New Roman" w:cs="Times New Roman"/>
          <w:sz w:val="24"/>
          <w:szCs w:val="24"/>
          <w:lang w:eastAsia="ja-JP"/>
        </w:rPr>
      </w:pP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ksud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r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CC196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kegiatan</w:t>
      </w:r>
      <w:proofErr w:type="spellEnd"/>
      <w:r w:rsidR="00CC196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CC196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gang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dalah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0618D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lihat</w:t>
      </w:r>
      <w:proofErr w:type="spellEnd"/>
      <w:r w:rsidR="000618D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0618D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hasil</w:t>
      </w:r>
      <w:proofErr w:type="spellEnd"/>
      <w:r w:rsidR="000618D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0618D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ri</w:t>
      </w:r>
      <w:proofErr w:type="spellEnd"/>
      <w:r w:rsidR="000618D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rancang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repositor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Teknik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formatika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pad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0618D1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yang</w:t>
      </w: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implementasik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A73E2A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>PWA</w:t>
      </w: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eng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tode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gembang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rangkat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lunak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A73E2A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>XP.</w:t>
      </w: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 </w:t>
      </w:r>
    </w:p>
    <w:p w14:paraId="2E440A49" w14:textId="58FDB8EC" w:rsidR="003B3523" w:rsidRPr="00660674" w:rsidRDefault="003B3523" w:rsidP="003F4878">
      <w:pPr>
        <w:spacing w:line="480" w:lineRule="auto"/>
        <w:ind w:firstLine="566"/>
        <w:jc w:val="both"/>
        <w:rPr>
          <w:rFonts w:ascii="Times New Roman" w:eastAsia="Times New Roman" w:hAnsi="Times New Roman" w:cs="Times New Roman"/>
          <w:sz w:val="24"/>
          <w:szCs w:val="24"/>
          <w:lang w:eastAsia="ja-JP"/>
        </w:rPr>
      </w:pP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uju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yang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gi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capa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oleh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ulis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r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CC196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kegiatan</w:t>
      </w:r>
      <w:proofErr w:type="spellEnd"/>
      <w:r w:rsidR="00CC196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CC196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gang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dalah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:</w:t>
      </w:r>
    </w:p>
    <w:p w14:paraId="034B69E4" w14:textId="77777777" w:rsidR="003B3523" w:rsidRPr="00660674" w:rsidRDefault="003B3523" w:rsidP="00167DBD">
      <w:pPr>
        <w:numPr>
          <w:ilvl w:val="0"/>
          <w:numId w:val="9"/>
        </w:numPr>
        <w:tabs>
          <w:tab w:val="clear" w:pos="720"/>
        </w:tabs>
        <w:spacing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lastRenderedPageBreak/>
        <w:t>Dapat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hasilk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repositor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stitus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yang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mudahk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hasiswa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Teknik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formatika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pad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tuk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akses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baik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lalu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desktop</w:t>
      </w: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upu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smartphone</w:t>
      </w: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.</w:t>
      </w:r>
    </w:p>
    <w:p w14:paraId="7F2A125C" w14:textId="77777777" w:rsidR="00150798" w:rsidRPr="00660674" w:rsidRDefault="003B3523" w:rsidP="00167DBD">
      <w:pPr>
        <w:numPr>
          <w:ilvl w:val="0"/>
          <w:numId w:val="9"/>
        </w:numPr>
        <w:tabs>
          <w:tab w:val="clear" w:pos="720"/>
        </w:tabs>
        <w:spacing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</w:t>
      </w:r>
      <w:r w:rsidR="00A73E2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pat</w:t>
      </w:r>
      <w:proofErr w:type="spellEnd"/>
      <w:r w:rsidR="00A73E2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A73E2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implementasikan</w:t>
      </w:r>
      <w:proofErr w:type="spellEnd"/>
      <w:r w:rsidR="00A73E2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A73E2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tode</w:t>
      </w:r>
      <w:proofErr w:type="spellEnd"/>
      <w:r w:rsidR="00A73E2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XP</w:t>
      </w: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pada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gembang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web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rep</w:t>
      </w:r>
      <w:r w:rsidR="00662185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ositori</w:t>
      </w:r>
      <w:proofErr w:type="spellEnd"/>
      <w:r w:rsidR="00662185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662185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="00662185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Teknik </w:t>
      </w:r>
      <w:proofErr w:type="spellStart"/>
      <w:r w:rsidR="00662185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formatika</w:t>
      </w:r>
      <w:proofErr w:type="spellEnd"/>
      <w:r w:rsidR="00662185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662185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pad</w:t>
      </w:r>
      <w:proofErr w:type="spellEnd"/>
    </w:p>
    <w:p w14:paraId="0C0F5F05" w14:textId="77777777" w:rsidR="00150798" w:rsidRPr="00660674" w:rsidRDefault="00A73E2A" w:rsidP="00167DBD">
      <w:pPr>
        <w:numPr>
          <w:ilvl w:val="0"/>
          <w:numId w:val="9"/>
        </w:numPr>
        <w:tabs>
          <w:tab w:val="clear" w:pos="720"/>
        </w:tabs>
        <w:spacing w:after="240"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p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implementa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PWA</w:t>
      </w:r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E87B93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pada web </w:t>
      </w:r>
      <w:proofErr w:type="spellStart"/>
      <w:r w:rsidR="00E87B93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repositori</w:t>
      </w:r>
      <w:proofErr w:type="spellEnd"/>
      <w:r w:rsidR="00E87B93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ehingga</w:t>
      </w:r>
      <w:proofErr w:type="spellEnd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E87B93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web </w:t>
      </w:r>
      <w:proofErr w:type="spellStart"/>
      <w:r w:rsidR="00E87B93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plikasi</w:t>
      </w:r>
      <w:proofErr w:type="spellEnd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yang </w:t>
      </w:r>
      <w:proofErr w:type="spellStart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bertingkah</w:t>
      </w:r>
      <w:proofErr w:type="spellEnd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eperti</w:t>
      </w:r>
      <w:proofErr w:type="spellEnd"/>
      <w:r w:rsidR="003B3523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3B3523"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native application</w:t>
      </w:r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pada </w:t>
      </w:r>
      <w:proofErr w:type="spellStart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rangkat</w:t>
      </w:r>
      <w:proofErr w:type="spellEnd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yang </w:t>
      </w:r>
      <w:proofErr w:type="spellStart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gunakan</w:t>
      </w:r>
      <w:proofErr w:type="spellEnd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dan </w:t>
      </w:r>
      <w:proofErr w:type="spellStart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etap</w:t>
      </w:r>
      <w:proofErr w:type="spellEnd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ampilkan</w:t>
      </w:r>
      <w:proofErr w:type="spellEnd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formasi</w:t>
      </w:r>
      <w:proofErr w:type="spellEnd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saat</w:t>
      </w:r>
      <w:proofErr w:type="spellEnd"/>
      <w:r w:rsidR="00B709ED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B709ED" w:rsidRPr="00AE5B7C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offline</w:t>
      </w:r>
      <w:r w:rsidR="00AE5B7C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.</w:t>
      </w:r>
    </w:p>
    <w:p w14:paraId="44BCF624" w14:textId="6A1780EF" w:rsidR="00BA6933" w:rsidRPr="00660674" w:rsidRDefault="00BA6933" w:rsidP="00D75495">
      <w:pPr>
        <w:pStyle w:val="ListParagraph"/>
        <w:numPr>
          <w:ilvl w:val="0"/>
          <w:numId w:val="1"/>
        </w:numPr>
        <w:spacing w:line="480" w:lineRule="auto"/>
        <w:ind w:left="567" w:hanging="567"/>
        <w:jc w:val="both"/>
        <w:outlineLvl w:val="1"/>
        <w:rPr>
          <w:rFonts w:ascii="Times New Roman" w:hAnsi="Times New Roman" w:cs="Times New Roman"/>
          <w:b/>
          <w:sz w:val="24"/>
          <w:szCs w:val="24"/>
        </w:rPr>
      </w:pPr>
      <w:bookmarkStart w:id="29" w:name="_Toc52929854"/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Manfaat</w:t>
      </w:r>
      <w:proofErr w:type="spellEnd"/>
      <w:r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  <w:bookmarkEnd w:id="29"/>
    </w:p>
    <w:p w14:paraId="203BAD2E" w14:textId="49574D5C" w:rsidR="00150798" w:rsidRPr="00660674" w:rsidRDefault="00150798" w:rsidP="006A396A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  <w:lang w:eastAsia="ja-JP"/>
        </w:rPr>
      </w:pP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nfaat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yang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hara</w:t>
      </w:r>
      <w:r w:rsidR="003E516E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kan</w:t>
      </w:r>
      <w:proofErr w:type="spellEnd"/>
      <w:r w:rsidR="003E516E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3E516E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dalah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:</w:t>
      </w:r>
    </w:p>
    <w:p w14:paraId="2C6F78FB" w14:textId="77777777" w:rsidR="00150798" w:rsidRPr="00660674" w:rsidRDefault="00246400" w:rsidP="00167DBD">
      <w:pPr>
        <w:numPr>
          <w:ilvl w:val="0"/>
          <w:numId w:val="10"/>
        </w:numPr>
        <w:spacing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</w:t>
      </w:r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emudahkan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hasiswa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Teknik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formatika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pad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tuk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akses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 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lalui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150798"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desktop</w:t>
      </w:r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upun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150798"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smartphone</w:t>
      </w:r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.</w:t>
      </w:r>
    </w:p>
    <w:p w14:paraId="4B8102A9" w14:textId="77777777" w:rsidR="00150798" w:rsidRPr="00660674" w:rsidRDefault="00150798" w:rsidP="00167DBD">
      <w:pPr>
        <w:numPr>
          <w:ilvl w:val="0"/>
          <w:numId w:val="10"/>
        </w:numPr>
        <w:spacing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ambah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getahu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dan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mbelajar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ena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tode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A73E2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XP </w:t>
      </w:r>
      <w:r w:rsidR="00A64A4A">
        <w:rPr>
          <w:rFonts w:ascii="Times New Roman" w:eastAsia="Times New Roman" w:hAnsi="Times New Roman" w:cs="Times New Roman"/>
          <w:iCs/>
          <w:color w:val="000000"/>
          <w:sz w:val="24"/>
          <w:szCs w:val="24"/>
          <w:lang w:eastAsia="ja-JP"/>
        </w:rPr>
        <w:t xml:space="preserve">pada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gembangan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web </w:t>
      </w:r>
      <w:proofErr w:type="spellStart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repositori</w:t>
      </w:r>
      <w:proofErr w:type="spellEnd"/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.</w:t>
      </w:r>
    </w:p>
    <w:p w14:paraId="2F4FE031" w14:textId="77777777" w:rsidR="00246400" w:rsidRPr="00A73E2A" w:rsidRDefault="002C37CA" w:rsidP="00167DBD">
      <w:pPr>
        <w:numPr>
          <w:ilvl w:val="0"/>
          <w:numId w:val="10"/>
        </w:numPr>
        <w:spacing w:after="100" w:afterAutospacing="1" w:line="480" w:lineRule="auto"/>
        <w:ind w:left="426" w:hanging="426"/>
        <w:jc w:val="both"/>
        <w:textAlignment w:val="baseline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hasi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web yang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bertingkah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eperti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150798"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native application</w:t>
      </w:r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pada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rangkat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yang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gunakan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milik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ampil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sa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2C37CA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 xml:space="preserve">offline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engan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gimplementasikan</w:t>
      </w:r>
      <w:proofErr w:type="spellEnd"/>
      <w:r w:rsidR="00150798"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A73E2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WA</w:t>
      </w:r>
      <w:r w:rsidR="00150798" w:rsidRPr="00660674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ja-JP"/>
        </w:rPr>
        <w:t>.</w:t>
      </w:r>
    </w:p>
    <w:p w14:paraId="265886A1" w14:textId="39C5EE46" w:rsidR="00BA6933" w:rsidRPr="00660674" w:rsidRDefault="003E737C" w:rsidP="00D75495">
      <w:pPr>
        <w:pStyle w:val="ListParagraph"/>
        <w:numPr>
          <w:ilvl w:val="0"/>
          <w:numId w:val="1"/>
        </w:numPr>
        <w:spacing w:line="480" w:lineRule="auto"/>
        <w:ind w:left="567" w:hanging="567"/>
        <w:jc w:val="both"/>
        <w:outlineLvl w:val="1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Lokasi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raktek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Magang</w:t>
      </w:r>
      <w:proofErr w:type="spellEnd"/>
    </w:p>
    <w:p w14:paraId="62B2379A" w14:textId="4C4AE5CB" w:rsidR="003E516E" w:rsidRPr="000D7C40" w:rsidRDefault="000D7C40" w:rsidP="000D7C40">
      <w:pPr>
        <w:pStyle w:val="NormalWeb"/>
        <w:spacing w:before="0" w:beforeAutospacing="0" w:after="240" w:afterAutospacing="0" w:line="480" w:lineRule="auto"/>
        <w:ind w:firstLine="720"/>
        <w:jc w:val="both"/>
      </w:pPr>
      <w:commentRangeStart w:id="30"/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</w:t>
      </w:r>
      <w:r>
        <w:rPr>
          <w:color w:val="000000"/>
        </w:rPr>
        <w:lastRenderedPageBreak/>
        <w:t xml:space="preserve">……… …………… . ………… …….. …… ….. ……… …………… . ………… …….. </w:t>
      </w:r>
      <w:commentRangeEnd w:id="30"/>
      <w:r>
        <w:rPr>
          <w:rStyle w:val="CommentReference"/>
          <w:rFonts w:ascii="Arial" w:eastAsia="Arial" w:hAnsi="Arial" w:cs="Arial"/>
          <w:lang w:eastAsia="en-US"/>
        </w:rPr>
        <w:commentReference w:id="30"/>
      </w:r>
    </w:p>
    <w:p w14:paraId="6AC800D2" w14:textId="60B44966" w:rsidR="00370132" w:rsidRPr="00660674" w:rsidRDefault="003E737C" w:rsidP="00D75495">
      <w:pPr>
        <w:pStyle w:val="ListParagraph"/>
        <w:numPr>
          <w:ilvl w:val="0"/>
          <w:numId w:val="1"/>
        </w:numPr>
        <w:spacing w:line="480" w:lineRule="auto"/>
        <w:ind w:left="567" w:hanging="567"/>
        <w:jc w:val="both"/>
        <w:outlineLvl w:val="1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Wakt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Pelaksanaan</w:t>
      </w:r>
      <w:proofErr w:type="spellEnd"/>
      <w:r w:rsidR="00BA6933"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277FAF5A" w14:textId="77777777" w:rsidR="000D7C40" w:rsidRPr="00660674" w:rsidRDefault="000D7C40" w:rsidP="000D7C40">
      <w:pPr>
        <w:pStyle w:val="NormalWeb"/>
        <w:spacing w:before="0" w:beforeAutospacing="0" w:after="0" w:afterAutospacing="0" w:line="480" w:lineRule="auto"/>
        <w:ind w:firstLine="720"/>
        <w:jc w:val="both"/>
      </w:pPr>
      <w:commentRangeStart w:id="31"/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…….. </w:t>
      </w:r>
      <w:commentRangeEnd w:id="31"/>
      <w:r>
        <w:rPr>
          <w:rStyle w:val="CommentReference"/>
          <w:rFonts w:ascii="Arial" w:eastAsia="Arial" w:hAnsi="Arial" w:cs="Arial"/>
          <w:lang w:eastAsia="en-US"/>
        </w:rPr>
        <w:commentReference w:id="31"/>
      </w:r>
    </w:p>
    <w:p w14:paraId="2FB720B0" w14:textId="1CBC220B" w:rsidR="00544F7E" w:rsidRPr="00660674" w:rsidRDefault="00544F7E" w:rsidP="003F4878">
      <w:pPr>
        <w:spacing w:after="200"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544F7E" w:rsidRPr="00660674" w:rsidSect="00031DC4">
          <w:headerReference w:type="default" r:id="rId27"/>
          <w:footerReference w:type="default" r:id="rId28"/>
          <w:pgSz w:w="11906" w:h="16838"/>
          <w:pgMar w:top="2268" w:right="1701" w:bottom="1701" w:left="2268" w:header="709" w:footer="709" w:gutter="0"/>
          <w:pgNumType w:start="1"/>
          <w:cols w:space="720"/>
          <w:titlePg/>
          <w:docGrid w:linePitch="299"/>
        </w:sectPr>
      </w:pPr>
      <w:bookmarkStart w:id="32" w:name="_Toc27229186"/>
    </w:p>
    <w:p w14:paraId="1F6DC912" w14:textId="77777777" w:rsidR="00BA6933" w:rsidRPr="00660674" w:rsidRDefault="007229AF" w:rsidP="007558D5">
      <w:pPr>
        <w:pStyle w:val="Heading1"/>
        <w:spacing w:line="480" w:lineRule="auto"/>
        <w:ind w:left="0" w:firstLine="0"/>
        <w:jc w:val="center"/>
        <w:rPr>
          <w:rFonts w:cs="Times New Roman"/>
          <w:b/>
        </w:rPr>
      </w:pPr>
      <w:bookmarkStart w:id="33" w:name="_Toc52929857"/>
      <w:bookmarkEnd w:id="32"/>
      <w:r w:rsidRPr="00660674">
        <w:rPr>
          <w:rFonts w:cs="Times New Roman"/>
          <w:b/>
        </w:rPr>
        <w:lastRenderedPageBreak/>
        <w:t>BAB II</w:t>
      </w:r>
      <w:bookmarkEnd w:id="33"/>
    </w:p>
    <w:p w14:paraId="51C775CE" w14:textId="77777777" w:rsidR="00BA6933" w:rsidRPr="00660674" w:rsidRDefault="00BA6933" w:rsidP="003F4878">
      <w:pPr>
        <w:spacing w:line="9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commentRangeStart w:id="34"/>
      <w:r w:rsidRPr="00660674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TINJAUAN PUSTAKA</w:t>
      </w:r>
      <w:commentRangeEnd w:id="34"/>
      <w:r w:rsidR="00BD4D25">
        <w:rPr>
          <w:rStyle w:val="CommentReference"/>
        </w:rPr>
        <w:commentReference w:id="34"/>
      </w:r>
    </w:p>
    <w:p w14:paraId="6BFF3780" w14:textId="77777777" w:rsidR="00C9324A" w:rsidRPr="00660674" w:rsidRDefault="00BA6933" w:rsidP="00D75495">
      <w:pPr>
        <w:pStyle w:val="ListParagraph"/>
        <w:numPr>
          <w:ilvl w:val="1"/>
          <w:numId w:val="4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35" w:name="_Toc52929858"/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Repositori</w:t>
      </w:r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Institusi</w:t>
      </w:r>
      <w:bookmarkEnd w:id="35"/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4D6F4CC5" w14:textId="77777777" w:rsidR="00D4341D" w:rsidRPr="00660674" w:rsidRDefault="00D4341D" w:rsidP="00D4341D">
      <w:pPr>
        <w:pStyle w:val="NormalWeb"/>
        <w:spacing w:before="0" w:beforeAutospacing="0" w:after="0" w:afterAutospacing="0" w:line="480" w:lineRule="auto"/>
        <w:ind w:firstLine="360"/>
        <w:jc w:val="both"/>
      </w:pPr>
      <w:commentRangeStart w:id="36"/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…….. </w:t>
      </w:r>
      <w:commentRangeEnd w:id="36"/>
      <w:r>
        <w:rPr>
          <w:rStyle w:val="CommentReference"/>
          <w:rFonts w:ascii="Arial" w:eastAsia="Arial" w:hAnsi="Arial" w:cs="Arial"/>
          <w:lang w:eastAsia="en-US"/>
        </w:rPr>
        <w:commentReference w:id="36"/>
      </w:r>
    </w:p>
    <w:p w14:paraId="7AC15FEB" w14:textId="77777777" w:rsidR="00D4341D" w:rsidRPr="00660674" w:rsidRDefault="00D4341D" w:rsidP="00D4341D">
      <w:pPr>
        <w:spacing w:line="480" w:lineRule="auto"/>
        <w:ind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Repositori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adalah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tempat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penyimpanan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sesuatu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.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Repositori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biasanya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merujuk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pada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perpustakaan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atau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tempat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penyimpanan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>arsip</w:t>
      </w:r>
      <w:proofErr w:type="spellEnd"/>
      <w:r w:rsidRPr="00660674">
        <w:rPr>
          <w:rFonts w:ascii="Times New Roman" w:eastAsia="Times New Roman" w:hAnsi="Times New Roman" w:cs="Times New Roman"/>
          <w:iCs/>
          <w:sz w:val="24"/>
          <w:szCs w:val="24"/>
        </w:rPr>
        <w:t xml:space="preserve">.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Repositor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institus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sekumpul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set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layan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itawark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kepada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asyarakat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pengelola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penyebar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ater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ibuat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institus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author":[{"dropping-particle":"","family":"Repanovici","given":"A.","non-dropping-particle":"","parse-names":false,"suffix":""}],"container-title":"Proceedings of the 3rd International Conference in Management, Marketing and Finances","id":"ITEM-1","issued":{"date-parts":[["2009"]]},"page":"88-95","title":"Marketing Research about Attitudes, Difficulties and Interest of Academic Community about Institutional Repository","type":"article-journal","volume":"MMF'09"},"uris":["http://www.mendeley.com/documents/?uuid=b6f97a7e-71a3-4a1d-85d2-87757d8784f8"]}],"mendeley":{"formattedCitation":"(Repanovici, 2009)","plainTextFormattedCitation":"(Repanovici, 2009)","previouslyFormattedCitation":"(Repanovici, 2009)"},"properties":{"noteIndex":0},"schema":"https://github.com/citation-style-language/schema/raw/master/csl-citation.json"}</w:instrText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6F386B">
        <w:rPr>
          <w:rFonts w:ascii="Times New Roman" w:hAnsi="Times New Roman" w:cs="Times New Roman"/>
          <w:noProof/>
          <w:color w:val="000000"/>
          <w:sz w:val="24"/>
          <w:szCs w:val="24"/>
        </w:rPr>
        <w:t>(Repanovici, 2009)</w:t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41E0FDE1" w14:textId="77777777" w:rsidR="00D4341D" w:rsidRPr="00660674" w:rsidRDefault="00D4341D" w:rsidP="00D4341D">
      <w:pPr>
        <w:pStyle w:val="NormalWeb"/>
        <w:spacing w:before="0" w:beforeAutospacing="0" w:after="0" w:afterAutospacing="0" w:line="480" w:lineRule="auto"/>
        <w:ind w:firstLine="36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…….. </w:t>
      </w:r>
    </w:p>
    <w:p w14:paraId="79E68FF3" w14:textId="77777777" w:rsidR="00E44D2E" w:rsidRPr="00660674" w:rsidRDefault="00A96168" w:rsidP="0055225C">
      <w:pPr>
        <w:spacing w:after="240" w:line="480" w:lineRule="auto"/>
        <w:ind w:firstLine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anfaat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repositor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institus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antara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lain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engumpulk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karya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ilmiah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tempat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agar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udah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itemuk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kembal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esi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pencar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sepert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Google dan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lainnya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sarana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promos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enyebark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luask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karya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74D3E" w:rsidRPr="00B74D3E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civitas </w:t>
      </w:r>
      <w:proofErr w:type="spellStart"/>
      <w:r w:rsidR="00B74D3E" w:rsidRPr="00B74D3E">
        <w:rPr>
          <w:rFonts w:ascii="Times New Roman" w:hAnsi="Times New Roman" w:cs="Times New Roman"/>
          <w:i/>
          <w:color w:val="000000"/>
          <w:sz w:val="24"/>
          <w:szCs w:val="24"/>
        </w:rPr>
        <w:lastRenderedPageBreak/>
        <w:t>academica</w:t>
      </w:r>
      <w:proofErr w:type="spellEnd"/>
      <w:r w:rsidR="00B74D3E" w:rsidRPr="00B74D3E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tempat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waktu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terbatas</w:t>
      </w:r>
      <w:proofErr w:type="spellEnd"/>
      <w:r w:rsidR="00757706"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="00757706" w:rsidRPr="0066067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B2C9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utedjo","given":"Mansur","non-dropping-particle":"","parse-names":false,"suffix":""}],"container-title":"Makalah Seminar Nasional ”Digital Local Content: Strategi Membangun Repository Karya Seni”, GKU FSR ISI Yogyakarta","id":"ITEM-1","issued":{"date-parts":[["2014"]]},"title":"Pengelolaan Repositori Perguruan Tinggi dan Pengembangan Repositori Karya Seni","type":"article-journal"},"uris":["http://www.mendeley.com/documents/?uuid=f0c6562b-0c5b-43a6-81c6-f82b39280bd5"]}],"mendeley":{"formattedCitation":"(Sutedjo, 2014)","plainTextFormattedCitation":"(Sutedjo, 2014)","previouslyFormattedCitation":"(Sutedjo, 2014)"},"properties":{"noteIndex":0},"schema":"https://github.com/citation-style-language/schema/raw/master/csl-citation.json"}</w:instrText>
      </w:r>
      <w:r w:rsidR="00757706" w:rsidRPr="00660674">
        <w:rPr>
          <w:rFonts w:ascii="Times New Roman" w:hAnsi="Times New Roman" w:cs="Times New Roman"/>
          <w:sz w:val="24"/>
          <w:szCs w:val="24"/>
        </w:rPr>
        <w:fldChar w:fldCharType="separate"/>
      </w:r>
      <w:r w:rsidR="006F386B" w:rsidRPr="006F386B">
        <w:rPr>
          <w:rFonts w:ascii="Times New Roman" w:hAnsi="Times New Roman" w:cs="Times New Roman"/>
          <w:noProof/>
          <w:sz w:val="24"/>
          <w:szCs w:val="24"/>
        </w:rPr>
        <w:t>(Sutedjo, 2014)</w:t>
      </w:r>
      <w:r w:rsidR="00757706" w:rsidRPr="00660674">
        <w:rPr>
          <w:rFonts w:ascii="Times New Roman" w:hAnsi="Times New Roman" w:cs="Times New Roman"/>
          <w:sz w:val="24"/>
          <w:szCs w:val="24"/>
        </w:rPr>
        <w:fldChar w:fldCharType="end"/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. 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emiki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repositor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institus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endukung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penyebar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baik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aha</w:t>
      </w:r>
      <w:r w:rsidR="001102FD" w:rsidRPr="00660674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t>iswa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maupu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osen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1D2D4DF9" w14:textId="77777777" w:rsidR="00835794" w:rsidRPr="00660674" w:rsidRDefault="00BA6933" w:rsidP="00D75495">
      <w:pPr>
        <w:pStyle w:val="ListParagraph"/>
        <w:numPr>
          <w:ilvl w:val="1"/>
          <w:numId w:val="4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bookmarkStart w:id="37" w:name="_Toc52929859"/>
      <w:r w:rsidRPr="00660674">
        <w:rPr>
          <w:rFonts w:ascii="Times New Roman" w:eastAsia="Times New Roman" w:hAnsi="Times New Roman" w:cs="Times New Roman"/>
          <w:b/>
          <w:i/>
          <w:sz w:val="24"/>
          <w:szCs w:val="24"/>
        </w:rPr>
        <w:t>Extreme Programming</w:t>
      </w:r>
      <w:bookmarkEnd w:id="37"/>
    </w:p>
    <w:p w14:paraId="6E150420" w14:textId="77777777" w:rsidR="00610ADE" w:rsidRDefault="00214B3D" w:rsidP="00610ADE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Extreme p</w:t>
      </w:r>
      <w:r w:rsidR="00635D3A" w:rsidRPr="00660674">
        <w:rPr>
          <w:rFonts w:ascii="Times New Roman" w:hAnsi="Times New Roman" w:cs="Times New Roman"/>
          <w:i/>
          <w:iCs/>
          <w:sz w:val="24"/>
          <w:szCs w:val="24"/>
        </w:rPr>
        <w:t xml:space="preserve">rogramming (XP) </w:t>
      </w:r>
      <w:proofErr w:type="spellStart"/>
      <w:r w:rsidR="00635D3A" w:rsidRPr="0066067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35D3A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D3A" w:rsidRPr="00660674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635D3A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D3A" w:rsidRPr="00660674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635D3A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D3A" w:rsidRPr="0066067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635D3A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D3A" w:rsidRPr="0066067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635D3A"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="00635D3A" w:rsidRPr="008123C9">
        <w:rPr>
          <w:rFonts w:ascii="Times New Roman" w:hAnsi="Times New Roman" w:cs="Times New Roman"/>
          <w:sz w:val="24"/>
          <w:szCs w:val="24"/>
        </w:rPr>
        <w:t>yang</w:t>
      </w:r>
      <w:r w:rsidR="00635D3A" w:rsidRPr="008123C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635D3A" w:rsidRPr="008123C9">
        <w:rPr>
          <w:rFonts w:ascii="Times New Roman" w:hAnsi="Times New Roman" w:cs="Times New Roman"/>
          <w:sz w:val="24"/>
          <w:szCs w:val="24"/>
        </w:rPr>
        <w:t>diciptakan</w:t>
      </w:r>
      <w:proofErr w:type="spellEnd"/>
      <w:r w:rsidR="00635D3A" w:rsidRPr="008123C9">
        <w:rPr>
          <w:rFonts w:ascii="Times New Roman" w:hAnsi="Times New Roman" w:cs="Times New Roman"/>
          <w:sz w:val="24"/>
          <w:szCs w:val="24"/>
        </w:rPr>
        <w:t xml:space="preserve"> oleh Kent Beck. </w:t>
      </w:r>
      <w:r w:rsidR="00300809" w:rsidRPr="00300809">
        <w:rPr>
          <w:rFonts w:ascii="Times New Roman" w:hAnsi="Times New Roman" w:cs="Times New Roman"/>
          <w:sz w:val="24"/>
          <w:szCs w:val="24"/>
        </w:rPr>
        <w:t xml:space="preserve">XP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>
        <w:rPr>
          <w:rFonts w:ascii="Times New Roman" w:hAnsi="Times New Roman" w:cs="Times New Roman"/>
          <w:sz w:val="24"/>
          <w:szCs w:val="24"/>
        </w:rPr>
        <w:t>berukuran</w:t>
      </w:r>
      <w:proofErr w:type="spellEnd"/>
      <w:r w:rsid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2AF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12A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="00610ADE">
        <w:rPr>
          <w:rFonts w:ascii="Times New Roman" w:hAnsi="Times New Roman" w:cs="Times New Roman"/>
          <w:sz w:val="24"/>
          <w:szCs w:val="24"/>
        </w:rPr>
        <w:t xml:space="preserve"> </w:t>
      </w:r>
      <w:r w:rsidR="00610ADE" w:rsidRPr="00610ADE">
        <w:rPr>
          <w:rFonts w:ascii="Times New Roman" w:hAnsi="Times New Roman" w:cs="Times New Roman"/>
          <w:i/>
          <w:iCs/>
          <w:sz w:val="24"/>
          <w:szCs w:val="24"/>
        </w:rPr>
        <w:t>requirement</w:t>
      </w:r>
      <w:r w:rsidR="00610ADE" w:rsidRPr="00610ADE">
        <w:rPr>
          <w:rFonts w:ascii="Times New Roman" w:hAnsi="Times New Roman" w:cs="Times New Roman"/>
          <w:sz w:val="24"/>
          <w:szCs w:val="24"/>
        </w:rPr>
        <w:t xml:space="preserve"> </w:t>
      </w:r>
      <w:r w:rsidR="00300809" w:rsidRPr="0030080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00809" w:rsidRPr="003008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0809" w:rsidRPr="00300809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512AFC">
        <w:rPr>
          <w:rFonts w:ascii="Times New Roman" w:hAnsi="Times New Roman" w:cs="Times New Roman"/>
          <w:sz w:val="24"/>
          <w:szCs w:val="24"/>
        </w:rPr>
        <w:t xml:space="preserve"> </w:t>
      </w:r>
      <w:r w:rsidR="00512A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8642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eck","given":"Kent","non-dropping-particle":"","parse-names":false,"suffix":""},{"dropping-particle":"","family":"Andreas","given":"Cynthia","non-dropping-particle":"","parse-names":false,"suffix":""}],"edition":"Second","id":"ITEM-1","issued":{"date-parts":[["2004"]]},"publisher":"Addison Wesley","publisher-place":"Boston","title":"Extreme Programming Explained: Embrace Change","type":"book"},"uris":["http://www.mendeley.com/documents/?uuid=14341d2c-96b9-4f37-a146-c5f18989495e"]}],"mendeley":{"formattedCitation":"(Beck and Andreas, 2004)","plainTextFormattedCitation":"(Beck and Andreas, 2004)","previouslyFormattedCitation":"(Beck and Andreas, 2004)"},"properties":{"noteIndex":0},"schema":"https://github.com/citation-style-language/schema/raw/master/csl-citation.json"}</w:instrText>
      </w:r>
      <w:r w:rsidR="00512AFC">
        <w:rPr>
          <w:rFonts w:ascii="Times New Roman" w:hAnsi="Times New Roman" w:cs="Times New Roman"/>
          <w:sz w:val="24"/>
          <w:szCs w:val="24"/>
        </w:rPr>
        <w:fldChar w:fldCharType="separate"/>
      </w:r>
      <w:r w:rsidR="00512AFC" w:rsidRPr="00512AFC">
        <w:rPr>
          <w:rFonts w:ascii="Times New Roman" w:hAnsi="Times New Roman" w:cs="Times New Roman"/>
          <w:noProof/>
          <w:sz w:val="24"/>
          <w:szCs w:val="24"/>
        </w:rPr>
        <w:t>(Beck and Andreas, 2004)</w:t>
      </w:r>
      <w:r w:rsidR="00512AFC">
        <w:rPr>
          <w:rFonts w:ascii="Times New Roman" w:hAnsi="Times New Roman" w:cs="Times New Roman"/>
          <w:sz w:val="24"/>
          <w:szCs w:val="24"/>
        </w:rPr>
        <w:fldChar w:fldCharType="end"/>
      </w:r>
      <w:r w:rsidR="00512AFC">
        <w:rPr>
          <w:rFonts w:ascii="Times New Roman" w:hAnsi="Times New Roman" w:cs="Times New Roman"/>
          <w:sz w:val="24"/>
          <w:szCs w:val="24"/>
        </w:rPr>
        <w:t>.</w:t>
      </w:r>
    </w:p>
    <w:p w14:paraId="0DB367DB" w14:textId="77777777" w:rsidR="00D4341D" w:rsidRPr="00660674" w:rsidRDefault="00D4341D" w:rsidP="00D4341D">
      <w:pPr>
        <w:pStyle w:val="NormalWeb"/>
        <w:spacing w:before="0" w:beforeAutospacing="0" w:after="0" w:afterAutospacing="0" w:line="480" w:lineRule="auto"/>
        <w:ind w:firstLine="36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…….. </w:t>
      </w:r>
    </w:p>
    <w:p w14:paraId="7EC44D2D" w14:textId="77777777" w:rsidR="00882879" w:rsidRDefault="00882879" w:rsidP="004818A2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4818A2">
        <w:rPr>
          <w:rFonts w:ascii="Times New Roman" w:hAnsi="Times New Roman" w:cs="Times New Roman"/>
          <w:sz w:val="24"/>
          <w:szCs w:val="24"/>
        </w:rPr>
        <w:t xml:space="preserve">XP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memilki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menghadirkan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akuntabilitas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r w:rsidR="004818A2" w:rsidRPr="004818A2">
        <w:rPr>
          <w:rFonts w:ascii="Times New Roman" w:hAnsi="Times New Roman" w:cs="Times New Roman"/>
          <w:sz w:val="24"/>
          <w:szCs w:val="24"/>
        </w:rPr>
        <w:t>da</w:t>
      </w:r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transparansi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r w:rsidR="004818A2" w:rsidRPr="004818A2">
        <w:rPr>
          <w:rFonts w:ascii="Times New Roman" w:hAnsi="Times New Roman" w:cs="Times New Roman"/>
          <w:sz w:val="24"/>
          <w:szCs w:val="24"/>
        </w:rPr>
        <w:t>p</w:t>
      </w:r>
      <w:r w:rsidR="004818A2">
        <w:rPr>
          <w:rFonts w:ascii="Times New Roman" w:hAnsi="Times New Roman" w:cs="Times New Roman"/>
          <w:sz w:val="24"/>
          <w:szCs w:val="24"/>
        </w:rPr>
        <w:t xml:space="preserve">ada </w:t>
      </w:r>
      <w:proofErr w:type="spellStart"/>
      <w:r w:rsidR="004818A2" w:rsidRPr="004818A2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4818A2"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8A2" w:rsidRPr="004818A2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4818A2"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8A2" w:rsidRPr="004818A2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4818A2" w:rsidRPr="004818A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8A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8A2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8A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4818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818A2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8A2" w:rsidRPr="004818A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cacat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r w:rsidR="004818A2" w:rsidRPr="004818A2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4818A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diperkirakan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818A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818A2"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8A2" w:rsidRPr="004818A2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4818A2" w:rsidRP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8A2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="004818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818A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4818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8A2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4818A2">
        <w:rPr>
          <w:rFonts w:ascii="Times New Roman" w:hAnsi="Times New Roman" w:cs="Times New Roman"/>
          <w:sz w:val="24"/>
          <w:szCs w:val="24"/>
        </w:rPr>
        <w:t xml:space="preserve"> </w:t>
      </w:r>
      <w:r w:rsidR="004818A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8642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eck","given":"Kent","non-dropping-particle":"","parse-names":false,"suffix":""},{"dropping-particle":"","family":"Andreas","given":"Cynthia","non-dropping-particle":"","parse-names":false,"suffix":""}],"edition":"Second","id":"ITEM-1","issued":{"date-parts":[["2004"]]},"publisher":"Addison Wesley","publisher-place":"Boston","title":"Extreme Programming Explained: Embrace Change","type":"book"},"uris":["http://www.mendeley.com/documents/?uuid=14341d2c-96b9-4f37-a146-c5f18989495e"]}],"mendeley":{"formattedCitation":"(Beck and Andreas, 2004)","plainTextFormattedCitation":"(Beck and Andreas, 2004)","previouslyFormattedCitation":"(Beck and Andreas, 2004)"},"properties":{"noteIndex":0},"schema":"https://github.com/citation-style-language/schema/raw/master/csl-citation.json"}</w:instrText>
      </w:r>
      <w:r w:rsidR="004818A2">
        <w:rPr>
          <w:rFonts w:ascii="Times New Roman" w:hAnsi="Times New Roman" w:cs="Times New Roman"/>
          <w:sz w:val="24"/>
          <w:szCs w:val="24"/>
        </w:rPr>
        <w:fldChar w:fldCharType="separate"/>
      </w:r>
      <w:r w:rsidR="004818A2" w:rsidRPr="004818A2">
        <w:rPr>
          <w:rFonts w:ascii="Times New Roman" w:hAnsi="Times New Roman" w:cs="Times New Roman"/>
          <w:noProof/>
          <w:sz w:val="24"/>
          <w:szCs w:val="24"/>
        </w:rPr>
        <w:t>(Beck and Andreas, 2004)</w:t>
      </w:r>
      <w:r w:rsidR="004818A2">
        <w:rPr>
          <w:rFonts w:ascii="Times New Roman" w:hAnsi="Times New Roman" w:cs="Times New Roman"/>
          <w:sz w:val="24"/>
          <w:szCs w:val="24"/>
        </w:rPr>
        <w:fldChar w:fldCharType="end"/>
      </w:r>
      <w:r w:rsidRPr="004818A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88D2E57" w14:textId="77777777" w:rsidR="00D4341D" w:rsidRPr="00660674" w:rsidRDefault="00D4341D" w:rsidP="00D4341D">
      <w:pPr>
        <w:pStyle w:val="NormalWeb"/>
        <w:spacing w:before="0" w:beforeAutospacing="0" w:after="0" w:afterAutospacing="0" w:line="480" w:lineRule="auto"/>
        <w:ind w:firstLine="567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</w:t>
      </w:r>
      <w:r>
        <w:rPr>
          <w:color w:val="000000"/>
        </w:rPr>
        <w:lastRenderedPageBreak/>
        <w:t xml:space="preserve">……… …………… . ………… …….. …… ….. ……… …………… . ………… …….. </w:t>
      </w:r>
    </w:p>
    <w:p w14:paraId="577CACEC" w14:textId="77777777" w:rsidR="00A61C32" w:rsidRPr="00A61C32" w:rsidRDefault="00635D3A" w:rsidP="00AA640F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itera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Pr="00660674">
        <w:rPr>
          <w:rFonts w:ascii="Times New Roman" w:hAnsi="Times New Roman" w:cs="Times New Roman"/>
          <w:i/>
          <w:iCs/>
          <w:sz w:val="24"/>
          <w:szCs w:val="24"/>
        </w:rPr>
        <w:t xml:space="preserve">pair programming. </w:t>
      </w:r>
      <w:proofErr w:type="spellStart"/>
      <w:r w:rsidR="00434111" w:rsidRPr="00660674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berurut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berulang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rilis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="00DD6B78" w:rsidRPr="00660674">
        <w:rPr>
          <w:rFonts w:ascii="Times New Roman" w:hAnsi="Times New Roman" w:cs="Times New Roman"/>
          <w:i/>
          <w:sz w:val="24"/>
          <w:szCs w:val="24"/>
        </w:rPr>
        <w:t xml:space="preserve">feedback </w:t>
      </w:r>
      <w:r w:rsidR="00DD6B78" w:rsidRPr="00660674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meliharaan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>,</w:t>
      </w:r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mbaru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="00DD6B78" w:rsidRPr="00660674">
        <w:rPr>
          <w:rFonts w:ascii="Times New Roman" w:hAnsi="Times New Roman" w:cs="Times New Roman"/>
          <w:i/>
          <w:sz w:val="24"/>
          <w:szCs w:val="24"/>
        </w:rPr>
        <w:t>feedback</w:t>
      </w:r>
      <w:r w:rsidR="00DD6B78" w:rsidRPr="00660674">
        <w:rPr>
          <w:rFonts w:ascii="Times New Roman" w:hAnsi="Times New Roman" w:cs="Times New Roman"/>
          <w:sz w:val="24"/>
          <w:szCs w:val="24"/>
        </w:rPr>
        <w:t xml:space="preserve"> yang</w:t>
      </w:r>
      <w:r w:rsidR="004535A7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="00DD6B78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6B78" w:rsidRPr="00660674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="004535A7" w:rsidRPr="0066067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535A7" w:rsidRPr="00660674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, pada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final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35794" w:rsidRPr="00660674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3B2C94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Krishna","given":"T.S.Ramya","non-dropping-particle":"","parse-names":false,"suffix":""},{"dropping-particle":"","family":"Kanth","given":"CH. Phani","non-dropping-particle":"","parse-names":false,"suffix":""},{"dropping-particle":"","family":"Krishna","given":"CH.V.Phani","non-dropping-particle":"","parse-names":false,"suffix":""},{"dropping-particle":"","family":"Krishna","given":"T.V.Vasmi","non-dropping-particle":"","parse-names":false,"suffix":""}],"chapter-number":"Int. J. Co","container-title":"International Journal of Computer Trends and Technology","id":"ITEM-1","issue":"2","issued":{"date-parts":[["2011"]]},"title":"Survey on Extreme Programming in Software Engineering","type":"chapter","volume":"2"},"uris":["http://www.mendeley.com/documents/?uuid=731120ed-aff3-4002-a4c5-186309b45395"]}],"mendeley":{"formattedCitation":"(Krishna &lt;i&gt;et al.&lt;/i&gt;, 2011)","plainTextFormattedCitation":"(Krishna et al., 2011)","previouslyFormattedCitation":"(Krishna &lt;i&gt;et al.&lt;/i&gt;, 2011)"},"properties":{"noteIndex":0},"schema":"https://github.com/citation-style-language/schema/raw/master/csl-citation.json"}</w:instrText>
      </w:r>
      <w:r w:rsidR="00835794" w:rsidRPr="00660674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6F386B" w:rsidRPr="006F386B">
        <w:rPr>
          <w:rFonts w:ascii="Times New Roman" w:eastAsia="Times New Roman" w:hAnsi="Times New Roman" w:cs="Times New Roman"/>
          <w:noProof/>
          <w:sz w:val="24"/>
          <w:szCs w:val="24"/>
        </w:rPr>
        <w:t xml:space="preserve">(Krishna </w:t>
      </w:r>
      <w:r w:rsidR="006F386B" w:rsidRPr="006F386B">
        <w:rPr>
          <w:rFonts w:ascii="Times New Roman" w:eastAsia="Times New Roman" w:hAnsi="Times New Roman" w:cs="Times New Roman"/>
          <w:i/>
          <w:noProof/>
          <w:sz w:val="24"/>
          <w:szCs w:val="24"/>
        </w:rPr>
        <w:t>et al.</w:t>
      </w:r>
      <w:r w:rsidR="006F386B" w:rsidRPr="006F386B">
        <w:rPr>
          <w:rFonts w:ascii="Times New Roman" w:eastAsia="Times New Roman" w:hAnsi="Times New Roman" w:cs="Times New Roman"/>
          <w:noProof/>
          <w:sz w:val="24"/>
          <w:szCs w:val="24"/>
        </w:rPr>
        <w:t>, 2011)</w:t>
      </w:r>
      <w:r w:rsidR="00835794" w:rsidRPr="0066067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835794" w:rsidRPr="0066067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6502BA3D" w14:textId="77777777" w:rsidR="00835794" w:rsidRPr="00660674" w:rsidRDefault="005A1786" w:rsidP="00F1520F">
      <w:pPr>
        <w:pStyle w:val="ListParagraph"/>
        <w:spacing w:line="480" w:lineRule="auto"/>
        <w:ind w:left="0"/>
        <w:contextualSpacing w:val="0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660674">
        <w:rPr>
          <w:rFonts w:ascii="Times New Roman" w:hAnsi="Times New Roman" w:cs="Times New Roman"/>
          <w:noProof/>
          <w:lang w:eastAsia="ja-JP"/>
        </w:rPr>
        <w:drawing>
          <wp:inline distT="0" distB="0" distL="0" distR="0" wp14:anchorId="4BBA2DEF" wp14:editId="40810FE0">
            <wp:extent cx="4888300" cy="2587924"/>
            <wp:effectExtent l="0" t="0" r="7620" b="3175"/>
            <wp:docPr id="4" name="Picture 4" descr="Hasil gambar untuk extreme programming life cyc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asil gambar untuk extreme programming life cycle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37309" cy="2613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AFB491" w14:textId="77777777" w:rsidR="00835794" w:rsidRPr="00660674" w:rsidRDefault="00F60752" w:rsidP="004D7251">
      <w:pPr>
        <w:pStyle w:val="Caption"/>
        <w:spacing w:after="0" w:line="480" w:lineRule="auto"/>
        <w:jc w:val="center"/>
        <w:rPr>
          <w:rFonts w:eastAsia="Times New Roman" w:cs="Times New Roman"/>
          <w:i/>
          <w:szCs w:val="24"/>
        </w:rPr>
      </w:pPr>
      <w:bookmarkStart w:id="38" w:name="_Toc32908101"/>
      <w:bookmarkStart w:id="39" w:name="_Toc38876053"/>
      <w:bookmarkStart w:id="40" w:name="_Toc52930057"/>
      <w:bookmarkStart w:id="41" w:name="_Toc31033292"/>
      <w:bookmarkStart w:id="42" w:name="_Toc31062729"/>
      <w:bookmarkStart w:id="43" w:name="_Toc32323118"/>
      <w:bookmarkStart w:id="44" w:name="_Toc32323197"/>
      <w:commentRangeStart w:id="45"/>
      <w:r w:rsidRPr="00660674">
        <w:rPr>
          <w:rFonts w:cs="Times New Roman"/>
        </w:rPr>
        <w:t xml:space="preserve">Gambar 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TYLEREF 1 \s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2</w:t>
      </w:r>
      <w:r w:rsidR="008C1494">
        <w:rPr>
          <w:rFonts w:cs="Times New Roman"/>
        </w:rPr>
        <w:fldChar w:fldCharType="end"/>
      </w:r>
      <w:r w:rsidR="008C1494">
        <w:rPr>
          <w:rFonts w:cs="Times New Roman"/>
        </w:rPr>
        <w:t>.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EQ Gambar \* ARABIC \s 1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1</w:t>
      </w:r>
      <w:r w:rsidR="008C1494">
        <w:rPr>
          <w:rFonts w:cs="Times New Roman"/>
        </w:rPr>
        <w:fldChar w:fldCharType="end"/>
      </w:r>
      <w:r w:rsidR="009E00BA" w:rsidRPr="00660674">
        <w:rPr>
          <w:rFonts w:cs="Times New Roman"/>
        </w:rPr>
        <w:t xml:space="preserve"> </w:t>
      </w:r>
      <w:proofErr w:type="spellStart"/>
      <w:r w:rsidR="00F40E63">
        <w:rPr>
          <w:rFonts w:cs="Times New Roman"/>
        </w:rPr>
        <w:t>Siklus</w:t>
      </w:r>
      <w:proofErr w:type="spellEnd"/>
      <w:r w:rsidR="00F40E63">
        <w:rPr>
          <w:rFonts w:cs="Times New Roman"/>
        </w:rPr>
        <w:t xml:space="preserve"> </w:t>
      </w:r>
      <w:proofErr w:type="spellStart"/>
      <w:r w:rsidR="00F40E63">
        <w:rPr>
          <w:rFonts w:cs="Times New Roman"/>
        </w:rPr>
        <w:t>H</w:t>
      </w:r>
      <w:r w:rsidR="005A1786" w:rsidRPr="00660674">
        <w:rPr>
          <w:rFonts w:cs="Times New Roman"/>
        </w:rPr>
        <w:t>idup</w:t>
      </w:r>
      <w:proofErr w:type="spellEnd"/>
      <w:r w:rsidR="005A1786" w:rsidRPr="00660674">
        <w:rPr>
          <w:rFonts w:cs="Times New Roman"/>
          <w:i/>
          <w:szCs w:val="24"/>
        </w:rPr>
        <w:t xml:space="preserve"> </w:t>
      </w:r>
      <w:r w:rsidR="00F1520F" w:rsidRPr="00F1520F">
        <w:rPr>
          <w:rFonts w:cs="Times New Roman"/>
          <w:szCs w:val="24"/>
        </w:rPr>
        <w:t>XP</w:t>
      </w:r>
      <w:r w:rsidR="00F1520F">
        <w:rPr>
          <w:rFonts w:cs="Times New Roman"/>
          <w:i/>
          <w:szCs w:val="24"/>
        </w:rPr>
        <w:t xml:space="preserve"> </w:t>
      </w:r>
      <w:r w:rsidR="00AE0C5B">
        <w:rPr>
          <w:rFonts w:cs="Times New Roman"/>
          <w:i/>
          <w:szCs w:val="24"/>
        </w:rPr>
        <w:fldChar w:fldCharType="begin" w:fldLock="1"/>
      </w:r>
      <w:r w:rsidR="003B2C94">
        <w:rPr>
          <w:rFonts w:cs="Times New Roman"/>
          <w:i/>
          <w:szCs w:val="24"/>
        </w:rPr>
        <w:instrText>ADDIN CSL_CITATION {"citationItems":[{"id":"ITEM-1","itemData":{"author":[{"dropping-particle":"","family":"Krishna","given":"T.S.Ramya","non-dropping-particle":"","parse-names":false,"suffix":""},{"dropping-particle":"","family":"Kanth","given":"CH. Phani","non-dropping-particle":"","parse-names":false,"suffix":""},{"dropping-particle":"","family":"Krishna","given":"CH.V.Phani","non-dropping-particle":"","parse-names":false,"suffix":""},{"dropping-particle":"","family":"Krishna","given":"T.V.Vasmi","non-dropping-particle":"","parse-names":false,"suffix":""}],"chapter-number":"Int. J. Co","container-title":"International Journal of Computer Trends and Technology","id":"ITEM-1","issue":"2","issued":{"date-parts":[["2011"]]},"title":"Survey on Extreme Programming in Software Engineering","type":"chapter","volume":"2"},"uris":["http://www.mendeley.com/documents/?uuid=731120ed-aff3-4002-a4c5-186309b45395"]}],"mendeley":{"formattedCitation":"(Krishna &lt;i&gt;et al.&lt;/i&gt;, 2011)","plainTextFormattedCitation":"(Krishna et al., 2011)","previouslyFormattedCitation":"(Krishna &lt;i&gt;et al.&lt;/i&gt;, 2011)"},"properties":{"noteIndex":0},"schema":"https://github.com/citation-style-language/schema/raw/master/csl-citation.json"}</w:instrText>
      </w:r>
      <w:r w:rsidR="00AE0C5B">
        <w:rPr>
          <w:rFonts w:cs="Times New Roman"/>
          <w:i/>
          <w:szCs w:val="24"/>
        </w:rPr>
        <w:fldChar w:fldCharType="separate"/>
      </w:r>
      <w:r w:rsidR="006F386B" w:rsidRPr="006F386B">
        <w:rPr>
          <w:rFonts w:cs="Times New Roman"/>
          <w:noProof/>
          <w:szCs w:val="24"/>
        </w:rPr>
        <w:t xml:space="preserve">(Krishna </w:t>
      </w:r>
      <w:r w:rsidR="006F386B" w:rsidRPr="006F386B">
        <w:rPr>
          <w:rFonts w:cs="Times New Roman"/>
          <w:i/>
          <w:noProof/>
          <w:szCs w:val="24"/>
        </w:rPr>
        <w:t>et al.</w:t>
      </w:r>
      <w:r w:rsidR="006F386B" w:rsidRPr="006F386B">
        <w:rPr>
          <w:rFonts w:cs="Times New Roman"/>
          <w:noProof/>
          <w:szCs w:val="24"/>
        </w:rPr>
        <w:t>, 2011)</w:t>
      </w:r>
      <w:bookmarkEnd w:id="38"/>
      <w:bookmarkEnd w:id="39"/>
      <w:bookmarkEnd w:id="40"/>
      <w:r w:rsidR="00AE0C5B">
        <w:rPr>
          <w:rFonts w:cs="Times New Roman"/>
          <w:i/>
          <w:szCs w:val="24"/>
        </w:rPr>
        <w:fldChar w:fldCharType="end"/>
      </w:r>
      <w:bookmarkEnd w:id="41"/>
      <w:bookmarkEnd w:id="42"/>
      <w:bookmarkEnd w:id="43"/>
      <w:bookmarkEnd w:id="44"/>
      <w:commentRangeEnd w:id="45"/>
      <w:r w:rsidR="002909DB">
        <w:rPr>
          <w:rStyle w:val="CommentReference"/>
          <w:rFonts w:ascii="Arial" w:hAnsi="Arial"/>
          <w:iCs w:val="0"/>
          <w:color w:val="auto"/>
        </w:rPr>
        <w:commentReference w:id="45"/>
      </w:r>
      <w:r w:rsidR="00AE0C5B" w:rsidRPr="00660674">
        <w:rPr>
          <w:rFonts w:eastAsia="Times New Roman" w:cs="Times New Roman"/>
          <w:i/>
          <w:szCs w:val="24"/>
        </w:rPr>
        <w:t xml:space="preserve"> </w:t>
      </w:r>
    </w:p>
    <w:p w14:paraId="53AEE28F" w14:textId="77777777" w:rsidR="007C3ADD" w:rsidRDefault="00F1520F" w:rsidP="006A396A">
      <w:pPr>
        <w:tabs>
          <w:tab w:val="num" w:pos="567"/>
        </w:tabs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1520F">
        <w:rPr>
          <w:rFonts w:ascii="Times New Roman" w:eastAsia="Times New Roman" w:hAnsi="Times New Roman" w:cs="Times New Roman"/>
          <w:sz w:val="24"/>
          <w:szCs w:val="24"/>
        </w:rPr>
        <w:t>XP</w:t>
      </w:r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>nilai-nilai</w:t>
      </w:r>
      <w:proofErr w:type="spellEnd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>kesederhanaan</w:t>
      </w:r>
      <w:proofErr w:type="spellEnd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EB28A8" w:rsidRPr="00660674">
        <w:rPr>
          <w:rFonts w:ascii="Times New Roman" w:eastAsia="Times New Roman" w:hAnsi="Times New Roman" w:cs="Times New Roman"/>
          <w:i/>
          <w:sz w:val="24"/>
          <w:szCs w:val="24"/>
        </w:rPr>
        <w:t>s</w:t>
      </w:r>
      <w:r w:rsidR="00AC7BEE" w:rsidRPr="00660674">
        <w:rPr>
          <w:rFonts w:ascii="Times New Roman" w:eastAsia="Times New Roman" w:hAnsi="Times New Roman" w:cs="Times New Roman"/>
          <w:i/>
          <w:sz w:val="24"/>
          <w:szCs w:val="24"/>
        </w:rPr>
        <w:t>implicity</w:t>
      </w:r>
      <w:r w:rsidR="00EB28A8" w:rsidRPr="00660674">
        <w:rPr>
          <w:rFonts w:ascii="Times New Roman" w:eastAsia="Times New Roman" w:hAnsi="Times New Roman" w:cs="Times New Roman"/>
          <w:i/>
          <w:sz w:val="24"/>
          <w:szCs w:val="24"/>
        </w:rPr>
        <w:t>)</w:t>
      </w:r>
      <w:r w:rsidR="00AC7BEE" w:rsidRPr="00660674">
        <w:rPr>
          <w:rFonts w:ascii="Times New Roman" w:eastAsia="Times New Roman" w:hAnsi="Times New Roman" w:cs="Times New Roman"/>
          <w:i/>
          <w:sz w:val="24"/>
          <w:szCs w:val="24"/>
        </w:rPr>
        <w:t>,</w:t>
      </w:r>
      <w:r w:rsidR="00EB28A8" w:rsidRPr="00660674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>komunikasi</w:t>
      </w:r>
      <w:proofErr w:type="spellEnd"/>
      <w:r w:rsidR="00AC7BEE" w:rsidRPr="00660674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EB28A8" w:rsidRPr="00660674">
        <w:rPr>
          <w:rFonts w:ascii="Times New Roman" w:eastAsia="Times New Roman" w:hAnsi="Times New Roman" w:cs="Times New Roman"/>
          <w:i/>
          <w:sz w:val="24"/>
          <w:szCs w:val="24"/>
        </w:rPr>
        <w:t>(communication),</w:t>
      </w:r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>umpan</w:t>
      </w:r>
      <w:proofErr w:type="spellEnd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>balik</w:t>
      </w:r>
      <w:proofErr w:type="spellEnd"/>
      <w:r w:rsidR="00EB28A8" w:rsidRPr="00660674">
        <w:rPr>
          <w:rFonts w:ascii="Times New Roman" w:eastAsia="Times New Roman" w:hAnsi="Times New Roman" w:cs="Times New Roman"/>
          <w:i/>
          <w:sz w:val="24"/>
          <w:szCs w:val="24"/>
        </w:rPr>
        <w:t xml:space="preserve"> (feedback), </w:t>
      </w:r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>dan</w:t>
      </w:r>
      <w:r w:rsidR="00EB28A8" w:rsidRPr="00660674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>keberanian</w:t>
      </w:r>
      <w:proofErr w:type="spellEnd"/>
      <w:r w:rsidR="00EB28A8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B28A8" w:rsidRPr="00660674">
        <w:rPr>
          <w:rFonts w:ascii="Times New Roman" w:eastAsia="Times New Roman" w:hAnsi="Times New Roman" w:cs="Times New Roman"/>
          <w:i/>
          <w:sz w:val="24"/>
          <w:szCs w:val="24"/>
        </w:rPr>
        <w:t>(courage)</w:t>
      </w:r>
      <w:r w:rsidR="0088019E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88019E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98642A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Beck","given":"Kent","non-dropping-particle":"","parse-names":false,"suffix":""},{"dropping-particle":"","family":"Andreas","given":"Cynthia","non-dropping-particle":"","parse-names":false,"suffix":""}],"edition":"Second","id":"ITEM-1","issued":{"date-parts":[["2004"]]},"publisher":"Addison Wesley","publisher-place":"Boston","title":"Extreme Programming Explained: Embrace Change","type":"book"},"uris":["http://www.mendeley.com/documents/?uuid=14341d2c-96b9-4f37-a146-c5f18989495e"]}],"mendeley":{"formattedCitation":"(Beck and Andreas, 2004)","plainTextFormattedCitation":"(Beck and Andreas, 2004)","previouslyFormattedCitation":"(Beck and Andreas, 2004)"},"properties":{"noteIndex":0},"schema":"https://github.com/citation-style-language/schema/raw/master/csl-citation.json"}</w:instrText>
      </w:r>
      <w:r w:rsidR="0088019E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88019E" w:rsidRPr="0088019E">
        <w:rPr>
          <w:rFonts w:ascii="Times New Roman" w:eastAsia="Times New Roman" w:hAnsi="Times New Roman" w:cs="Times New Roman"/>
          <w:noProof/>
          <w:sz w:val="24"/>
          <w:szCs w:val="24"/>
        </w:rPr>
        <w:t>(Beck and Andreas, 2004)</w:t>
      </w:r>
      <w:r w:rsidR="0088019E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88019E">
        <w:rPr>
          <w:rFonts w:ascii="Times New Roman" w:eastAsia="Times New Roman" w:hAnsi="Times New Roman" w:cs="Times New Roman"/>
          <w:i/>
          <w:sz w:val="24"/>
          <w:szCs w:val="24"/>
        </w:rPr>
        <w:t xml:space="preserve">. </w:t>
      </w:r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K</w:t>
      </w:r>
      <w:r w:rsidR="00E87EFF" w:rsidRPr="0088019E">
        <w:rPr>
          <w:rFonts w:ascii="Times New Roman" w:eastAsia="Times New Roman" w:hAnsi="Times New Roman" w:cs="Times New Roman"/>
          <w:bCs/>
          <w:sz w:val="24"/>
          <w:szCs w:val="24"/>
        </w:rPr>
        <w:t>esederhanaan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XP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h</w:t>
      </w:r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>anya</w:t>
      </w:r>
      <w:proofErr w:type="spellEnd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>fit</w:t>
      </w:r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ur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benar-benar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. Nilai </w:t>
      </w:r>
      <w:proofErr w:type="spellStart"/>
      <w:r w:rsidR="0088019E" w:rsidRPr="0088019E">
        <w:rPr>
          <w:rFonts w:ascii="Times New Roman" w:eastAsia="Times New Roman" w:hAnsi="Times New Roman" w:cs="Times New Roman"/>
          <w:bCs/>
          <w:sz w:val="24"/>
          <w:szCs w:val="24"/>
        </w:rPr>
        <w:t>k</w:t>
      </w:r>
      <w:r w:rsidR="00E87EFF" w:rsidRPr="0088019E">
        <w:rPr>
          <w:rFonts w:ascii="Times New Roman" w:eastAsia="Times New Roman" w:hAnsi="Times New Roman" w:cs="Times New Roman"/>
          <w:bCs/>
          <w:sz w:val="24"/>
          <w:szCs w:val="24"/>
        </w:rPr>
        <w:t>omunikasi</w:t>
      </w:r>
      <w:proofErr w:type="spellEnd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yaing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dimaksud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ialah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k</w:t>
      </w:r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>eikutsertaan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lastRenderedPageBreak/>
        <w:t>pengg</w:t>
      </w:r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una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/customer dan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tim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pengembang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. Nilai </w:t>
      </w:r>
      <w:r w:rsidR="0088019E" w:rsidRPr="0088019E">
        <w:rPr>
          <w:rFonts w:ascii="Times New Roman" w:eastAsia="Times New Roman" w:hAnsi="Times New Roman" w:cs="Times New Roman"/>
          <w:i/>
          <w:sz w:val="24"/>
          <w:szCs w:val="24"/>
        </w:rPr>
        <w:t>f</w:t>
      </w:r>
      <w:r w:rsidR="00E87EFF" w:rsidRPr="0088019E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>eedback</w:t>
      </w:r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ditandai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adanya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p</w:t>
      </w:r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>engukuran</w:t>
      </w:r>
      <w:proofErr w:type="spellEnd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>produk</w:t>
      </w:r>
      <w:proofErr w:type="spellEnd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87EFF" w:rsidRPr="0088019E">
        <w:rPr>
          <w:rFonts w:ascii="Times New Roman" w:eastAsia="Times New Roman" w:hAnsi="Times New Roman" w:cs="Times New Roman"/>
          <w:sz w:val="24"/>
          <w:szCs w:val="24"/>
        </w:rPr>
        <w:t>berkala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keberanian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k</w:t>
      </w:r>
      <w:r w:rsidR="00E87EFF" w:rsidRPr="0088019E">
        <w:rPr>
          <w:rFonts w:ascii="Times New Roman" w:eastAsia="Times New Roman" w:hAnsi="Times New Roman" w:cs="Times New Roman"/>
          <w:bCs/>
          <w:sz w:val="24"/>
          <w:szCs w:val="24"/>
        </w:rPr>
        <w:t>eberanian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 w:rsidRPr="0088019E">
        <w:rPr>
          <w:rFonts w:ascii="Times New Roman" w:eastAsia="Times New Roman" w:hAnsi="Times New Roman" w:cs="Times New Roman"/>
          <w:sz w:val="24"/>
          <w:szCs w:val="24"/>
        </w:rPr>
        <w:t>r</w:t>
      </w:r>
      <w:r w:rsidR="0088019E">
        <w:rPr>
          <w:rFonts w:ascii="Times New Roman" w:eastAsia="Times New Roman" w:hAnsi="Times New Roman" w:cs="Times New Roman"/>
          <w:sz w:val="24"/>
          <w:szCs w:val="24"/>
        </w:rPr>
        <w:t>evisi</w:t>
      </w:r>
      <w:proofErr w:type="spellEnd"/>
      <w:r w:rsidR="0088019E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88019E">
        <w:rPr>
          <w:rFonts w:ascii="Times New Roman" w:eastAsia="Times New Roman" w:hAnsi="Times New Roman" w:cs="Times New Roman"/>
          <w:sz w:val="24"/>
          <w:szCs w:val="24"/>
        </w:rPr>
        <w:t>perubahan</w:t>
      </w:r>
      <w:proofErr w:type="spellEnd"/>
      <w:r w:rsid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>
        <w:rPr>
          <w:rFonts w:ascii="Times New Roman" w:eastAsia="Times New Roman" w:hAnsi="Times New Roman" w:cs="Times New Roman"/>
          <w:sz w:val="24"/>
          <w:szCs w:val="24"/>
        </w:rPr>
        <w:t>kode</w:t>
      </w:r>
      <w:proofErr w:type="spellEnd"/>
      <w:r w:rsidR="0088019E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="0088019E">
        <w:rPr>
          <w:rFonts w:ascii="Times New Roman" w:eastAsia="Times New Roman" w:hAnsi="Times New Roman" w:cs="Times New Roman"/>
          <w:sz w:val="24"/>
          <w:szCs w:val="24"/>
        </w:rPr>
        <w:t>tiap</w:t>
      </w:r>
      <w:proofErr w:type="spellEnd"/>
      <w:r w:rsid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>
        <w:rPr>
          <w:rFonts w:ascii="Times New Roman" w:eastAsia="Times New Roman" w:hAnsi="Times New Roman" w:cs="Times New Roman"/>
          <w:sz w:val="24"/>
          <w:szCs w:val="24"/>
        </w:rPr>
        <w:t>tahapan</w:t>
      </w:r>
      <w:proofErr w:type="spellEnd"/>
      <w:r w:rsidR="0088019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8019E"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 w:rsidR="0088019E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7367784" w14:textId="77777777" w:rsidR="006B105B" w:rsidRDefault="006B105B" w:rsidP="006B105B">
      <w:pPr>
        <w:pStyle w:val="NormalWeb"/>
        <w:spacing w:before="0" w:beforeAutospacing="0" w:after="0" w:afterAutospacing="0" w:line="480" w:lineRule="auto"/>
        <w:ind w:firstLine="567"/>
        <w:jc w:val="both"/>
      </w:pPr>
      <w:proofErr w:type="spellStart"/>
      <w:r>
        <w:t>Perbedaan</w:t>
      </w:r>
      <w:proofErr w:type="spellEnd"/>
      <w:r>
        <w:t xml:space="preserve"> XP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lain </w:t>
      </w:r>
      <w:proofErr w:type="spellStart"/>
      <w:r>
        <w:t>terletak</w:t>
      </w:r>
      <w:proofErr w:type="spellEnd"/>
      <w:r>
        <w:t xml:space="preserve"> pada:</w:t>
      </w:r>
    </w:p>
    <w:p w14:paraId="7F93EE8C" w14:textId="4F7B09EC" w:rsidR="006B105B" w:rsidRDefault="00E51187" w:rsidP="00167DBD">
      <w:pPr>
        <w:pStyle w:val="NormalWeb"/>
        <w:numPr>
          <w:ilvl w:val="6"/>
          <w:numId w:val="18"/>
        </w:numPr>
        <w:spacing w:before="0" w:beforeAutospacing="0" w:after="0" w:afterAutospacing="0" w:line="480" w:lineRule="auto"/>
        <w:ind w:left="426" w:hanging="426"/>
        <w:jc w:val="both"/>
      </w:pPr>
      <w:r>
        <w:rPr>
          <w:color w:val="000000"/>
        </w:rPr>
        <w:t>…………. ……… …………… . ………… …….. …… ….. …. …… …. …. …. …. ……. .. …… ……… …………… . ………… …….. …… ….. ……… …………… . ………… ……..</w:t>
      </w:r>
      <w:r w:rsidR="006B105B">
        <w:t xml:space="preserve">. </w:t>
      </w:r>
    </w:p>
    <w:p w14:paraId="69336AC4" w14:textId="192F5825" w:rsidR="006B105B" w:rsidRDefault="00E51187" w:rsidP="00167DBD">
      <w:pPr>
        <w:pStyle w:val="NormalWeb"/>
        <w:numPr>
          <w:ilvl w:val="6"/>
          <w:numId w:val="18"/>
        </w:numPr>
        <w:spacing w:before="0" w:beforeAutospacing="0" w:after="0" w:afterAutospacing="0" w:line="480" w:lineRule="auto"/>
        <w:ind w:left="426" w:hanging="426"/>
        <w:jc w:val="both"/>
      </w:pPr>
      <w:r>
        <w:rPr>
          <w:color w:val="000000"/>
        </w:rPr>
        <w:t>…………. ……… …………… . ………… …….. …… ….. …. …… …. …. …. …. ……. .. …… ……… …………… . ………… …….. …… ….. ……… …………… . ………… ……..</w:t>
      </w:r>
      <w:r w:rsidR="006B105B">
        <w:t>.</w:t>
      </w:r>
    </w:p>
    <w:p w14:paraId="6145489B" w14:textId="77777777" w:rsidR="00E51187" w:rsidRPr="00E51187" w:rsidRDefault="00E51187" w:rsidP="00167DBD">
      <w:pPr>
        <w:pStyle w:val="NormalWeb"/>
        <w:numPr>
          <w:ilvl w:val="6"/>
          <w:numId w:val="18"/>
        </w:numPr>
        <w:spacing w:before="0" w:beforeAutospacing="0" w:after="0" w:afterAutospacing="0" w:line="480" w:lineRule="auto"/>
        <w:ind w:left="426" w:hanging="426"/>
        <w:jc w:val="both"/>
      </w:pPr>
      <w:r>
        <w:rPr>
          <w:color w:val="000000"/>
        </w:rPr>
        <w:t xml:space="preserve">…………. ……… …………… . ………… …….. …… ….. …. …… …. …. …. …. ……. .. …… ……… …………… . ………… …….. …… ….. ……… …………… . ………… …….. </w:t>
      </w:r>
    </w:p>
    <w:p w14:paraId="5A3E1512" w14:textId="77777777" w:rsidR="0088019E" w:rsidRPr="00660674" w:rsidRDefault="006B105B" w:rsidP="00EA1631">
      <w:pPr>
        <w:pStyle w:val="NormalWeb"/>
        <w:spacing w:before="0" w:beforeAutospacing="0" w:after="240" w:afterAutospacing="0" w:line="480" w:lineRule="auto"/>
        <w:ind w:firstLine="567"/>
        <w:jc w:val="both"/>
      </w:pPr>
      <w:proofErr w:type="spellStart"/>
      <w:r>
        <w:t>Perbed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pula yang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unggulan</w:t>
      </w:r>
      <w:proofErr w:type="spellEnd"/>
      <w:r>
        <w:t xml:space="preserve"> XP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lain</w:t>
      </w:r>
      <w:proofErr w:type="spellEnd"/>
      <w:r>
        <w:t xml:space="preserve">. XP </w:t>
      </w:r>
      <w:proofErr w:type="spellStart"/>
      <w:r>
        <w:t>unggul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kl</w:t>
      </w:r>
      <w:r w:rsidR="00EA1631">
        <w:t>us</w:t>
      </w:r>
      <w:proofErr w:type="spellEnd"/>
      <w:r w:rsidR="00EA1631">
        <w:t xml:space="preserve"> </w:t>
      </w:r>
      <w:proofErr w:type="spellStart"/>
      <w:r w:rsidR="00EA1631">
        <w:t>singkatnya</w:t>
      </w:r>
      <w:proofErr w:type="spellEnd"/>
      <w:r w:rsidR="00EA1631">
        <w:t xml:space="preserve">, </w:t>
      </w:r>
      <w:proofErr w:type="spellStart"/>
      <w:r w:rsidR="00EA1631">
        <w:t>umpan</w:t>
      </w:r>
      <w:proofErr w:type="spellEnd"/>
      <w:r w:rsidR="00EA1631">
        <w:t xml:space="preserve"> </w:t>
      </w:r>
      <w:proofErr w:type="spellStart"/>
      <w:r w:rsidR="00EA1631">
        <w:t>balik</w:t>
      </w:r>
      <w:proofErr w:type="spellEnd"/>
      <w:r w:rsidR="00EA1631">
        <w:t xml:space="preserve"> yang </w:t>
      </w:r>
      <w:proofErr w:type="spellStart"/>
      <w:r w:rsidR="00EA1631">
        <w:t>berkala</w:t>
      </w:r>
      <w:proofErr w:type="spellEnd"/>
      <w:r w:rsidR="00EA1631">
        <w:t xml:space="preserve">, dan </w:t>
      </w:r>
      <w:proofErr w:type="spellStart"/>
      <w:r w:rsidR="00EA1631">
        <w:t>fleksibel</w:t>
      </w:r>
      <w:proofErr w:type="spellEnd"/>
      <w:r w:rsidR="00EA1631">
        <w:t xml:space="preserve"> </w:t>
      </w:r>
      <w:proofErr w:type="spellStart"/>
      <w:r w:rsidR="00EA1631">
        <w:t>menganggapi</w:t>
      </w:r>
      <w:proofErr w:type="spellEnd"/>
      <w:r w:rsidR="00EA1631">
        <w:t xml:space="preserve"> </w:t>
      </w:r>
      <w:proofErr w:type="spellStart"/>
      <w:r w:rsidR="00EA1631">
        <w:t>perubahan</w:t>
      </w:r>
      <w:proofErr w:type="spellEnd"/>
      <w:r w:rsidR="00EA1631">
        <w:t xml:space="preserve"> </w:t>
      </w:r>
      <w:proofErr w:type="spellStart"/>
      <w:r w:rsidR="00EA1631">
        <w:t>kebutuhan</w:t>
      </w:r>
      <w:proofErr w:type="spellEnd"/>
      <w:r w:rsidR="00EA1631">
        <w:t xml:space="preserve">. </w:t>
      </w:r>
      <w:proofErr w:type="spellStart"/>
      <w:r w:rsidR="00EA1631">
        <w:t>Keunggulan</w:t>
      </w:r>
      <w:proofErr w:type="spellEnd"/>
      <w:r w:rsidR="00EA1631">
        <w:t xml:space="preserve"> </w:t>
      </w:r>
      <w:proofErr w:type="spellStart"/>
      <w:r w:rsidR="00EA1631">
        <w:t>lainnya</w:t>
      </w:r>
      <w:proofErr w:type="spellEnd"/>
      <w:r w:rsidR="00EA1631">
        <w:t xml:space="preserve"> </w:t>
      </w:r>
      <w:proofErr w:type="spellStart"/>
      <w:r w:rsidR="00EA1631">
        <w:t>ialah</w:t>
      </w:r>
      <w:proofErr w:type="spellEnd"/>
      <w:r w:rsidR="00EA1631">
        <w:t xml:space="preserve"> XP </w:t>
      </w:r>
      <w:proofErr w:type="spellStart"/>
      <w:r w:rsidR="00EB28A8" w:rsidRPr="00660674">
        <w:t>fokus</w:t>
      </w:r>
      <w:proofErr w:type="spellEnd"/>
      <w:r w:rsidR="00EB28A8" w:rsidRPr="00660674">
        <w:t xml:space="preserve"> </w:t>
      </w:r>
      <w:proofErr w:type="spellStart"/>
      <w:r w:rsidR="00EB28A8" w:rsidRPr="00660674">
        <w:t>terhadap</w:t>
      </w:r>
      <w:proofErr w:type="spellEnd"/>
      <w:r w:rsidR="00EB28A8" w:rsidRPr="00660674">
        <w:t xml:space="preserve"> </w:t>
      </w:r>
      <w:proofErr w:type="spellStart"/>
      <w:r w:rsidR="00EB28A8" w:rsidRPr="00660674">
        <w:t>pelanggan</w:t>
      </w:r>
      <w:proofErr w:type="spellEnd"/>
      <w:r w:rsidR="00EB28A8" w:rsidRPr="00660674">
        <w:t xml:space="preserve">, </w:t>
      </w:r>
      <w:proofErr w:type="spellStart"/>
      <w:r w:rsidR="00EB28A8" w:rsidRPr="00660674">
        <w:t>ditekankan</w:t>
      </w:r>
      <w:proofErr w:type="spellEnd"/>
      <w:r w:rsidR="00EB28A8" w:rsidRPr="00660674">
        <w:t xml:space="preserve"> </w:t>
      </w:r>
      <w:r w:rsidR="00F4037B" w:rsidRPr="00660674">
        <w:t>pada</w:t>
      </w:r>
      <w:r w:rsidR="00FB1671">
        <w:t xml:space="preserve"> </w:t>
      </w:r>
      <w:proofErr w:type="spellStart"/>
      <w:r w:rsidR="00FB1671">
        <w:t>kerja</w:t>
      </w:r>
      <w:proofErr w:type="spellEnd"/>
      <w:r w:rsidR="00FB1671">
        <w:t xml:space="preserve"> </w:t>
      </w:r>
      <w:proofErr w:type="spellStart"/>
      <w:r w:rsidR="00FB1671">
        <w:t>sama</w:t>
      </w:r>
      <w:proofErr w:type="spellEnd"/>
      <w:r w:rsidR="00EB28A8" w:rsidRPr="00660674">
        <w:t xml:space="preserve"> </w:t>
      </w:r>
      <w:proofErr w:type="spellStart"/>
      <w:r w:rsidR="00EB28A8" w:rsidRPr="00660674">
        <w:t>tim</w:t>
      </w:r>
      <w:proofErr w:type="spellEnd"/>
      <w:r w:rsidR="00EB28A8" w:rsidRPr="00660674">
        <w:t xml:space="preserve">, </w:t>
      </w:r>
      <w:proofErr w:type="spellStart"/>
      <w:r w:rsidR="00EB28A8" w:rsidRPr="00660674">
        <w:t>komunikasi</w:t>
      </w:r>
      <w:proofErr w:type="spellEnd"/>
      <w:r w:rsidR="00EB28A8" w:rsidRPr="00660674">
        <w:t xml:space="preserve">, dan </w:t>
      </w:r>
      <w:proofErr w:type="spellStart"/>
      <w:r w:rsidR="00EB28A8" w:rsidRPr="00660674">
        <w:t>tanggung</w:t>
      </w:r>
      <w:proofErr w:type="spellEnd"/>
      <w:r w:rsidR="00EB28A8" w:rsidRPr="00660674">
        <w:t xml:space="preserve"> </w:t>
      </w:r>
      <w:proofErr w:type="spellStart"/>
      <w:r w:rsidR="00EB28A8" w:rsidRPr="00660674">
        <w:t>jawab</w:t>
      </w:r>
      <w:proofErr w:type="spellEnd"/>
      <w:r w:rsidR="00EB28A8" w:rsidRPr="00660674">
        <w:t xml:space="preserve"> </w:t>
      </w:r>
      <w:proofErr w:type="spellStart"/>
      <w:r w:rsidR="00EB28A8" w:rsidRPr="00660674">
        <w:t>terhadap</w:t>
      </w:r>
      <w:proofErr w:type="spellEnd"/>
      <w:r w:rsidR="00EB28A8" w:rsidRPr="00660674">
        <w:t xml:space="preserve"> </w:t>
      </w:r>
      <w:proofErr w:type="spellStart"/>
      <w:r w:rsidR="00EB28A8" w:rsidRPr="00660674">
        <w:t>kualitas</w:t>
      </w:r>
      <w:proofErr w:type="spellEnd"/>
      <w:r w:rsidR="00EB28A8" w:rsidRPr="00660674">
        <w:t xml:space="preserve">, </w:t>
      </w:r>
      <w:proofErr w:type="spellStart"/>
      <w:r w:rsidR="00EB28A8" w:rsidRPr="00660674">
        <w:t>pengukuran</w:t>
      </w:r>
      <w:proofErr w:type="spellEnd"/>
      <w:r w:rsidR="00EB28A8" w:rsidRPr="00660674">
        <w:t xml:space="preserve"> </w:t>
      </w:r>
      <w:proofErr w:type="spellStart"/>
      <w:r w:rsidR="00EB28A8" w:rsidRPr="00660674">
        <w:t>berkelanjutan</w:t>
      </w:r>
      <w:proofErr w:type="spellEnd"/>
      <w:r w:rsidR="00EB28A8" w:rsidRPr="00660674">
        <w:t xml:space="preserve">, </w:t>
      </w:r>
      <w:proofErr w:type="spellStart"/>
      <w:r w:rsidR="00EB28A8" w:rsidRPr="00660674">
        <w:t>pengembangan</w:t>
      </w:r>
      <w:proofErr w:type="spellEnd"/>
      <w:r w:rsidR="00EB28A8" w:rsidRPr="00660674">
        <w:t xml:space="preserve"> </w:t>
      </w:r>
      <w:proofErr w:type="spellStart"/>
      <w:r w:rsidR="00EB28A8" w:rsidRPr="00660674">
        <w:t>bertahap</w:t>
      </w:r>
      <w:proofErr w:type="spellEnd"/>
      <w:r w:rsidR="00EB28A8" w:rsidRPr="00660674">
        <w:t xml:space="preserve">, </w:t>
      </w:r>
      <w:proofErr w:type="spellStart"/>
      <w:r w:rsidR="00EB28A8" w:rsidRPr="00660674">
        <w:t>desain</w:t>
      </w:r>
      <w:proofErr w:type="spellEnd"/>
      <w:r w:rsidR="00EB28A8" w:rsidRPr="00660674">
        <w:t xml:space="preserve"> </w:t>
      </w:r>
      <w:proofErr w:type="spellStart"/>
      <w:r w:rsidR="00EB28A8" w:rsidRPr="00660674">
        <w:t>sederhana</w:t>
      </w:r>
      <w:proofErr w:type="spellEnd"/>
      <w:r w:rsidR="00EB28A8" w:rsidRPr="00660674">
        <w:t xml:space="preserve">, </w:t>
      </w:r>
      <w:proofErr w:type="spellStart"/>
      <w:r w:rsidR="00EB28A8" w:rsidRPr="00660674">
        <w:t>tinjauan</w:t>
      </w:r>
      <w:proofErr w:type="spellEnd"/>
      <w:r w:rsidR="00EB28A8" w:rsidRPr="00660674">
        <w:t xml:space="preserve"> </w:t>
      </w:r>
      <w:proofErr w:type="spellStart"/>
      <w:r w:rsidR="00EB28A8" w:rsidRPr="00660674">
        <w:t>berkelanjutan</w:t>
      </w:r>
      <w:proofErr w:type="spellEnd"/>
      <w:r w:rsidR="00EB28A8" w:rsidRPr="00660674">
        <w:t>.</w:t>
      </w:r>
      <w:r w:rsidR="0024392F" w:rsidRPr="00660674">
        <w:t xml:space="preserve"> </w:t>
      </w:r>
      <w:proofErr w:type="spellStart"/>
      <w:r w:rsidR="00C55EFF" w:rsidRPr="00660674">
        <w:t>Penerapan</w:t>
      </w:r>
      <w:proofErr w:type="spellEnd"/>
      <w:r w:rsidR="00C55EFF" w:rsidRPr="00660674">
        <w:t xml:space="preserve"> XP </w:t>
      </w:r>
      <w:proofErr w:type="spellStart"/>
      <w:r w:rsidR="00C55EFF" w:rsidRPr="00660674">
        <w:t>dapat</w:t>
      </w:r>
      <w:proofErr w:type="spellEnd"/>
      <w:r w:rsidR="00C55EFF" w:rsidRPr="00660674">
        <w:t xml:space="preserve"> </w:t>
      </w:r>
      <w:proofErr w:type="spellStart"/>
      <w:r w:rsidR="00C55EFF" w:rsidRPr="00660674">
        <w:t>menghasilkan</w:t>
      </w:r>
      <w:proofErr w:type="spellEnd"/>
      <w:r w:rsidR="00C55EFF" w:rsidRPr="00660674">
        <w:t xml:space="preserve"> </w:t>
      </w:r>
      <w:proofErr w:type="spellStart"/>
      <w:r w:rsidR="00C55EFF" w:rsidRPr="00660674">
        <w:t>aplikas</w:t>
      </w:r>
      <w:r w:rsidR="0024392F" w:rsidRPr="00660674">
        <w:t>i</w:t>
      </w:r>
      <w:proofErr w:type="spellEnd"/>
      <w:r w:rsidR="0024392F" w:rsidRPr="00660674">
        <w:t xml:space="preserve"> </w:t>
      </w:r>
      <w:proofErr w:type="spellStart"/>
      <w:r w:rsidR="0024392F" w:rsidRPr="00660674">
        <w:t>dalam</w:t>
      </w:r>
      <w:proofErr w:type="spellEnd"/>
      <w:r w:rsidR="0024392F" w:rsidRPr="00660674">
        <w:t xml:space="preserve"> </w:t>
      </w:r>
      <w:proofErr w:type="spellStart"/>
      <w:r w:rsidR="0024392F" w:rsidRPr="00660674">
        <w:t>kurun</w:t>
      </w:r>
      <w:proofErr w:type="spellEnd"/>
      <w:r w:rsidR="0024392F" w:rsidRPr="00660674">
        <w:t xml:space="preserve"> </w:t>
      </w:r>
      <w:proofErr w:type="spellStart"/>
      <w:r w:rsidR="0024392F" w:rsidRPr="00660674">
        <w:t>waktu</w:t>
      </w:r>
      <w:proofErr w:type="spellEnd"/>
      <w:r w:rsidR="0024392F" w:rsidRPr="00660674">
        <w:t xml:space="preserve"> </w:t>
      </w:r>
      <w:proofErr w:type="spellStart"/>
      <w:r w:rsidR="0024392F" w:rsidRPr="00660674">
        <w:t>lebih</w:t>
      </w:r>
      <w:proofErr w:type="spellEnd"/>
      <w:r w:rsidR="0024392F" w:rsidRPr="00660674">
        <w:t xml:space="preserve"> </w:t>
      </w:r>
      <w:proofErr w:type="spellStart"/>
      <w:r w:rsidR="0024392F" w:rsidRPr="00660674">
        <w:t>cepat</w:t>
      </w:r>
      <w:proofErr w:type="spellEnd"/>
      <w:r w:rsidR="00C55EFF" w:rsidRPr="00660674">
        <w:t xml:space="preserve"> </w:t>
      </w:r>
      <w:proofErr w:type="spellStart"/>
      <w:r w:rsidR="00C55EFF" w:rsidRPr="00660674">
        <w:t>dengan</w:t>
      </w:r>
      <w:proofErr w:type="spellEnd"/>
      <w:r w:rsidR="00C55EFF" w:rsidRPr="00660674">
        <w:t xml:space="preserve"> </w:t>
      </w:r>
      <w:proofErr w:type="spellStart"/>
      <w:r w:rsidR="00C55EFF" w:rsidRPr="00660674">
        <w:t>jumlah</w:t>
      </w:r>
      <w:proofErr w:type="spellEnd"/>
      <w:r w:rsidR="00C55EFF" w:rsidRPr="00660674">
        <w:t xml:space="preserve"> </w:t>
      </w:r>
      <w:proofErr w:type="spellStart"/>
      <w:r w:rsidR="00C55EFF" w:rsidRPr="00660674">
        <w:t>anggota</w:t>
      </w:r>
      <w:proofErr w:type="spellEnd"/>
      <w:r w:rsidR="00C55EFF" w:rsidRPr="00660674">
        <w:t xml:space="preserve"> </w:t>
      </w:r>
      <w:proofErr w:type="spellStart"/>
      <w:r w:rsidR="00C55EFF" w:rsidRPr="00660674">
        <w:t>tim</w:t>
      </w:r>
      <w:proofErr w:type="spellEnd"/>
      <w:r w:rsidR="00C55EFF" w:rsidRPr="00660674">
        <w:t xml:space="preserve"> yang </w:t>
      </w:r>
      <w:proofErr w:type="spellStart"/>
      <w:r w:rsidR="00C55EFF" w:rsidRPr="00660674">
        <w:t>sedikit</w:t>
      </w:r>
      <w:proofErr w:type="spellEnd"/>
      <w:r w:rsidR="00C55EFF" w:rsidRPr="00660674">
        <w:t>.</w:t>
      </w:r>
    </w:p>
    <w:p w14:paraId="1ABB2B35" w14:textId="77777777" w:rsidR="00BA6933" w:rsidRPr="00660674" w:rsidRDefault="00BA6933" w:rsidP="00D75495">
      <w:pPr>
        <w:pStyle w:val="ListParagraph"/>
        <w:numPr>
          <w:ilvl w:val="1"/>
          <w:numId w:val="4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bookmarkStart w:id="46" w:name="_Toc52929860"/>
      <w:r w:rsidRPr="00660674">
        <w:rPr>
          <w:rFonts w:ascii="Times New Roman" w:eastAsia="Times New Roman" w:hAnsi="Times New Roman" w:cs="Times New Roman"/>
          <w:b/>
          <w:i/>
          <w:sz w:val="24"/>
          <w:szCs w:val="24"/>
        </w:rPr>
        <w:t>Progressive Web Apps</w:t>
      </w:r>
      <w:bookmarkEnd w:id="46"/>
    </w:p>
    <w:p w14:paraId="197557AA" w14:textId="77777777" w:rsidR="001B5174" w:rsidRPr="00660674" w:rsidRDefault="003A168D" w:rsidP="0055225C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Aplikas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Web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Progresif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(PWA)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ide yang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pertama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kali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didukung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oleh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insinyur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Google, Alex Russell pada </w:t>
      </w:r>
      <w:proofErr w:type="spellStart"/>
      <w:r w:rsidRPr="00660674">
        <w:rPr>
          <w:rFonts w:ascii="Times New Roman" w:hAnsi="Times New Roman" w:cs="Times New Roman"/>
          <w:color w:val="000000"/>
          <w:sz w:val="24"/>
          <w:szCs w:val="24"/>
        </w:rPr>
        <w:t>Juni</w:t>
      </w:r>
      <w:proofErr w:type="spellEnd"/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 2015 </w:t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="003B2C94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author":[{"dropping-particle":"V.","family":"Karpagam","given":"Dr.","non-dropping-particle":"","parse-names":false,"suffix":""},{"dropping-particle":"","family":"Lakshana","given":"R","non-dropping-particle":"","parse-names":false,"suffix":""},{"dropping-particle":"","family":"Padmavathe","given":"R","non-dropping-particle":"","parse-names":false,"suffix":""},{"dropping-particle":"","family":"Priyadharshini","given":"S","non-dropping-particle":"","parse-names":false,"suffix":""}],"container-title":"International Journal of Innovative Research in Advanced Engineering (IJIRAE)","id":"ITEM-1","issue":"3","issued":{"date-parts":[["2017"]]},"title":"Performance Enhancement of Webpage Using Progressive Web App Features","type":"article-journal","volume":"4"},"uris":["http://www.mendeley.com/documents/?uuid=7464fcc9-d99f-4e74-8b59-65205b7bca2d"]}],"mendeley":{"formattedCitation":"(Karpagam &lt;i&gt;et al.&lt;/i&gt;, 2017)","plainTextFormattedCitation":"(Karpagam et al., 2017)","previouslyFormattedCitation":"(Karpagam &lt;i&gt;et al.&lt;/i&gt;, 2017)"},"properties":{"noteIndex":0},"schema":"https://github.com/citation-style-language/schema/raw/master/csl-citation.json"}</w:instrText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6F386B" w:rsidRPr="006F386B">
        <w:rPr>
          <w:rFonts w:ascii="Times New Roman" w:hAnsi="Times New Roman" w:cs="Times New Roman"/>
          <w:noProof/>
          <w:color w:val="000000"/>
          <w:sz w:val="24"/>
          <w:szCs w:val="24"/>
        </w:rPr>
        <w:t xml:space="preserve">(Karpagam </w:t>
      </w:r>
      <w:r w:rsidR="006F386B" w:rsidRPr="006F386B">
        <w:rPr>
          <w:rFonts w:ascii="Times New Roman" w:hAnsi="Times New Roman" w:cs="Times New Roman"/>
          <w:i/>
          <w:noProof/>
          <w:color w:val="000000"/>
          <w:sz w:val="24"/>
          <w:szCs w:val="24"/>
        </w:rPr>
        <w:t>et al.</w:t>
      </w:r>
      <w:r w:rsidR="006F386B" w:rsidRPr="006F386B">
        <w:rPr>
          <w:rFonts w:ascii="Times New Roman" w:hAnsi="Times New Roman" w:cs="Times New Roman"/>
          <w:noProof/>
          <w:color w:val="000000"/>
          <w:sz w:val="24"/>
          <w:szCs w:val="24"/>
        </w:rPr>
        <w:t>, 2017)</w:t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660674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web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progresif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generasi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baru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web yang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menggabungkan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manfaat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asli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keunggulan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web. </w:t>
      </w:r>
      <w:r w:rsidR="003B0584" w:rsidRPr="00660674">
        <w:rPr>
          <w:rFonts w:ascii="Times New Roman" w:eastAsia="Times New Roman" w:hAnsi="Times New Roman" w:cs="Times New Roman"/>
          <w:sz w:val="24"/>
          <w:szCs w:val="24"/>
        </w:rPr>
        <w:t>PWA</w:t>
      </w:r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mengubah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situs web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sesuatu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tradisional</w:t>
      </w:r>
      <w:proofErr w:type="spellEnd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C632F" w:rsidRPr="00660674">
        <w:rPr>
          <w:rFonts w:ascii="Times New Roman" w:eastAsia="Times New Roman" w:hAnsi="Times New Roman" w:cs="Times New Roman"/>
          <w:sz w:val="24"/>
          <w:szCs w:val="24"/>
        </w:rPr>
        <w:t>asli</w:t>
      </w:r>
      <w:proofErr w:type="spellEnd"/>
      <w:r w:rsidR="00694B37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94B37" w:rsidRPr="00660674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98642A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Ater","given":"Tal","non-dropping-particle":"","parse-names":false,"suffix":""}],"id":"ITEM-1","issued":{"date-parts":[["2017"]]},"number-of-pages":"15","publisher":"O’Reilly Media, Inc","publisher-place":"Sebastopol","title":"Building Progressive Web Apps: Bringing the Power of Native to the Browser","type":"book"},"uris":["http://www.mendeley.com/documents/?uuid=0866ff84-9a85-480d-a9c5-41fa4f378801"]}],"mendeley":{"formattedCitation":"(Ater, 2017)","manualFormatting":"(Ater, 2017:15)","plainTextFormattedCitation":"(Ater, 2017)","previouslyFormattedCitation":"(Ater, 2017)"},"properties":{"noteIndex":0},"schema":"https://github.com/citation-style-language/schema/raw/master/csl-citation.json"}</w:instrText>
      </w:r>
      <w:r w:rsidR="00694B37" w:rsidRPr="00660674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6F386B" w:rsidRPr="006F386B">
        <w:rPr>
          <w:rFonts w:ascii="Times New Roman" w:eastAsia="Times New Roman" w:hAnsi="Times New Roman" w:cs="Times New Roman"/>
          <w:noProof/>
          <w:sz w:val="24"/>
          <w:szCs w:val="24"/>
        </w:rPr>
        <w:t>(Ater, 2017</w:t>
      </w:r>
      <w:r w:rsidR="00311377">
        <w:rPr>
          <w:rFonts w:ascii="Times New Roman" w:eastAsia="Times New Roman" w:hAnsi="Times New Roman" w:cs="Times New Roman"/>
          <w:noProof/>
          <w:sz w:val="24"/>
          <w:szCs w:val="24"/>
        </w:rPr>
        <w:t>:15</w:t>
      </w:r>
      <w:r w:rsidR="006F386B" w:rsidRPr="006F386B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694B37" w:rsidRPr="0066067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1B5174" w:rsidRPr="0066067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5C64B0BE" w14:textId="77777777" w:rsidR="00E51187" w:rsidRPr="00660674" w:rsidRDefault="00E51187" w:rsidP="00E51187">
      <w:pPr>
        <w:pStyle w:val="NormalWeb"/>
        <w:spacing w:before="0" w:beforeAutospacing="0" w:after="0" w:afterAutospacing="0" w:line="480" w:lineRule="auto"/>
        <w:ind w:firstLine="567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…….. </w:t>
      </w:r>
    </w:p>
    <w:p w14:paraId="2A96D09E" w14:textId="77777777" w:rsidR="002B54A2" w:rsidRPr="00660674" w:rsidRDefault="00F02AC6" w:rsidP="00AA640F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PWA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3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prinsip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Pr="00660674">
        <w:rPr>
          <w:rFonts w:ascii="Times New Roman" w:eastAsia="Times New Roman" w:hAnsi="Times New Roman" w:cs="Times New Roman"/>
          <w:i/>
          <w:sz w:val="24"/>
          <w:szCs w:val="24"/>
        </w:rPr>
        <w:t xml:space="preserve">service worker, app shell, 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dan </w:t>
      </w:r>
      <w:r w:rsidRPr="00660674">
        <w:rPr>
          <w:rFonts w:ascii="Times New Roman" w:eastAsia="Times New Roman" w:hAnsi="Times New Roman" w:cs="Times New Roman"/>
          <w:i/>
          <w:sz w:val="24"/>
          <w:szCs w:val="24"/>
        </w:rPr>
        <w:t>app manifest. Service worker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menyediaka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fungsionalitas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60674">
        <w:rPr>
          <w:rFonts w:ascii="Times New Roman" w:eastAsia="Times New Roman" w:hAnsi="Times New Roman" w:cs="Times New Roman"/>
          <w:i/>
          <w:sz w:val="24"/>
          <w:szCs w:val="24"/>
        </w:rPr>
        <w:t>offline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3646DC" w:rsidRPr="00660674">
        <w:rPr>
          <w:rFonts w:ascii="Times New Roman" w:eastAsia="Times New Roman" w:hAnsi="Times New Roman" w:cs="Times New Roman"/>
          <w:i/>
          <w:sz w:val="24"/>
          <w:szCs w:val="24"/>
        </w:rPr>
        <w:t>push notification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pembarua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konte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latar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belakang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660674">
        <w:rPr>
          <w:rFonts w:ascii="Times New Roman" w:eastAsia="Times New Roman" w:hAnsi="Times New Roman" w:cs="Times New Roman"/>
          <w:i/>
          <w:sz w:val="24"/>
          <w:szCs w:val="24"/>
        </w:rPr>
        <w:t>caching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konte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banyak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lagi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lainnya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>.</w:t>
      </w:r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646DC" w:rsidRPr="00660674">
        <w:rPr>
          <w:rFonts w:ascii="Times New Roman" w:eastAsia="Times New Roman" w:hAnsi="Times New Roman" w:cs="Times New Roman"/>
          <w:i/>
          <w:sz w:val="24"/>
          <w:szCs w:val="24"/>
        </w:rPr>
        <w:t>A</w:t>
      </w:r>
      <w:r w:rsidRPr="00660674">
        <w:rPr>
          <w:rFonts w:ascii="Times New Roman" w:eastAsia="Times New Roman" w:hAnsi="Times New Roman" w:cs="Times New Roman"/>
          <w:i/>
          <w:sz w:val="24"/>
          <w:szCs w:val="24"/>
        </w:rPr>
        <w:t>pp shell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fokus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menjaga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646DC" w:rsidRPr="00660674">
        <w:rPr>
          <w:rFonts w:ascii="Times New Roman" w:eastAsia="Times New Roman" w:hAnsi="Times New Roman" w:cs="Times New Roman"/>
          <w:i/>
          <w:sz w:val="24"/>
          <w:szCs w:val="24"/>
        </w:rPr>
        <w:t>shell</w:t>
      </w:r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UI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konten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dalamnya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terpisah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, dan di-</w:t>
      </w:r>
      <w:r w:rsidR="003646DC" w:rsidRPr="00660674">
        <w:rPr>
          <w:rFonts w:ascii="Times New Roman" w:eastAsia="Times New Roman" w:hAnsi="Times New Roman" w:cs="Times New Roman"/>
          <w:i/>
          <w:sz w:val="24"/>
          <w:szCs w:val="24"/>
        </w:rPr>
        <w:t>cache</w:t>
      </w:r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terpisah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3646DC" w:rsidRPr="00660674">
        <w:rPr>
          <w:rFonts w:ascii="Times New Roman" w:eastAsia="Times New Roman" w:hAnsi="Times New Roman" w:cs="Times New Roman"/>
          <w:i/>
          <w:sz w:val="24"/>
          <w:szCs w:val="24"/>
        </w:rPr>
        <w:t>App manifest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menyediaka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kemampua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menyimpa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60674">
        <w:rPr>
          <w:rFonts w:ascii="Times New Roman" w:eastAsia="Times New Roman" w:hAnsi="Times New Roman" w:cs="Times New Roman"/>
          <w:i/>
          <w:sz w:val="24"/>
          <w:szCs w:val="24"/>
        </w:rPr>
        <w:t>bookmark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situs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layar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beranda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t xml:space="preserve"> meng</w:t>
      </w:r>
      <w:r w:rsidR="001102FD" w:rsidRPr="00660674">
        <w:rPr>
          <w:rFonts w:ascii="Times New Roman" w:eastAsia="Times New Roman" w:hAnsi="Times New Roman" w:cs="Times New Roman"/>
          <w:sz w:val="24"/>
          <w:szCs w:val="24"/>
        </w:rPr>
        <w:t>-</w:t>
      </w:r>
      <w:r w:rsidR="003646DC" w:rsidRPr="00660674">
        <w:rPr>
          <w:rFonts w:ascii="Times New Roman" w:eastAsia="Times New Roman" w:hAnsi="Times New Roman" w:cs="Times New Roman"/>
          <w:i/>
          <w:sz w:val="24"/>
          <w:szCs w:val="24"/>
        </w:rPr>
        <w:t>install</w:t>
      </w:r>
      <w:r w:rsidR="006405B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405BA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="006405B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405BA"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 w:rsidR="006405B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405BA">
        <w:rPr>
          <w:rFonts w:ascii="Times New Roman" w:eastAsia="Times New Roman" w:hAnsi="Times New Roman" w:cs="Times New Roman"/>
          <w:sz w:val="24"/>
          <w:szCs w:val="24"/>
        </w:rPr>
        <w:t>asli</w:t>
      </w:r>
      <w:proofErr w:type="spellEnd"/>
      <w:r w:rsidR="006405B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3B2C94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V.","family":"Karpagam","given":"Dr.","non-dropping-particle":"","parse-names":false,"suffix":""},{"dropping-particle":"","family":"Lakshana","given":"R","non-dropping-particle":"","parse-names":false,"suffix":""},{"dropping-particle":"","family":"Padmavathe","given":"R","non-dropping-particle":"","parse-names":false,"suffix":""},{"dropping-particle":"","family":"Priyadharshini","given":"S","non-dropping-particle":"","parse-names":false,"suffix":""}],"container-title":"International Journal of Innovative Research in Advanced Engineering (IJIRAE)","id":"ITEM-1","issue":"3","issued":{"date-parts":[["2017"]]},"title":"Performance Enhancement of Webpage Using Progressive Web App Features","type":"article-journal","volume":"4"},"uris":["http://www.mendeley.com/documents/?uuid=7464fcc9-d99f-4e74-8b59-65205b7bca2d"]}],"mendeley":{"formattedCitation":"(Karpagam &lt;i&gt;et al.&lt;/i&gt;, 2017)","plainTextFormattedCitation":"(Karpagam et al., 2017)","previouslyFormattedCitation":"(Karpagam &lt;i&gt;et al.&lt;/i&gt;, 2017)"},"properties":{"noteIndex":0},"schema":"https://github.com/citation-style-language/schema/raw/master/csl-citation.json"}</w:instrText>
      </w:r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6F386B" w:rsidRPr="006F386B">
        <w:rPr>
          <w:rFonts w:ascii="Times New Roman" w:eastAsia="Times New Roman" w:hAnsi="Times New Roman" w:cs="Times New Roman"/>
          <w:noProof/>
          <w:sz w:val="24"/>
          <w:szCs w:val="24"/>
        </w:rPr>
        <w:t xml:space="preserve">(Karpagam </w:t>
      </w:r>
      <w:r w:rsidR="006F386B" w:rsidRPr="006F386B">
        <w:rPr>
          <w:rFonts w:ascii="Times New Roman" w:eastAsia="Times New Roman" w:hAnsi="Times New Roman" w:cs="Times New Roman"/>
          <w:i/>
          <w:noProof/>
          <w:sz w:val="24"/>
          <w:szCs w:val="24"/>
        </w:rPr>
        <w:t>et al.</w:t>
      </w:r>
      <w:r w:rsidR="006F386B" w:rsidRPr="006F386B">
        <w:rPr>
          <w:rFonts w:ascii="Times New Roman" w:eastAsia="Times New Roman" w:hAnsi="Times New Roman" w:cs="Times New Roman"/>
          <w:noProof/>
          <w:sz w:val="24"/>
          <w:szCs w:val="24"/>
        </w:rPr>
        <w:t>, 2017)</w:t>
      </w:r>
      <w:r w:rsidR="003646DC" w:rsidRPr="0066067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405BA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6CDFC2F" w14:textId="77777777" w:rsidR="003646DC" w:rsidRPr="00660674" w:rsidRDefault="003646DC" w:rsidP="0055225C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660674">
        <w:rPr>
          <w:rFonts w:ascii="Times New Roman" w:hAnsi="Times New Roman" w:cs="Times New Roman"/>
          <w:noProof/>
          <w:lang w:eastAsia="ja-JP"/>
        </w:rPr>
        <w:drawing>
          <wp:inline distT="0" distB="0" distL="0" distR="0" wp14:anchorId="324AED5A" wp14:editId="7F805B86">
            <wp:extent cx="5040630" cy="1857375"/>
            <wp:effectExtent l="0" t="0" r="762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040630" cy="1857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509F84" w14:textId="77777777" w:rsidR="003646DC" w:rsidRPr="00660674" w:rsidRDefault="00F60752" w:rsidP="000D038E">
      <w:pPr>
        <w:pStyle w:val="Caption"/>
        <w:spacing w:line="480" w:lineRule="auto"/>
        <w:jc w:val="center"/>
        <w:rPr>
          <w:rFonts w:eastAsia="Times New Roman" w:cs="Times New Roman"/>
          <w:i/>
          <w:szCs w:val="24"/>
        </w:rPr>
      </w:pPr>
      <w:bookmarkStart w:id="47" w:name="_Toc32908102"/>
      <w:bookmarkStart w:id="48" w:name="_Toc38876054"/>
      <w:bookmarkStart w:id="49" w:name="_Toc52930058"/>
      <w:bookmarkStart w:id="50" w:name="_Toc31033293"/>
      <w:bookmarkStart w:id="51" w:name="_Toc31062730"/>
      <w:bookmarkStart w:id="52" w:name="_Toc32323119"/>
      <w:bookmarkStart w:id="53" w:name="_Toc32323198"/>
      <w:commentRangeStart w:id="54"/>
      <w:r w:rsidRPr="00660674">
        <w:rPr>
          <w:rFonts w:cs="Times New Roman"/>
        </w:rPr>
        <w:t xml:space="preserve">Gambar 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TYLEREF 1 \s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2</w:t>
      </w:r>
      <w:r w:rsidR="008C1494">
        <w:rPr>
          <w:rFonts w:cs="Times New Roman"/>
        </w:rPr>
        <w:fldChar w:fldCharType="end"/>
      </w:r>
      <w:r w:rsidR="008C1494">
        <w:rPr>
          <w:rFonts w:cs="Times New Roman"/>
        </w:rPr>
        <w:t>.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EQ Gambar \* ARABIC \s 1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2</w:t>
      </w:r>
      <w:r w:rsidR="008C1494">
        <w:rPr>
          <w:rFonts w:cs="Times New Roman"/>
        </w:rPr>
        <w:fldChar w:fldCharType="end"/>
      </w:r>
      <w:r w:rsidR="00E44D2E" w:rsidRPr="00660674">
        <w:rPr>
          <w:rFonts w:cs="Times New Roman"/>
          <w:i/>
          <w:szCs w:val="24"/>
        </w:rPr>
        <w:t xml:space="preserve"> </w:t>
      </w:r>
      <w:proofErr w:type="spellStart"/>
      <w:r w:rsidR="00E44D2E" w:rsidRPr="00660674">
        <w:rPr>
          <w:rFonts w:cs="Times New Roman"/>
          <w:szCs w:val="24"/>
        </w:rPr>
        <w:t>P</w:t>
      </w:r>
      <w:r w:rsidR="00F40E63">
        <w:rPr>
          <w:rFonts w:cs="Times New Roman"/>
          <w:szCs w:val="24"/>
        </w:rPr>
        <w:t>rinsip</w:t>
      </w:r>
      <w:proofErr w:type="spellEnd"/>
      <w:r w:rsidR="00F40E63">
        <w:rPr>
          <w:rFonts w:cs="Times New Roman"/>
          <w:szCs w:val="24"/>
        </w:rPr>
        <w:t xml:space="preserve"> U</w:t>
      </w:r>
      <w:r w:rsidR="003646DC" w:rsidRPr="00660674">
        <w:rPr>
          <w:rFonts w:cs="Times New Roman"/>
          <w:szCs w:val="24"/>
        </w:rPr>
        <w:t>tama</w:t>
      </w:r>
      <w:r w:rsidR="003646DC" w:rsidRPr="00660674">
        <w:rPr>
          <w:rFonts w:cs="Times New Roman"/>
          <w:i/>
          <w:szCs w:val="24"/>
        </w:rPr>
        <w:t xml:space="preserve"> </w:t>
      </w:r>
      <w:r w:rsidR="003646DC" w:rsidRPr="00660674">
        <w:rPr>
          <w:rFonts w:cs="Times New Roman"/>
          <w:szCs w:val="24"/>
        </w:rPr>
        <w:t xml:space="preserve">PWA </w:t>
      </w:r>
      <w:r w:rsidR="003646DC" w:rsidRPr="00660674">
        <w:rPr>
          <w:rFonts w:cs="Times New Roman"/>
          <w:szCs w:val="24"/>
        </w:rPr>
        <w:fldChar w:fldCharType="begin" w:fldLock="1"/>
      </w:r>
      <w:r w:rsidR="003B2C94">
        <w:rPr>
          <w:rFonts w:cs="Times New Roman"/>
          <w:szCs w:val="24"/>
        </w:rPr>
        <w:instrText>ADDIN CSL_CITATION {"citationItems":[{"id":"ITEM-1","itemData":{"author":[{"dropping-particle":"V.","family":"Karpagam","given":"Dr.","non-dropping-particle":"","parse-names":false,"suffix":""},{"dropping-particle":"","family":"Lakshana","given":"R","non-dropping-particle":"","parse-names":false,"suffix":""},{"dropping-particle":"","family":"Padmavathe","given":"R","non-dropping-particle":"","parse-names":false,"suffix":""},{"dropping-particle":"","family":"Priyadharshini","given":"S","non-dropping-particle":"","parse-names":false,"suffix":""}],"container-title":"International Journal of Innovative Research in Advanced Engineering (IJIRAE)","id":"ITEM-1","issue":"3","issued":{"date-parts":[["2017"]]},"title":"Performance Enhancement of Webpage Using Progressive Web App Features","type":"article-journal","volume":"4"},"uris":["http://www.mendeley.com/documents/?uuid=7464fcc9-d99f-4e74-8b59-65205b7bca2d"]}],"mendeley":{"formattedCitation":"(Karpagam &lt;i&gt;et al.&lt;/i&gt;, 2017)","plainTextFormattedCitation":"(Karpagam et al., 2017)","previouslyFormattedCitation":"(Karpagam &lt;i&gt;et al.&lt;/i&gt;, 2017)"},"properties":{"noteIndex":0},"schema":"https://github.com/citation-style-language/schema/raw/master/csl-citation.json"}</w:instrText>
      </w:r>
      <w:r w:rsidR="003646DC" w:rsidRPr="00660674">
        <w:rPr>
          <w:rFonts w:cs="Times New Roman"/>
          <w:szCs w:val="24"/>
        </w:rPr>
        <w:fldChar w:fldCharType="separate"/>
      </w:r>
      <w:bookmarkEnd w:id="50"/>
      <w:bookmarkEnd w:id="51"/>
      <w:bookmarkEnd w:id="52"/>
      <w:bookmarkEnd w:id="53"/>
      <w:r w:rsidR="006F386B" w:rsidRPr="006F386B">
        <w:rPr>
          <w:rFonts w:cs="Times New Roman"/>
          <w:noProof/>
          <w:szCs w:val="24"/>
        </w:rPr>
        <w:t xml:space="preserve">(Karpagam </w:t>
      </w:r>
      <w:r w:rsidR="006F386B" w:rsidRPr="006F386B">
        <w:rPr>
          <w:rFonts w:cs="Times New Roman"/>
          <w:i/>
          <w:noProof/>
          <w:szCs w:val="24"/>
        </w:rPr>
        <w:t>et al.</w:t>
      </w:r>
      <w:r w:rsidR="006F386B" w:rsidRPr="006F386B">
        <w:rPr>
          <w:rFonts w:cs="Times New Roman"/>
          <w:noProof/>
          <w:szCs w:val="24"/>
        </w:rPr>
        <w:t>, 2017)</w:t>
      </w:r>
      <w:bookmarkEnd w:id="47"/>
      <w:bookmarkEnd w:id="48"/>
      <w:bookmarkEnd w:id="49"/>
      <w:r w:rsidR="003646DC" w:rsidRPr="00660674">
        <w:rPr>
          <w:rFonts w:cs="Times New Roman"/>
          <w:szCs w:val="24"/>
        </w:rPr>
        <w:fldChar w:fldCharType="end"/>
      </w:r>
      <w:commentRangeEnd w:id="54"/>
      <w:r w:rsidR="00E51187">
        <w:rPr>
          <w:rStyle w:val="CommentReference"/>
          <w:rFonts w:ascii="Arial" w:hAnsi="Arial"/>
          <w:iCs w:val="0"/>
          <w:color w:val="auto"/>
        </w:rPr>
        <w:commentReference w:id="54"/>
      </w:r>
    </w:p>
    <w:p w14:paraId="4B048250" w14:textId="77777777" w:rsidR="00BA6933" w:rsidRPr="00660674" w:rsidRDefault="00BA6933" w:rsidP="00D75495">
      <w:pPr>
        <w:pStyle w:val="ListParagraph"/>
        <w:numPr>
          <w:ilvl w:val="1"/>
          <w:numId w:val="4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bookmarkStart w:id="55" w:name="_Toc52929861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ReactJS</w:t>
      </w:r>
      <w:bookmarkEnd w:id="55"/>
    </w:p>
    <w:p w14:paraId="07081E78" w14:textId="77777777" w:rsidR="00092AB3" w:rsidRPr="00660674" w:rsidRDefault="00092AB3" w:rsidP="0055225C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React</w:t>
      </w:r>
      <w:r w:rsidR="00DD3921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JS</w:t>
      </w:r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kerangka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kerja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660674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</w:rPr>
        <w:t xml:space="preserve">(framework) open-source </w:t>
      </w:r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yang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fleksibel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kuat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ngembangkan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plikasi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isi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klien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 React</w:t>
      </w:r>
      <w:r w:rsidR="00C31295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JS</w:t>
      </w:r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mbutuhkan</w:t>
      </w:r>
      <w:proofErr w:type="spellEnd"/>
      <w:r w:rsidR="006405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6405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syarat</w:t>
      </w:r>
      <w:proofErr w:type="spellEnd"/>
      <w:r w:rsidR="006405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6405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="006405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6405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engembangan</w:t>
      </w:r>
      <w:proofErr w:type="spellEnd"/>
      <w:r w:rsidR="006405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6405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sisi</w:t>
      </w:r>
      <w:proofErr w:type="spellEnd"/>
      <w:r w:rsidR="006405BA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6405BA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</w:rPr>
        <w:t>server</w:t>
      </w:r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nerapkannya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elemen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HTML,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</w:t>
      </w:r>
      <w:r w:rsidR="00D904E0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enciptakan</w:t>
      </w:r>
      <w:proofErr w:type="spellEnd"/>
      <w:r w:rsidR="00D904E0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D904E0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p</w:t>
      </w:r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ondasi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mudahkan</w:t>
      </w:r>
      <w:proofErr w:type="spellEnd"/>
      <w:r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660674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</w:rPr>
        <w:t>d</w:t>
      </w:r>
      <w:r w:rsidR="00686BDE" w:rsidRPr="00660674">
        <w:rPr>
          <w:rFonts w:ascii="Times New Roman" w:eastAsia="Times New Roman" w:hAnsi="Times New Roman" w:cs="Times New Roman"/>
          <w:i/>
          <w:color w:val="000000" w:themeColor="text1"/>
          <w:sz w:val="24"/>
          <w:szCs w:val="24"/>
        </w:rPr>
        <w:t>eveloper</w:t>
      </w:r>
      <w:r w:rsidR="00686BDE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686BDE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membangun</w:t>
      </w:r>
      <w:proofErr w:type="spellEnd"/>
      <w:r w:rsidR="00686BDE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686BDE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aplikasi</w:t>
      </w:r>
      <w:proofErr w:type="spellEnd"/>
      <w:r w:rsidR="00686BDE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 xml:space="preserve"> web </w:t>
      </w:r>
      <w:r w:rsidR="00C167A2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2D7E40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uthor":[{"dropping-particle":"","family":"Freeman","given":"Adam","non-dropping-particle":"","parse-names":false,"suffix":""}],"id":"ITEM-1","issued":{"date-parts":[["2019"]]},"number-of-pages":"31","publisher":"Apress","publisher-place":"London","title":"Pro React 16","type":"book"},"uris":["http://www.mendeley.com/documents/?uuid=eeb5df09-0c5e-455a-ac86-118737748851"]}],"mendeley":{"formattedCitation":"(Freeman, 2019)","manualFormatting":"(Freeman, 2019:31)","plainTextFormattedCitation":"(Freeman, 2019)","previouslyFormattedCitation":"(Freeman, 2019)"},"properties":{"noteIndex":0},"schema":"https://github.com/citation-style-language/schema/raw/master/csl-citation.json"}</w:instrText>
      </w:r>
      <w:r w:rsidR="00C167A2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6F386B" w:rsidRPr="006F386B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(Freeman, 2019</w:t>
      </w:r>
      <w:r w:rsidR="000D038E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:31</w:t>
      </w:r>
      <w:r w:rsidR="006F386B" w:rsidRPr="006F386B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C167A2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686BDE" w:rsidRPr="00660674"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  <w:t>.</w:t>
      </w:r>
    </w:p>
    <w:p w14:paraId="79E40A4A" w14:textId="77777777" w:rsidR="00E51187" w:rsidRDefault="00E51187" w:rsidP="00E51187">
      <w:pPr>
        <w:pStyle w:val="NormalWeb"/>
        <w:spacing w:before="0" w:beforeAutospacing="0" w:after="0" w:afterAutospacing="0" w:line="480" w:lineRule="auto"/>
        <w:ind w:firstLine="567"/>
        <w:jc w:val="both"/>
        <w:rPr>
          <w:color w:val="000000"/>
        </w:rPr>
      </w:pPr>
      <w:bookmarkStart w:id="56" w:name="_Toc52929862"/>
      <w:r>
        <w:rPr>
          <w:color w:val="000000"/>
        </w:rPr>
        <w:t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……..</w:t>
      </w:r>
    </w:p>
    <w:p w14:paraId="1D489AC7" w14:textId="5C7FF680" w:rsidR="00E51187" w:rsidRPr="00660674" w:rsidRDefault="00E51187" w:rsidP="00E51187">
      <w:pPr>
        <w:pStyle w:val="NormalWeb"/>
        <w:spacing w:before="0" w:beforeAutospacing="0" w:after="240" w:afterAutospacing="0" w:line="480" w:lineRule="auto"/>
        <w:ind w:firstLine="567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66C63B74" w14:textId="366B439B" w:rsidR="00090053" w:rsidRPr="00660674" w:rsidRDefault="00CE6942" w:rsidP="00D75495">
      <w:pPr>
        <w:pStyle w:val="ListParagraph"/>
        <w:numPr>
          <w:ilvl w:val="1"/>
          <w:numId w:val="4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Express</w:t>
      </w:r>
      <w:bookmarkEnd w:id="56"/>
    </w:p>
    <w:p w14:paraId="5DE3BCD0" w14:textId="77777777" w:rsidR="00090053" w:rsidRPr="00660674" w:rsidRDefault="005D1C42" w:rsidP="00AA640F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Express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kerangka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kerja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relatif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kecil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berada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fungsionalitas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405BA">
        <w:rPr>
          <w:rFonts w:ascii="Times New Roman" w:eastAsia="Times New Roman" w:hAnsi="Times New Roman" w:cs="Times New Roman"/>
          <w:i/>
          <w:sz w:val="24"/>
          <w:szCs w:val="24"/>
        </w:rPr>
        <w:t>server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web Node.js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menyederhanaka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API dan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menambahka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baru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bermanfaat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Express </w:t>
      </w:r>
      <w:proofErr w:type="spellStart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>memudahkan</w:t>
      </w:r>
      <w:proofErr w:type="spellEnd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>pengaturan</w:t>
      </w:r>
      <w:proofErr w:type="spellEnd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fungsionalitas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aplikasi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60674">
        <w:rPr>
          <w:rFonts w:ascii="Times New Roman" w:eastAsia="Times New Roman" w:hAnsi="Times New Roman" w:cs="Times New Roman"/>
          <w:i/>
          <w:sz w:val="24"/>
          <w:szCs w:val="24"/>
        </w:rPr>
        <w:t>middleware</w:t>
      </w:r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B1DBE" w:rsidRPr="00660674">
        <w:rPr>
          <w:rFonts w:ascii="Times New Roman" w:eastAsia="Times New Roman" w:hAnsi="Times New Roman" w:cs="Times New Roman"/>
          <w:sz w:val="24"/>
          <w:szCs w:val="24"/>
        </w:rPr>
        <w:t>(</w:t>
      </w:r>
      <w:proofErr w:type="spellStart"/>
      <w:r w:rsidR="00866261" w:rsidRPr="00660674">
        <w:rPr>
          <w:rFonts w:ascii="Times New Roman" w:eastAsia="Times New Roman" w:hAnsi="Times New Roman" w:cs="Times New Roman"/>
          <w:sz w:val="24"/>
          <w:szCs w:val="24"/>
        </w:rPr>
        <w:t>f</w:t>
      </w:r>
      <w:r w:rsidR="00EB1DBE" w:rsidRPr="00660674">
        <w:rPr>
          <w:rFonts w:ascii="Times New Roman" w:eastAsia="Times New Roman" w:hAnsi="Times New Roman" w:cs="Times New Roman"/>
          <w:sz w:val="24"/>
          <w:szCs w:val="24"/>
        </w:rPr>
        <w:t>ungsi-fungsi</w:t>
      </w:r>
      <w:proofErr w:type="spellEnd"/>
      <w:r w:rsidR="00EB1DBE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EB1DBE" w:rsidRPr="00660674">
        <w:rPr>
          <w:rFonts w:ascii="Times New Roman" w:eastAsia="Times New Roman" w:hAnsi="Times New Roman" w:cs="Times New Roman"/>
          <w:sz w:val="24"/>
          <w:szCs w:val="24"/>
        </w:rPr>
        <w:t>penan</w:t>
      </w:r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>gan</w:t>
      </w:r>
      <w:r w:rsidR="00686BDE" w:rsidRPr="00660674">
        <w:rPr>
          <w:rFonts w:ascii="Times New Roman" w:eastAsia="Times New Roman" w:hAnsi="Times New Roman" w:cs="Times New Roman"/>
          <w:sz w:val="24"/>
          <w:szCs w:val="24"/>
        </w:rPr>
        <w:t>an</w:t>
      </w:r>
      <w:proofErr w:type="spellEnd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>permintaan</w:t>
      </w:r>
      <w:proofErr w:type="spellEnd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>kecil</w:t>
      </w:r>
      <w:proofErr w:type="spellEnd"/>
      <w:r w:rsidR="00EB1DBE" w:rsidRPr="00660674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dan </w:t>
      </w:r>
      <w:proofErr w:type="spellStart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>perutean</w:t>
      </w:r>
      <w:proofErr w:type="spellEnd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lastRenderedPageBreak/>
        <w:t>menambah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utilitas</w:t>
      </w:r>
      <w:proofErr w:type="spellEnd"/>
      <w:r w:rsidRPr="00660674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>objek</w:t>
      </w:r>
      <w:proofErr w:type="spellEnd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 HTTP Node.js,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memfasilitasi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235A2">
        <w:rPr>
          <w:rFonts w:ascii="Times New Roman" w:eastAsia="Times New Roman" w:hAnsi="Times New Roman" w:cs="Times New Roman"/>
          <w:i/>
          <w:sz w:val="24"/>
          <w:szCs w:val="24"/>
        </w:rPr>
        <w:t>r</w:t>
      </w:r>
      <w:r w:rsidR="00390069" w:rsidRPr="00B235A2">
        <w:rPr>
          <w:rFonts w:ascii="Times New Roman" w:eastAsia="Times New Roman" w:hAnsi="Times New Roman" w:cs="Times New Roman"/>
          <w:i/>
          <w:sz w:val="24"/>
          <w:szCs w:val="24"/>
        </w:rPr>
        <w:t>endering</w:t>
      </w:r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>tampilan</w:t>
      </w:r>
      <w:proofErr w:type="spellEnd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 HTML </w:t>
      </w:r>
      <w:proofErr w:type="spellStart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>dinamis</w:t>
      </w:r>
      <w:proofErr w:type="spellEnd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390069" w:rsidRPr="00660674">
        <w:rPr>
          <w:rFonts w:ascii="Times New Roman" w:eastAsia="Times New Roman" w:hAnsi="Times New Roman" w:cs="Times New Roman"/>
          <w:sz w:val="24"/>
          <w:szCs w:val="24"/>
        </w:rPr>
        <w:t>m</w:t>
      </w:r>
      <w:r w:rsidRPr="00660674">
        <w:rPr>
          <w:rFonts w:ascii="Times New Roman" w:eastAsia="Times New Roman" w:hAnsi="Times New Roman" w:cs="Times New Roman"/>
          <w:sz w:val="24"/>
          <w:szCs w:val="24"/>
        </w:rPr>
        <w:t>endefinisikan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sz w:val="24"/>
          <w:szCs w:val="24"/>
        </w:rPr>
        <w:t>standar</w:t>
      </w:r>
      <w:proofErr w:type="spellEnd"/>
      <w:r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>diimplementasikan</w:t>
      </w:r>
      <w:proofErr w:type="spellEnd"/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CE40FC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Hahn","given":"Evan M.","non-dropping-particle":"","parse-names":false,"suffix":""}],"id":"ITEM-1","issued":{"date-parts":[["2016"]]},"number-of-pages":"6-7","publisher":"Manning Publications Co","publisher-place":"New York","title":"Express In Action. Writing, building, and testing Node.js applications","type":"book"},"uris":["http://www.mendeley.com/documents/?uuid=b20cb46e-d0ae-4bd5-a2e0-a073f4e897af"]}],"mendeley":{"formattedCitation":"(Hahn, 2016)","manualFormatting":"(Hahn, 2016:6)","plainTextFormattedCitation":"(Hahn, 2016)","previouslyFormattedCitation":"(Hahn, 2016)"},"properties":{"noteIndex":0},"schema":"https://github.com/citation-style-language/schema/raw/master/csl-citation.json"}</w:instrText>
      </w:r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6F386B" w:rsidRPr="006F386B">
        <w:rPr>
          <w:rFonts w:ascii="Times New Roman" w:eastAsia="Times New Roman" w:hAnsi="Times New Roman" w:cs="Times New Roman"/>
          <w:noProof/>
          <w:sz w:val="24"/>
          <w:szCs w:val="24"/>
        </w:rPr>
        <w:t>(Hahn, 2016</w:t>
      </w:r>
      <w:r w:rsidR="002D7E40">
        <w:rPr>
          <w:rFonts w:ascii="Times New Roman" w:eastAsia="Times New Roman" w:hAnsi="Times New Roman" w:cs="Times New Roman"/>
          <w:noProof/>
          <w:sz w:val="24"/>
          <w:szCs w:val="24"/>
        </w:rPr>
        <w:t>:6</w:t>
      </w:r>
      <w:r w:rsidR="006F386B" w:rsidRPr="006F386B">
        <w:rPr>
          <w:rFonts w:ascii="Times New Roman" w:eastAsia="Times New Roman" w:hAnsi="Times New Roman" w:cs="Times New Roman"/>
          <w:noProof/>
          <w:sz w:val="24"/>
          <w:szCs w:val="24"/>
        </w:rPr>
        <w:t>)</w:t>
      </w:r>
      <w:r w:rsidR="00CE6942" w:rsidRPr="0066067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4535A7" w:rsidRPr="00660674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4CF5214" w14:textId="77777777" w:rsidR="00343272" w:rsidRPr="00660674" w:rsidRDefault="00FA1B37" w:rsidP="00A61C32">
      <w:pPr>
        <w:keepNext/>
        <w:spacing w:line="480" w:lineRule="auto"/>
        <w:jc w:val="center"/>
        <w:rPr>
          <w:rFonts w:ascii="Times New Roman" w:hAnsi="Times New Roman" w:cs="Times New Roman"/>
        </w:rPr>
      </w:pPr>
      <w:r w:rsidRPr="00660674">
        <w:rPr>
          <w:rFonts w:ascii="Times New Roman" w:hAnsi="Times New Roman" w:cs="Times New Roman"/>
          <w:noProof/>
          <w:lang w:eastAsia="ja-JP"/>
        </w:rPr>
        <w:drawing>
          <wp:inline distT="0" distB="0" distL="0" distR="0" wp14:anchorId="7A442EF8" wp14:editId="24CAD3B6">
            <wp:extent cx="5008964" cy="1669312"/>
            <wp:effectExtent l="0" t="0" r="1270" b="76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1"/>
                    <a:srcRect t="7180" b="2807"/>
                    <a:stretch/>
                  </pic:blipFill>
                  <pic:spPr bwMode="auto">
                    <a:xfrm>
                      <a:off x="0" y="0"/>
                      <a:ext cx="5211450" cy="17367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8C8CEE" w14:textId="77777777" w:rsidR="00FA1B37" w:rsidRPr="00660674" w:rsidRDefault="00F60752" w:rsidP="00F60752">
      <w:pPr>
        <w:pStyle w:val="Caption"/>
        <w:jc w:val="center"/>
        <w:rPr>
          <w:rFonts w:cs="Times New Roman"/>
          <w:szCs w:val="24"/>
        </w:rPr>
      </w:pPr>
      <w:bookmarkStart w:id="57" w:name="_Toc32908103"/>
      <w:bookmarkStart w:id="58" w:name="_Toc38876055"/>
      <w:bookmarkStart w:id="59" w:name="_Toc52930059"/>
      <w:bookmarkStart w:id="60" w:name="_Toc31033294"/>
      <w:bookmarkStart w:id="61" w:name="_Toc31062731"/>
      <w:bookmarkStart w:id="62" w:name="_Toc32323120"/>
      <w:bookmarkStart w:id="63" w:name="_Toc32323199"/>
      <w:commentRangeStart w:id="64"/>
      <w:r w:rsidRPr="00660674">
        <w:rPr>
          <w:rFonts w:cs="Times New Roman"/>
        </w:rPr>
        <w:t xml:space="preserve">Gambar 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TYLEREF 1 \s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2</w:t>
      </w:r>
      <w:r w:rsidR="008C1494">
        <w:rPr>
          <w:rFonts w:cs="Times New Roman"/>
        </w:rPr>
        <w:fldChar w:fldCharType="end"/>
      </w:r>
      <w:r w:rsidR="008C1494">
        <w:rPr>
          <w:rFonts w:cs="Times New Roman"/>
        </w:rPr>
        <w:t>.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EQ Gambar \* ARABIC \s 1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3</w:t>
      </w:r>
      <w:r w:rsidR="008C1494">
        <w:rPr>
          <w:rFonts w:cs="Times New Roman"/>
        </w:rPr>
        <w:fldChar w:fldCharType="end"/>
      </w:r>
      <w:r w:rsidR="00343272" w:rsidRPr="00660674">
        <w:rPr>
          <w:rFonts w:cs="Times New Roman"/>
          <w:szCs w:val="24"/>
        </w:rPr>
        <w:t xml:space="preserve"> Alur </w:t>
      </w:r>
      <w:r w:rsidR="00F40E63">
        <w:rPr>
          <w:rFonts w:cs="Times New Roman"/>
          <w:i/>
          <w:szCs w:val="24"/>
        </w:rPr>
        <w:t>R</w:t>
      </w:r>
      <w:r w:rsidR="00343272" w:rsidRPr="00660674">
        <w:rPr>
          <w:rFonts w:cs="Times New Roman"/>
          <w:i/>
          <w:szCs w:val="24"/>
        </w:rPr>
        <w:t>equest</w:t>
      </w:r>
      <w:r w:rsidR="00343272" w:rsidRPr="00660674">
        <w:rPr>
          <w:rFonts w:cs="Times New Roman"/>
          <w:szCs w:val="24"/>
        </w:rPr>
        <w:t xml:space="preserve"> pada Express</w:t>
      </w:r>
      <w:r w:rsidR="00DD3921" w:rsidRPr="00660674">
        <w:rPr>
          <w:rFonts w:cs="Times New Roman"/>
          <w:szCs w:val="24"/>
        </w:rPr>
        <w:t xml:space="preserve"> </w:t>
      </w:r>
      <w:r w:rsidR="00DD3921" w:rsidRPr="00660674">
        <w:rPr>
          <w:rFonts w:cs="Times New Roman"/>
          <w:szCs w:val="24"/>
        </w:rPr>
        <w:fldChar w:fldCharType="begin" w:fldLock="1"/>
      </w:r>
      <w:r w:rsidR="00CE40FC">
        <w:rPr>
          <w:rFonts w:cs="Times New Roman"/>
          <w:szCs w:val="24"/>
        </w:rPr>
        <w:instrText>ADDIN CSL_CITATION {"citationItems":[{"id":"ITEM-1","itemData":{"author":[{"dropping-particle":"","family":"Hahn","given":"Evan M.","non-dropping-particle":"","parse-names":false,"suffix":""}],"id":"ITEM-1","issued":{"date-parts":[["2016"]]},"number-of-pages":"6-7","publisher":"Manning Publications Co","publisher-place":"New York","title":"Express In Action. Writing, building, and testing Node.js applications","type":"book"},"uris":["http://www.mendeley.com/documents/?uuid=b20cb46e-d0ae-4bd5-a2e0-a073f4e897af"]}],"mendeley":{"formattedCitation":"(Hahn, 2016)","manualFormatting":"(Hahn, 2016:7)","plainTextFormattedCitation":"(Hahn, 2016)","previouslyFormattedCitation":"(Hahn, 2016)"},"properties":{"noteIndex":0},"schema":"https://github.com/citation-style-language/schema/raw/master/csl-citation.json"}</w:instrText>
      </w:r>
      <w:r w:rsidR="00DD3921" w:rsidRPr="00660674">
        <w:rPr>
          <w:rFonts w:cs="Times New Roman"/>
          <w:szCs w:val="24"/>
        </w:rPr>
        <w:fldChar w:fldCharType="separate"/>
      </w:r>
      <w:bookmarkEnd w:id="60"/>
      <w:bookmarkEnd w:id="61"/>
      <w:bookmarkEnd w:id="62"/>
      <w:bookmarkEnd w:id="63"/>
      <w:r w:rsidR="006F386B" w:rsidRPr="006F386B">
        <w:rPr>
          <w:rFonts w:cs="Times New Roman"/>
          <w:noProof/>
          <w:szCs w:val="24"/>
        </w:rPr>
        <w:t>(Hahn, 2016</w:t>
      </w:r>
      <w:r w:rsidR="002D7E40">
        <w:rPr>
          <w:rFonts w:cs="Times New Roman"/>
          <w:noProof/>
          <w:szCs w:val="24"/>
        </w:rPr>
        <w:t>:7</w:t>
      </w:r>
      <w:r w:rsidR="006F386B" w:rsidRPr="006F386B">
        <w:rPr>
          <w:rFonts w:cs="Times New Roman"/>
          <w:noProof/>
          <w:szCs w:val="24"/>
        </w:rPr>
        <w:t>)</w:t>
      </w:r>
      <w:bookmarkEnd w:id="57"/>
      <w:bookmarkEnd w:id="58"/>
      <w:bookmarkEnd w:id="59"/>
      <w:r w:rsidR="00DD3921" w:rsidRPr="00660674">
        <w:rPr>
          <w:rFonts w:cs="Times New Roman"/>
          <w:szCs w:val="24"/>
        </w:rPr>
        <w:fldChar w:fldCharType="end"/>
      </w:r>
      <w:commentRangeEnd w:id="64"/>
      <w:r w:rsidR="00E51187">
        <w:rPr>
          <w:rStyle w:val="CommentReference"/>
          <w:rFonts w:ascii="Arial" w:hAnsi="Arial"/>
          <w:iCs w:val="0"/>
          <w:color w:val="auto"/>
        </w:rPr>
        <w:commentReference w:id="64"/>
      </w:r>
    </w:p>
    <w:p w14:paraId="4B073AC3" w14:textId="77777777" w:rsidR="00343272" w:rsidRPr="00660674" w:rsidRDefault="00984554" w:rsidP="009D39AF">
      <w:pPr>
        <w:spacing w:after="24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</w:t>
      </w:r>
      <w:r w:rsidR="00EB1DBE" w:rsidRPr="00660674">
        <w:rPr>
          <w:rFonts w:ascii="Times New Roman" w:hAnsi="Times New Roman" w:cs="Times New Roman"/>
          <w:sz w:val="24"/>
          <w:szCs w:val="24"/>
        </w:rPr>
        <w:t>lih-alih</w:t>
      </w:r>
      <w:proofErr w:type="spellEnd"/>
      <w:r w:rsidR="00EB1DBE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1DBE" w:rsidRPr="0066067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EB1DBE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1DBE" w:rsidRPr="0066067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B1DBE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1DBE" w:rsidRPr="00660674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EB1DBE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1DBE" w:rsidRPr="00660674">
        <w:rPr>
          <w:rFonts w:ascii="Times New Roman" w:hAnsi="Times New Roman" w:cs="Times New Roman"/>
          <w:sz w:val="24"/>
          <w:szCs w:val="24"/>
        </w:rPr>
        <w:t>penangan</w:t>
      </w:r>
      <w:proofErr w:type="spellEnd"/>
      <w:r w:rsidR="00EB1DBE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1DBE" w:rsidRPr="00660674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="00EB1DBE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1DBE" w:rsidRPr="00660674">
        <w:rPr>
          <w:rFonts w:ascii="Times New Roman" w:hAnsi="Times New Roman" w:cs="Times New Roman"/>
          <w:sz w:val="24"/>
          <w:szCs w:val="24"/>
        </w:rPr>
        <w:t>monoliti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, Express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emint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Pr="00660674">
        <w:rPr>
          <w:rFonts w:ascii="Times New Roman" w:hAnsi="Times New Roman" w:cs="Times New Roman"/>
          <w:i/>
          <w:sz w:val="24"/>
          <w:szCs w:val="24"/>
        </w:rPr>
        <w:t>developer</w:t>
      </w:r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ntarany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iekseku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ungsi-fung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nangan</w:t>
      </w:r>
      <w:r w:rsidR="00686BDE" w:rsidRPr="0066067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middleware.</w:t>
      </w:r>
      <w:r w:rsidR="00CE6942"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="00686BDE" w:rsidRPr="00660674">
        <w:rPr>
          <w:rFonts w:ascii="Times New Roman" w:hAnsi="Times New Roman" w:cs="Times New Roman"/>
          <w:sz w:val="24"/>
          <w:szCs w:val="24"/>
        </w:rPr>
        <w:t xml:space="preserve">Express </w:t>
      </w:r>
      <w:proofErr w:type="spellStart"/>
      <w:r w:rsidR="00686BDE" w:rsidRPr="00660674">
        <w:rPr>
          <w:rFonts w:ascii="Times New Roman" w:hAnsi="Times New Roman" w:cs="Times New Roman"/>
          <w:sz w:val="24"/>
          <w:szCs w:val="24"/>
        </w:rPr>
        <w:t>meminimaliskan</w:t>
      </w:r>
      <w:proofErr w:type="spellEnd"/>
      <w:r w:rsidR="00686BDE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6BDE" w:rsidRPr="00660674">
        <w:rPr>
          <w:rFonts w:ascii="Times New Roman" w:hAnsi="Times New Roman" w:cs="Times New Roman"/>
          <w:sz w:val="24"/>
          <w:szCs w:val="24"/>
        </w:rPr>
        <w:t>pengk</w:t>
      </w:r>
      <w:r w:rsidRPr="00660674">
        <w:rPr>
          <w:rFonts w:ascii="Times New Roman" w:hAnsi="Times New Roman" w:cs="Times New Roman"/>
          <w:sz w:val="24"/>
          <w:szCs w:val="24"/>
        </w:rPr>
        <w:t>odean</w:t>
      </w:r>
      <w:proofErr w:type="spellEnd"/>
      <w:r w:rsidR="00686BDE" w:rsidRPr="00660674">
        <w:rPr>
          <w:rFonts w:ascii="Times New Roman" w:hAnsi="Times New Roman" w:cs="Times New Roman"/>
          <w:sz w:val="24"/>
          <w:szCs w:val="24"/>
        </w:rPr>
        <w:t xml:space="preserve"> pada N</w:t>
      </w:r>
      <w:r w:rsidR="00CE6942" w:rsidRPr="00660674">
        <w:rPr>
          <w:rFonts w:ascii="Times New Roman" w:hAnsi="Times New Roman" w:cs="Times New Roman"/>
          <w:sz w:val="24"/>
          <w:szCs w:val="24"/>
        </w:rPr>
        <w:t>ode</w:t>
      </w:r>
      <w:r w:rsidR="00686BDE" w:rsidRPr="00660674">
        <w:rPr>
          <w:rFonts w:ascii="Times New Roman" w:hAnsi="Times New Roman" w:cs="Times New Roman"/>
          <w:sz w:val="24"/>
          <w:szCs w:val="24"/>
        </w:rPr>
        <w:t>.j</w:t>
      </w:r>
      <w:r w:rsidR="00CE6942" w:rsidRPr="00660674">
        <w:rPr>
          <w:rFonts w:ascii="Times New Roman" w:hAnsi="Times New Roman" w:cs="Times New Roman"/>
          <w:sz w:val="24"/>
          <w:szCs w:val="24"/>
        </w:rPr>
        <w:t xml:space="preserve">s </w:t>
      </w:r>
      <w:proofErr w:type="spellStart"/>
      <w:r w:rsidR="00CE6942" w:rsidRPr="0066067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E6942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942" w:rsidRPr="00660674"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 w:rsidR="00CE6942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942" w:rsidRPr="00660674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="00CE6942" w:rsidRPr="00660674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="00CE6942" w:rsidRPr="0066067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E6942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Pr="00660674">
        <w:rPr>
          <w:rFonts w:ascii="Times New Roman" w:hAnsi="Times New Roman" w:cs="Times New Roman"/>
          <w:i/>
          <w:sz w:val="24"/>
          <w:szCs w:val="24"/>
        </w:rPr>
        <w:t>develope</w:t>
      </w:r>
      <w:r w:rsidRPr="00660674">
        <w:rPr>
          <w:rFonts w:ascii="Times New Roman" w:hAnsi="Times New Roman" w:cs="Times New Roman"/>
          <w:sz w:val="24"/>
          <w:szCs w:val="24"/>
        </w:rPr>
        <w:t xml:space="preserve">r </w:t>
      </w:r>
      <w:proofErr w:type="spellStart"/>
      <w:r w:rsidR="00CE6942" w:rsidRPr="0066067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CE6942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lebi</w:t>
      </w:r>
      <w:r w:rsidR="0050247A" w:rsidRPr="00660674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="0050247A"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247A" w:rsidRPr="00660674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50247A" w:rsidRPr="0066067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0247A" w:rsidRPr="00660674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="0050247A" w:rsidRPr="00660674">
        <w:rPr>
          <w:rFonts w:ascii="Times New Roman" w:hAnsi="Times New Roman" w:cs="Times New Roman"/>
          <w:sz w:val="24"/>
          <w:szCs w:val="24"/>
        </w:rPr>
        <w:t>. Express</w:t>
      </w:r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343272" w:rsidRPr="00660674">
        <w:rPr>
          <w:rFonts w:ascii="Times New Roman" w:hAnsi="Times New Roman" w:cs="Times New Roman"/>
          <w:sz w:val="24"/>
          <w:szCs w:val="24"/>
        </w:rPr>
        <w:t xml:space="preserve"> NodeJS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="00343272" w:rsidRPr="00660674">
        <w:rPr>
          <w:rFonts w:ascii="Times New Roman" w:hAnsi="Times New Roman" w:cs="Times New Roman"/>
          <w:sz w:val="24"/>
          <w:szCs w:val="24"/>
        </w:rPr>
        <w:t xml:space="preserve">Bootstrap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HTML / CSS.</w:t>
      </w:r>
    </w:p>
    <w:p w14:paraId="6F661C6F" w14:textId="77777777" w:rsidR="00BA6933" w:rsidRPr="00660674" w:rsidRDefault="00BA6933" w:rsidP="00D75495">
      <w:pPr>
        <w:pStyle w:val="ListParagraph"/>
        <w:numPr>
          <w:ilvl w:val="1"/>
          <w:numId w:val="4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bookmarkStart w:id="65" w:name="_Toc52929863"/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Javascript</w:t>
      </w:r>
      <w:bookmarkEnd w:id="65"/>
      <w:proofErr w:type="spellEnd"/>
    </w:p>
    <w:p w14:paraId="2BB1D15C" w14:textId="77777777" w:rsidR="00E51187" w:rsidRDefault="00E51187" w:rsidP="00E51187">
      <w:pPr>
        <w:pStyle w:val="NormalWeb"/>
        <w:spacing w:before="0" w:beforeAutospacing="0" w:after="0" w:afterAutospacing="0" w:line="480" w:lineRule="auto"/>
        <w:ind w:firstLine="567"/>
        <w:jc w:val="both"/>
        <w:rPr>
          <w:color w:val="000000"/>
        </w:rPr>
      </w:pPr>
      <w:bookmarkStart w:id="66" w:name="_Toc52929864"/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</w:t>
      </w:r>
      <w:r>
        <w:rPr>
          <w:color w:val="000000"/>
        </w:rPr>
        <w:lastRenderedPageBreak/>
        <w:t>……… …………… . ………… …….. …… ….. ……… …………… . ………… ……..</w:t>
      </w:r>
    </w:p>
    <w:p w14:paraId="5FB98B17" w14:textId="77777777" w:rsidR="00E51187" w:rsidRPr="00660674" w:rsidRDefault="00E51187" w:rsidP="00E51187">
      <w:pPr>
        <w:pStyle w:val="NormalWeb"/>
        <w:spacing w:before="0" w:beforeAutospacing="0" w:after="240" w:afterAutospacing="0" w:line="480" w:lineRule="auto"/>
        <w:ind w:firstLine="567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0F1DB82B" w14:textId="77777777" w:rsidR="00A16712" w:rsidRPr="00660674" w:rsidRDefault="00BA6933" w:rsidP="00D75495">
      <w:pPr>
        <w:pStyle w:val="ListParagraph"/>
        <w:numPr>
          <w:ilvl w:val="1"/>
          <w:numId w:val="4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Bootstrap</w:t>
      </w:r>
      <w:bookmarkEnd w:id="66"/>
    </w:p>
    <w:p w14:paraId="45AFD217" w14:textId="77777777" w:rsidR="0053308F" w:rsidRPr="00660674" w:rsidRDefault="00E51187" w:rsidP="0053308F">
      <w:pPr>
        <w:pStyle w:val="NormalWeb"/>
        <w:spacing w:before="0" w:beforeAutospacing="0" w:after="240" w:afterAutospacing="0" w:line="480" w:lineRule="auto"/>
        <w:ind w:firstLine="567"/>
        <w:jc w:val="both"/>
      </w:pPr>
      <w:bookmarkStart w:id="67" w:name="_Toc52929865"/>
      <w:r w:rsidRPr="0053308F">
        <w:rPr>
          <w:bCs/>
        </w:rPr>
        <w:t>…………… …………….</w:t>
      </w:r>
      <w:r w:rsidR="0053308F" w:rsidRPr="0053308F">
        <w:rPr>
          <w:bCs/>
        </w:rPr>
        <w:t xml:space="preserve"> </w:t>
      </w:r>
      <w:r w:rsidRPr="0053308F">
        <w:rPr>
          <w:bCs/>
        </w:rPr>
        <w:t>…………..</w:t>
      </w:r>
      <w:r w:rsidR="0053308F">
        <w:t>……  …….</w:t>
      </w:r>
    </w:p>
    <w:p w14:paraId="76E69423" w14:textId="6C19E06F" w:rsidR="00B94867" w:rsidRDefault="00B94867" w:rsidP="00D75495">
      <w:pPr>
        <w:pStyle w:val="ListParagraph"/>
        <w:numPr>
          <w:ilvl w:val="1"/>
          <w:numId w:val="4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r w:rsidRPr="00B94867">
        <w:rPr>
          <w:rFonts w:ascii="Times New Roman" w:eastAsia="Times New Roman" w:hAnsi="Times New Roman" w:cs="Times New Roman"/>
          <w:b/>
          <w:sz w:val="24"/>
          <w:szCs w:val="24"/>
        </w:rPr>
        <w:t>M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ySQL</w:t>
      </w:r>
      <w:bookmarkEnd w:id="67"/>
    </w:p>
    <w:p w14:paraId="75D9272F" w14:textId="77777777" w:rsidR="0053308F" w:rsidRPr="00660674" w:rsidRDefault="0053308F" w:rsidP="0053308F">
      <w:pPr>
        <w:pStyle w:val="NormalWeb"/>
        <w:spacing w:before="0" w:beforeAutospacing="0" w:after="240" w:afterAutospacing="0" w:line="480" w:lineRule="auto"/>
        <w:ind w:left="360" w:firstLine="207"/>
        <w:jc w:val="both"/>
      </w:pPr>
      <w:bookmarkStart w:id="68" w:name="_Toc52929866"/>
      <w:r w:rsidRPr="0053308F">
        <w:rPr>
          <w:bCs/>
        </w:rPr>
        <w:t>…………… ……………. …………..</w:t>
      </w:r>
      <w:r>
        <w:t>……  …….</w:t>
      </w:r>
    </w:p>
    <w:p w14:paraId="120A3DF7" w14:textId="77777777" w:rsidR="00A16712" w:rsidRPr="00660674" w:rsidRDefault="00AE0C5B" w:rsidP="00D75495">
      <w:pPr>
        <w:pStyle w:val="ListParagraph"/>
        <w:numPr>
          <w:ilvl w:val="1"/>
          <w:numId w:val="4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r w:rsidRPr="00AE0C5B"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  <w:lang w:eastAsia="ja-JP"/>
        </w:rPr>
        <w:t>Unified Modeling Language</w:t>
      </w:r>
      <w:r w:rsidRPr="0066067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AA640F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(</w:t>
      </w:r>
      <w:r w:rsidR="00A16712" w:rsidRPr="00660674">
        <w:rPr>
          <w:rFonts w:ascii="Times New Roman" w:eastAsia="Times New Roman" w:hAnsi="Times New Roman" w:cs="Times New Roman"/>
          <w:b/>
          <w:sz w:val="24"/>
          <w:szCs w:val="24"/>
        </w:rPr>
        <w:t>UML</w:t>
      </w:r>
      <w:r w:rsidR="00AA640F">
        <w:rPr>
          <w:rFonts w:ascii="Times New Roman" w:eastAsia="Times New Roman" w:hAnsi="Times New Roman" w:cs="Times New Roman"/>
          <w:b/>
          <w:sz w:val="24"/>
          <w:szCs w:val="24"/>
        </w:rPr>
        <w:t>)</w:t>
      </w:r>
      <w:bookmarkEnd w:id="68"/>
    </w:p>
    <w:p w14:paraId="5A1038C9" w14:textId="77777777" w:rsidR="0053308F" w:rsidRPr="00660674" w:rsidRDefault="0053308F" w:rsidP="0053308F">
      <w:pPr>
        <w:pStyle w:val="NormalWeb"/>
        <w:spacing w:before="0" w:beforeAutospacing="0" w:after="240" w:afterAutospacing="0" w:line="480" w:lineRule="auto"/>
        <w:ind w:firstLine="567"/>
        <w:jc w:val="both"/>
      </w:pPr>
      <w:bookmarkStart w:id="69" w:name="_Toc52929867"/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1A8655BD" w14:textId="77777777" w:rsidR="00A16712" w:rsidRPr="00660674" w:rsidRDefault="00A16712" w:rsidP="00167DBD">
      <w:pPr>
        <w:pStyle w:val="ListParagraph"/>
        <w:numPr>
          <w:ilvl w:val="0"/>
          <w:numId w:val="16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  <w:lang w:eastAsia="ja-JP"/>
        </w:rPr>
      </w:pPr>
      <w:r w:rsidRPr="00660674">
        <w:rPr>
          <w:rFonts w:ascii="Times New Roman" w:eastAsia="Times New Roman" w:hAnsi="Times New Roman" w:cs="Times New Roman"/>
          <w:b/>
          <w:i/>
          <w:iCs/>
          <w:color w:val="000000"/>
          <w:sz w:val="24"/>
          <w:szCs w:val="24"/>
          <w:lang w:eastAsia="ja-JP"/>
        </w:rPr>
        <w:t>Use Case Diagram</w:t>
      </w:r>
      <w:bookmarkEnd w:id="69"/>
    </w:p>
    <w:p w14:paraId="56B36758" w14:textId="77777777" w:rsidR="00307BC4" w:rsidRDefault="00307BC4" w:rsidP="00307BC4">
      <w:pPr>
        <w:pStyle w:val="NormalWeb"/>
        <w:spacing w:before="0" w:beforeAutospacing="0" w:after="0" w:afterAutospacing="0" w:line="480" w:lineRule="auto"/>
        <w:ind w:firstLine="720"/>
        <w:jc w:val="both"/>
        <w:rPr>
          <w:color w:val="000000"/>
        </w:rPr>
      </w:pPr>
      <w:bookmarkStart w:id="70" w:name="_Toc31033204"/>
      <w:bookmarkStart w:id="71" w:name="_Toc32323233"/>
      <w:bookmarkStart w:id="72" w:name="_Toc32919950"/>
      <w:bookmarkStart w:id="73" w:name="_Toc34126571"/>
      <w:bookmarkStart w:id="74" w:name="_Toc38876097"/>
      <w:bookmarkStart w:id="75" w:name="_Toc52929958"/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</w:t>
      </w:r>
      <w:r>
        <w:rPr>
          <w:color w:val="000000"/>
        </w:rPr>
        <w:lastRenderedPageBreak/>
        <w:t>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……..</w:t>
      </w:r>
    </w:p>
    <w:p w14:paraId="3B908FC8" w14:textId="77777777" w:rsidR="00307BC4" w:rsidRPr="00660674" w:rsidRDefault="00307BC4" w:rsidP="00307BC4">
      <w:pPr>
        <w:pStyle w:val="NormalWeb"/>
        <w:spacing w:before="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7B44F950" w14:textId="77777777" w:rsidR="00A16712" w:rsidRPr="00660674" w:rsidRDefault="00FB77A3" w:rsidP="00AA640F">
      <w:pPr>
        <w:pStyle w:val="Caption"/>
        <w:spacing w:after="0" w:line="480" w:lineRule="auto"/>
        <w:jc w:val="center"/>
        <w:rPr>
          <w:rFonts w:eastAsia="Times New Roman" w:cs="Times New Roman"/>
          <w:szCs w:val="24"/>
          <w:lang w:eastAsia="ja-JP"/>
        </w:rPr>
      </w:pPr>
      <w:commentRangeStart w:id="76"/>
      <w:proofErr w:type="spellStart"/>
      <w:r w:rsidRPr="00660674">
        <w:rPr>
          <w:rFonts w:cs="Times New Roman"/>
        </w:rPr>
        <w:t>Tabel</w:t>
      </w:r>
      <w:proofErr w:type="spellEnd"/>
      <w:r w:rsidRPr="00660674">
        <w:rPr>
          <w:rFonts w:cs="Times New Roman"/>
        </w:rPr>
        <w:t xml:space="preserve"> </w:t>
      </w:r>
      <w:r w:rsidR="00CB3D76">
        <w:rPr>
          <w:rFonts w:cs="Times New Roman"/>
        </w:rPr>
        <w:fldChar w:fldCharType="begin"/>
      </w:r>
      <w:r w:rsidR="00CB3D76">
        <w:rPr>
          <w:rFonts w:cs="Times New Roman"/>
        </w:rPr>
        <w:instrText xml:space="preserve"> STYLEREF 1 \s </w:instrText>
      </w:r>
      <w:r w:rsidR="00CB3D76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2</w:t>
      </w:r>
      <w:r w:rsidR="00CB3D76">
        <w:rPr>
          <w:rFonts w:cs="Times New Roman"/>
        </w:rPr>
        <w:fldChar w:fldCharType="end"/>
      </w:r>
      <w:r w:rsidR="00CB3D76">
        <w:rPr>
          <w:rFonts w:cs="Times New Roman"/>
        </w:rPr>
        <w:t>.</w:t>
      </w:r>
      <w:r w:rsidR="00CB3D76">
        <w:rPr>
          <w:rFonts w:cs="Times New Roman"/>
        </w:rPr>
        <w:fldChar w:fldCharType="begin"/>
      </w:r>
      <w:r w:rsidR="00CB3D76">
        <w:rPr>
          <w:rFonts w:cs="Times New Roman"/>
        </w:rPr>
        <w:instrText xml:space="preserve"> SEQ Tabel \* ARABIC \s 1 </w:instrText>
      </w:r>
      <w:r w:rsidR="00CB3D76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1</w:t>
      </w:r>
      <w:r w:rsidR="00CB3D76">
        <w:rPr>
          <w:rFonts w:cs="Times New Roman"/>
        </w:rPr>
        <w:fldChar w:fldCharType="end"/>
      </w:r>
      <w:r w:rsidRPr="00660674">
        <w:rPr>
          <w:rFonts w:eastAsia="Times New Roman" w:cs="Times New Roman"/>
          <w:iCs w:val="0"/>
          <w:color w:val="000000"/>
          <w:szCs w:val="24"/>
          <w:lang w:eastAsia="ja-JP"/>
        </w:rPr>
        <w:t xml:space="preserve"> </w:t>
      </w:r>
      <w:proofErr w:type="spellStart"/>
      <w:r w:rsidR="00322AC0" w:rsidRPr="00660674">
        <w:rPr>
          <w:rFonts w:eastAsia="Times New Roman" w:cs="Times New Roman"/>
          <w:iCs w:val="0"/>
          <w:color w:val="000000"/>
          <w:szCs w:val="24"/>
          <w:lang w:eastAsia="ja-JP"/>
        </w:rPr>
        <w:t>S</w:t>
      </w:r>
      <w:r w:rsidR="00E86B11" w:rsidRPr="00660674">
        <w:rPr>
          <w:rFonts w:eastAsia="Times New Roman" w:cs="Times New Roman"/>
          <w:iCs w:val="0"/>
          <w:color w:val="000000"/>
          <w:szCs w:val="24"/>
          <w:lang w:eastAsia="ja-JP"/>
        </w:rPr>
        <w:t>imbol-</w:t>
      </w:r>
      <w:r w:rsidR="00322AC0" w:rsidRPr="00660674">
        <w:rPr>
          <w:rFonts w:eastAsia="Times New Roman" w:cs="Times New Roman"/>
          <w:iCs w:val="0"/>
          <w:color w:val="000000"/>
          <w:szCs w:val="24"/>
          <w:lang w:eastAsia="ja-JP"/>
        </w:rPr>
        <w:t>S</w:t>
      </w:r>
      <w:r w:rsidR="00E86B11" w:rsidRPr="00660674">
        <w:rPr>
          <w:rFonts w:eastAsia="Times New Roman" w:cs="Times New Roman"/>
          <w:iCs w:val="0"/>
          <w:color w:val="000000"/>
          <w:szCs w:val="24"/>
          <w:lang w:eastAsia="ja-JP"/>
        </w:rPr>
        <w:t>imbol</w:t>
      </w:r>
      <w:proofErr w:type="spellEnd"/>
      <w:r w:rsidR="00E86B11" w:rsidRPr="00660674">
        <w:rPr>
          <w:rFonts w:eastAsia="Times New Roman" w:cs="Times New Roman"/>
          <w:iCs w:val="0"/>
          <w:color w:val="000000"/>
          <w:szCs w:val="24"/>
          <w:lang w:eastAsia="ja-JP"/>
        </w:rPr>
        <w:t xml:space="preserve"> </w:t>
      </w:r>
      <w:r w:rsidR="001E3BB2" w:rsidRPr="00660674">
        <w:rPr>
          <w:rFonts w:eastAsia="Times New Roman" w:cs="Times New Roman"/>
          <w:iCs w:val="0"/>
          <w:color w:val="000000"/>
          <w:szCs w:val="24"/>
          <w:lang w:eastAsia="ja-JP"/>
        </w:rPr>
        <w:t xml:space="preserve">pada </w:t>
      </w:r>
      <w:r w:rsidR="00A16712" w:rsidRPr="00660674">
        <w:rPr>
          <w:rFonts w:eastAsia="Times New Roman" w:cs="Times New Roman"/>
          <w:i/>
          <w:iCs w:val="0"/>
          <w:color w:val="000000"/>
          <w:szCs w:val="24"/>
          <w:lang w:eastAsia="ja-JP"/>
        </w:rPr>
        <w:t>Use Case Diagram</w:t>
      </w:r>
      <w:bookmarkEnd w:id="70"/>
      <w:bookmarkEnd w:id="71"/>
      <w:bookmarkEnd w:id="72"/>
      <w:bookmarkEnd w:id="73"/>
      <w:bookmarkEnd w:id="74"/>
      <w:bookmarkEnd w:id="75"/>
      <w:commentRangeEnd w:id="76"/>
      <w:r w:rsidR="004C75F8">
        <w:rPr>
          <w:rStyle w:val="CommentReference"/>
          <w:rFonts w:ascii="Arial" w:hAnsi="Arial"/>
          <w:iCs w:val="0"/>
          <w:color w:val="auto"/>
        </w:rPr>
        <w:commentReference w:id="76"/>
      </w:r>
    </w:p>
    <w:tbl>
      <w:tblPr>
        <w:tblW w:w="0" w:type="auto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94"/>
        <w:gridCol w:w="2120"/>
        <w:gridCol w:w="5304"/>
      </w:tblGrid>
      <w:tr w:rsidR="00A16712" w:rsidRPr="00660674" w14:paraId="0B7B3CCE" w14:textId="77777777" w:rsidTr="00206A10">
        <w:trPr>
          <w:trHeight w:val="20"/>
          <w:tblHeader/>
        </w:trPr>
        <w:tc>
          <w:tcPr>
            <w:tcW w:w="4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5E0B3" w:themeFill="accent6" w:themeFillTint="66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01D7C9B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  <w:lang w:eastAsia="ja-JP"/>
              </w:rPr>
              <w:t>No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5E0B3" w:themeFill="accent6" w:themeFillTint="66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421A9B" w14:textId="77777777" w:rsidR="00A16712" w:rsidRPr="00AA640F" w:rsidRDefault="00322AC0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proofErr w:type="spellStart"/>
            <w:r w:rsidRPr="00AA640F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  <w:lang w:eastAsia="ja-JP"/>
              </w:rPr>
              <w:t>Si</w:t>
            </w:r>
            <w:r w:rsidR="00A16712" w:rsidRPr="00AA640F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  <w:lang w:eastAsia="ja-JP"/>
              </w:rPr>
              <w:t>mbol</w:t>
            </w:r>
            <w:proofErr w:type="spellEnd"/>
          </w:p>
        </w:tc>
        <w:tc>
          <w:tcPr>
            <w:tcW w:w="5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C5E0B3" w:themeFill="accent6" w:themeFillTint="66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036D0C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proofErr w:type="spellStart"/>
            <w:r w:rsidRPr="00AA640F"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  <w:sz w:val="24"/>
                <w:szCs w:val="24"/>
                <w:lang w:eastAsia="ja-JP"/>
              </w:rPr>
              <w:t>Keterangan</w:t>
            </w:r>
            <w:proofErr w:type="spellEnd"/>
          </w:p>
        </w:tc>
      </w:tr>
      <w:tr w:rsidR="00A16712" w:rsidRPr="00660674" w14:paraId="5BC08E36" w14:textId="77777777" w:rsidTr="00206A10">
        <w:trPr>
          <w:trHeight w:val="20"/>
        </w:trPr>
        <w:tc>
          <w:tcPr>
            <w:tcW w:w="4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1D85D57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1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81966B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Use Case</w:t>
            </w:r>
          </w:p>
          <w:p w14:paraId="6A74491B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noProof/>
                <w:color w:val="000000"/>
                <w:sz w:val="24"/>
                <w:szCs w:val="24"/>
                <w:bdr w:val="none" w:sz="0" w:space="0" w:color="auto" w:frame="1"/>
                <w:lang w:eastAsia="ja-JP"/>
              </w:rPr>
              <w:drawing>
                <wp:inline distT="0" distB="0" distL="0" distR="0" wp14:anchorId="1428AB16" wp14:editId="773826C8">
                  <wp:extent cx="765544" cy="387021"/>
                  <wp:effectExtent l="0" t="0" r="0" b="0"/>
                  <wp:docPr id="22" name="Picture 22" descr="https://lh4.googleusercontent.com/aGoWgN9QLWt6cYhoD6If-1pVWdIGSDthlP-JHI4l_otU89K6rVLBWwUy1SpKgWMi8hH4mOUUioPHpG1pAJWEens_kDuXbhkl-SkRL405imaUUSx9_WfNtOM03LNWzAgdoMUaGqcX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https://lh4.googleusercontent.com/aGoWgN9QLWt6cYhoD6If-1pVWdIGSDthlP-JHI4l_otU89K6rVLBWwUy1SpKgWMi8hH4mOUUioPHpG1pAJWEens_kDuXbhkl-SkRL405imaUUSx9_WfNtOM03LNWzAgdoMUaGqcX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76634" cy="4431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A258088" w14:textId="77777777" w:rsidR="00A16712" w:rsidRPr="00AA640F" w:rsidRDefault="00A16712" w:rsidP="00206A10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Fungsionalitas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yang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disediak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istem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ebaga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unit-unit yang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aling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bertukar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pes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ntar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unit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tau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ktor</w:t>
            </w:r>
            <w:proofErr w:type="spellEnd"/>
          </w:p>
        </w:tc>
      </w:tr>
      <w:tr w:rsidR="00A16712" w:rsidRPr="00660674" w14:paraId="240A7F8F" w14:textId="77777777" w:rsidTr="00206A10">
        <w:trPr>
          <w:trHeight w:val="20"/>
        </w:trPr>
        <w:tc>
          <w:tcPr>
            <w:tcW w:w="4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51C9F4A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2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177C0D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Actor</w:t>
            </w:r>
          </w:p>
          <w:p w14:paraId="3DFED1F8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noProof/>
                <w:color w:val="000000"/>
                <w:sz w:val="24"/>
                <w:szCs w:val="24"/>
                <w:bdr w:val="none" w:sz="0" w:space="0" w:color="auto" w:frame="1"/>
                <w:lang w:eastAsia="ja-JP"/>
              </w:rPr>
              <w:drawing>
                <wp:inline distT="0" distB="0" distL="0" distR="0" wp14:anchorId="4034C4E9" wp14:editId="4372FB08">
                  <wp:extent cx="212652" cy="527727"/>
                  <wp:effectExtent l="0" t="0" r="0" b="5715"/>
                  <wp:docPr id="21" name="Picture 21" descr="https://lh3.googleusercontent.com/tSEAg0SgSnqtT21tCniUCUu9Z7WocIUCePUXRQsbkimjod8vkF3FvQDwet-ag9UKfGbmo8NsF1Y6QN4bXYrCJgWZfS46QhtqQfOUqfl9MHCGdD7YQ1b-MjVUq4fSWu66r0gh37-b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https://lh3.googleusercontent.com/tSEAg0SgSnqtT21tCniUCUu9Z7WocIUCePUXRQsbkimjod8vkF3FvQDwet-ag9UKfGbmo8NsF1Y6QN4bXYrCJgWZfS46QhtqQfOUqfl9MHCGdD7YQ1b-MjVUq4fSWu66r0gh37-b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0173" cy="57120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3C9E95D" w14:textId="77777777" w:rsidR="00A16712" w:rsidRPr="00AA640F" w:rsidRDefault="00A16712" w:rsidP="003552AB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Orang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tau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istem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lain </w:t>
            </w:r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yang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rinteraksi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engan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formasi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kan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buat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Biasanya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dinya</w:t>
            </w:r>
            <w:r w:rsidR="003552AB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takan</w:t>
            </w:r>
            <w:proofErr w:type="spellEnd"/>
            <w:r w:rsidR="003552AB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="003552AB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menggunakan</w:t>
            </w:r>
            <w:proofErr w:type="spellEnd"/>
            <w:r w:rsidR="003552AB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kata </w:t>
            </w:r>
            <w:proofErr w:type="spellStart"/>
            <w:r w:rsidR="003552AB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benda</w:t>
            </w:r>
            <w:proofErr w:type="spellEnd"/>
            <w:r w:rsidR="003552AB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="003552AB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tau</w:t>
            </w:r>
            <w:proofErr w:type="spellEnd"/>
            <w:r w:rsidR="003552AB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nama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ktor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.</w:t>
            </w:r>
          </w:p>
        </w:tc>
      </w:tr>
      <w:tr w:rsidR="00A16712" w:rsidRPr="00660674" w14:paraId="25E9C75B" w14:textId="77777777" w:rsidTr="00206A10">
        <w:trPr>
          <w:trHeight w:val="20"/>
        </w:trPr>
        <w:tc>
          <w:tcPr>
            <w:tcW w:w="4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1CC64A5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3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93DE3A8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Association</w:t>
            </w:r>
          </w:p>
          <w:p w14:paraId="36539C71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noProof/>
                <w:color w:val="000000"/>
                <w:sz w:val="24"/>
                <w:szCs w:val="24"/>
                <w:bdr w:val="none" w:sz="0" w:space="0" w:color="auto" w:frame="1"/>
                <w:lang w:eastAsia="ja-JP"/>
              </w:rPr>
              <w:drawing>
                <wp:inline distT="0" distB="0" distL="0" distR="0" wp14:anchorId="2D153A53" wp14:editId="226B4285">
                  <wp:extent cx="1197610" cy="141605"/>
                  <wp:effectExtent l="0" t="0" r="2540" b="0"/>
                  <wp:docPr id="20" name="Picture 20" descr="https://lh4.googleusercontent.com/SViGOIxkm4T82HeVAuSiZmc780safOlfVR22PvNtnWcDiPQzc4VCwLBlYcRJdTk_eSTupCQeZTIpVJe2AqMBzkaLi3ADmPAcvI_36DfEzuuvUl7YRIChlYH9mGJ23q5XR3seySmL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https://lh4.googleusercontent.com/SViGOIxkm4T82HeVAuSiZmc780safOlfVR22PvNtnWcDiPQzc4VCwLBlYcRJdTk_eSTupCQeZTIpVJe2AqMBzkaLi3ADmPAcvI_36DfEzuuvUl7YRIChlYH9mGJ23q5XR3seySmL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97610" cy="1416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0A570EB" w14:textId="77777777" w:rsidR="00A16712" w:rsidRPr="00AA640F" w:rsidRDefault="00A16712" w:rsidP="00206A10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Komunikas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ntara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ktor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deng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use case</w:t>
            </w:r>
            <w:r w:rsidR="001C2C2F"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yang </w:t>
            </w:r>
            <w:proofErr w:type="spellStart"/>
            <w:r w:rsidR="001C2C2F"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berpartisipas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r w:rsidR="001C2C2F"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pada diagram</w:t>
            </w:r>
          </w:p>
        </w:tc>
      </w:tr>
      <w:tr w:rsidR="00A16712" w:rsidRPr="00660674" w14:paraId="5A1CEA53" w14:textId="77777777" w:rsidTr="00206A10">
        <w:trPr>
          <w:trHeight w:val="20"/>
        </w:trPr>
        <w:tc>
          <w:tcPr>
            <w:tcW w:w="4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491BBB0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4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5DA094F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Extend</w:t>
            </w:r>
          </w:p>
          <w:p w14:paraId="08A3E249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noProof/>
                <w:color w:val="000000"/>
                <w:sz w:val="24"/>
                <w:szCs w:val="24"/>
                <w:bdr w:val="none" w:sz="0" w:space="0" w:color="auto" w:frame="1"/>
                <w:lang w:eastAsia="ja-JP"/>
              </w:rPr>
              <w:drawing>
                <wp:inline distT="0" distB="0" distL="0" distR="0" wp14:anchorId="07E39CEB" wp14:editId="4207AA7A">
                  <wp:extent cx="1164590" cy="260985"/>
                  <wp:effectExtent l="0" t="0" r="0" b="5715"/>
                  <wp:docPr id="19" name="Picture 19" descr="https://lh6.googleusercontent.com/J3JBlXN1lK5hwy3QXjzpQ3k1G4oWSpznif1uRJPeB0MEmq9lMIgVZKW4nhjF5J1QYjikKo8stGbeXPfwkLzi-8rrkyPrH2-yTSUSSf_FBtb_K_1Nm-3QLZSF2sG-i5n27iGG2pf-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https://lh6.googleusercontent.com/J3JBlXN1lK5hwy3QXjzpQ3k1G4oWSpznif1uRJPeB0MEmq9lMIgVZKW4nhjF5J1QYjikKo8stGbeXPfwkLzi-8rrkyPrH2-yTSUSSf_FBtb_K_1Nm-3QLZSF2sG-i5n27iGG2pf-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64590" cy="2609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122CC20B" w14:textId="77777777" w:rsidR="00A16712" w:rsidRPr="00AA640F" w:rsidRDefault="00A16712" w:rsidP="00206A10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Relas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use case</w:t>
            </w: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tambah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ke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ebuah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use case</w:t>
            </w:r>
            <w:r w:rsidR="001C2C2F"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,</w:t>
            </w: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mana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1C2C2F" w:rsidRPr="00AA640F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use case</w:t>
            </w:r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tambahkan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apat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berdiri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ndiri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ski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npa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1C2C2F" w:rsidRPr="00AA640F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use case</w:t>
            </w:r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ambahan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tu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.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ah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ah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ngarah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pada </w:t>
            </w:r>
            <w:r w:rsidR="001C2C2F" w:rsidRPr="00AA640F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use case</w:t>
            </w:r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tambahkan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.</w:t>
            </w:r>
          </w:p>
        </w:tc>
      </w:tr>
      <w:tr w:rsidR="00A16712" w:rsidRPr="00660674" w14:paraId="2C6C4E7D" w14:textId="77777777" w:rsidTr="00206A10">
        <w:trPr>
          <w:trHeight w:val="20"/>
        </w:trPr>
        <w:tc>
          <w:tcPr>
            <w:tcW w:w="4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2565330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5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4C21487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Generalization</w:t>
            </w:r>
          </w:p>
          <w:p w14:paraId="049A72D0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noProof/>
                <w:color w:val="000000"/>
                <w:sz w:val="24"/>
                <w:szCs w:val="24"/>
                <w:bdr w:val="none" w:sz="0" w:space="0" w:color="auto" w:frame="1"/>
                <w:lang w:eastAsia="ja-JP"/>
              </w:rPr>
              <w:drawing>
                <wp:inline distT="0" distB="0" distL="0" distR="0" wp14:anchorId="3B23F29F" wp14:editId="6D1F919B">
                  <wp:extent cx="1219200" cy="163195"/>
                  <wp:effectExtent l="0" t="0" r="0" b="8255"/>
                  <wp:docPr id="18" name="Picture 18" descr="https://lh3.googleusercontent.com/XwQKVQuzFNE-E2-BKEUf4hEvU_t77aWyx_JTwycI-lJcHPdabIEBYD_LRX75KGC7nQ7y76qzoSaMQEPOKqZMqgN4ahBnOqsmq2LUCrL8tNtQYNrY8sYhtJ8KmJSQSeawCdIccmv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https://lh3.googleusercontent.com/XwQKVQuzFNE-E2-BKEUf4hEvU_t77aWyx_JTwycI-lJcHPdabIEBYD_LRX75KGC7nQ7y76qzoSaMQEPOKqZMqgN4ahBnOqsmq2LUCrL8tNtQYNrY8sYhtJ8KmJSQSeawCdIccmv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19200" cy="1631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4333B07" w14:textId="77777777" w:rsidR="00A16712" w:rsidRPr="00AA640F" w:rsidRDefault="00A16712" w:rsidP="00206A10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Hubung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generalisas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dan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pesialisas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(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umum-khusus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)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ntar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dua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buah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use case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dimana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fungs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yang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atu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dalah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fungs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yang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lebih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umum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dar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lainnya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.</w:t>
            </w:r>
          </w:p>
        </w:tc>
      </w:tr>
      <w:tr w:rsidR="00A16712" w:rsidRPr="00660674" w14:paraId="7236ED56" w14:textId="77777777" w:rsidTr="00206A10">
        <w:trPr>
          <w:trHeight w:val="20"/>
        </w:trPr>
        <w:tc>
          <w:tcPr>
            <w:tcW w:w="49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20BEE2C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lastRenderedPageBreak/>
              <w:t>6</w:t>
            </w:r>
          </w:p>
        </w:tc>
        <w:tc>
          <w:tcPr>
            <w:tcW w:w="212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EBCE2E1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Include</w:t>
            </w:r>
          </w:p>
          <w:p w14:paraId="1F58A3DD" w14:textId="77777777" w:rsidR="00A16712" w:rsidRPr="00AA640F" w:rsidRDefault="00A16712" w:rsidP="00206A10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r w:rsidRPr="00AA640F">
              <w:rPr>
                <w:rFonts w:ascii="Times New Roman" w:eastAsia="Times New Roman" w:hAnsi="Times New Roman" w:cs="Times New Roman"/>
                <w:i/>
                <w:iCs/>
                <w:noProof/>
                <w:color w:val="000000"/>
                <w:sz w:val="24"/>
                <w:szCs w:val="24"/>
                <w:bdr w:val="none" w:sz="0" w:space="0" w:color="auto" w:frame="1"/>
                <w:lang w:eastAsia="ja-JP"/>
              </w:rPr>
              <w:drawing>
                <wp:inline distT="0" distB="0" distL="0" distR="0" wp14:anchorId="6F21CAF6" wp14:editId="7E742FAE">
                  <wp:extent cx="990600" cy="272415"/>
                  <wp:effectExtent l="0" t="0" r="0" b="0"/>
                  <wp:docPr id="17" name="Picture 17" descr="https://lh6.googleusercontent.com/Pq5A44NAZ6zjy1qTIGxJ_ndVgw42YUy2zmxCRxJP4KGR3vX2n-J0XJJBmTNFR9VT8GnlGNTWtc7Wu8zZ5aC4lX7t1maDY0rddsJnBmNCrgNzZ8q8aAbtLgfOKeifGlLUPNtSAlU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https://lh6.googleusercontent.com/Pq5A44NAZ6zjy1qTIGxJ_ndVgw42YUy2zmxCRxJP4KGR3vX2n-J0XJJBmTNFR9VT8GnlGNTWtc7Wu8zZ5aC4lX7t1maDY0rddsJnBmNCrgNzZ8q8aAbtLgfOKeifGlLUPNtSAlU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90600" cy="2724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30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6930BC3" w14:textId="77777777" w:rsidR="00A16712" w:rsidRPr="00AA640F" w:rsidRDefault="00A16712" w:rsidP="00206A10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eastAsia="ja-JP"/>
              </w:rPr>
            </w:pP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Relas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use case</w:t>
            </w: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tambah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ke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ebuah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use case</w:t>
            </w:r>
            <w:r w:rsidR="00AA640F"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,</w:t>
            </w: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dimana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use case</w:t>
            </w: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yang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ditambahk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memerluk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use case</w:t>
            </w: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in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untuk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menjalank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fungsinya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atau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ebaga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syarat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dijalankan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r w:rsidRPr="00AA640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ja-JP"/>
              </w:rPr>
              <w:t>use case</w:t>
            </w:r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ini</w:t>
            </w:r>
            <w:proofErr w:type="spellEnd"/>
            <w:r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>.</w:t>
            </w:r>
            <w:r w:rsidR="001C2C2F" w:rsidRPr="00AA640F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  <w:lang w:eastAsia="ja-JP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ah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anah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1C2C2F" w:rsidRPr="00AA640F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include</w:t>
            </w:r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ngarah</w:t>
            </w:r>
            <w:proofErr w:type="spellEnd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pada </w:t>
            </w:r>
            <w:r w:rsidR="001C2C2F" w:rsidRPr="00AA640F"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  <w:t>use case</w:t>
            </w:r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yang </w:t>
            </w:r>
            <w:proofErr w:type="spellStart"/>
            <w:r w:rsidR="001C2C2F" w:rsidRPr="00AA640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ibutuhkan</w:t>
            </w:r>
            <w:proofErr w:type="spellEnd"/>
          </w:p>
        </w:tc>
      </w:tr>
    </w:tbl>
    <w:p w14:paraId="403BF09B" w14:textId="77777777" w:rsidR="00F60752" w:rsidRPr="00660674" w:rsidRDefault="00F60752" w:rsidP="001E3BB2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eastAsia="ja-JP"/>
        </w:rPr>
      </w:pPr>
    </w:p>
    <w:p w14:paraId="568A4798" w14:textId="7891BECE" w:rsidR="00A16712" w:rsidRPr="004C75F8" w:rsidRDefault="00A16712" w:rsidP="00167DBD">
      <w:pPr>
        <w:pStyle w:val="ListParagraph"/>
        <w:numPr>
          <w:ilvl w:val="2"/>
          <w:numId w:val="17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  <w:lang w:eastAsia="ja-JP"/>
        </w:rPr>
      </w:pPr>
      <w:bookmarkStart w:id="77" w:name="_Toc52929868"/>
      <w:r w:rsidRPr="00067C12">
        <w:rPr>
          <w:rFonts w:ascii="Times New Roman" w:eastAsia="Times New Roman" w:hAnsi="Times New Roman" w:cs="Times New Roman"/>
          <w:b/>
          <w:i/>
          <w:iCs/>
          <w:color w:val="000000"/>
          <w:sz w:val="24"/>
          <w:szCs w:val="24"/>
          <w:lang w:eastAsia="ja-JP"/>
        </w:rPr>
        <w:t>Activity Diagram</w:t>
      </w:r>
      <w:bookmarkEnd w:id="77"/>
    </w:p>
    <w:p w14:paraId="4F74C144" w14:textId="77777777" w:rsidR="004C75F8" w:rsidRPr="00660674" w:rsidRDefault="004C75F8" w:rsidP="004C75F8">
      <w:pPr>
        <w:pStyle w:val="NormalWeb"/>
        <w:spacing w:before="0" w:beforeAutospacing="0" w:after="240" w:afterAutospacing="0" w:line="480" w:lineRule="auto"/>
        <w:ind w:firstLine="720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47B53EC3" w14:textId="77777777" w:rsidR="00E86B11" w:rsidRPr="00067C12" w:rsidRDefault="009F0D96" w:rsidP="00167DBD">
      <w:pPr>
        <w:pStyle w:val="ListParagraph"/>
        <w:numPr>
          <w:ilvl w:val="2"/>
          <w:numId w:val="17"/>
        </w:numPr>
        <w:spacing w:line="480" w:lineRule="auto"/>
        <w:ind w:left="567" w:hanging="567"/>
        <w:outlineLvl w:val="2"/>
        <w:rPr>
          <w:rFonts w:ascii="Times New Roman" w:eastAsia="Times New Roman" w:hAnsi="Times New Roman" w:cs="Times New Roman"/>
          <w:b/>
          <w:i/>
          <w:sz w:val="24"/>
          <w:szCs w:val="24"/>
          <w:lang w:eastAsia="ja-JP"/>
        </w:rPr>
      </w:pPr>
      <w:bookmarkStart w:id="78" w:name="_Toc52929869"/>
      <w:r w:rsidRPr="00067C12">
        <w:rPr>
          <w:rFonts w:ascii="Times New Roman" w:eastAsia="Times New Roman" w:hAnsi="Times New Roman" w:cs="Times New Roman"/>
          <w:b/>
          <w:i/>
          <w:sz w:val="24"/>
          <w:szCs w:val="24"/>
          <w:lang w:eastAsia="ja-JP"/>
        </w:rPr>
        <w:t>Deployment Diagram</w:t>
      </w:r>
      <w:bookmarkEnd w:id="78"/>
      <w:r w:rsidRPr="00067C12">
        <w:rPr>
          <w:rFonts w:ascii="Times New Roman" w:eastAsia="Times New Roman" w:hAnsi="Times New Roman" w:cs="Times New Roman"/>
          <w:b/>
          <w:i/>
          <w:sz w:val="24"/>
          <w:szCs w:val="24"/>
          <w:lang w:eastAsia="ja-JP"/>
        </w:rPr>
        <w:t xml:space="preserve"> </w:t>
      </w:r>
    </w:p>
    <w:p w14:paraId="4D273DDF" w14:textId="77777777" w:rsidR="004C75F8" w:rsidRPr="00660674" w:rsidRDefault="004C75F8" w:rsidP="004C75F8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bookmarkStart w:id="79" w:name="_Toc31033206"/>
      <w:bookmarkStart w:id="80" w:name="_Toc32323235"/>
      <w:bookmarkStart w:id="81" w:name="_Toc32919952"/>
      <w:bookmarkStart w:id="82" w:name="_Toc34126573"/>
      <w:bookmarkStart w:id="83" w:name="_Toc38876099"/>
      <w:bookmarkStart w:id="84" w:name="_Toc52929960"/>
      <w:r w:rsidRPr="0053308F">
        <w:rPr>
          <w:bCs/>
        </w:rPr>
        <w:t>…………… ……………. …………..</w:t>
      </w:r>
      <w:r>
        <w:t>……  …….</w:t>
      </w:r>
    </w:p>
    <w:p w14:paraId="480F4362" w14:textId="77777777" w:rsidR="001E0A28" w:rsidRPr="00067C12" w:rsidRDefault="00067C12" w:rsidP="00167DBD">
      <w:pPr>
        <w:pStyle w:val="ListParagraph"/>
        <w:numPr>
          <w:ilvl w:val="1"/>
          <w:numId w:val="17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bookmarkStart w:id="85" w:name="_Toc52929870"/>
      <w:bookmarkEnd w:id="79"/>
      <w:bookmarkEnd w:id="80"/>
      <w:bookmarkEnd w:id="81"/>
      <w:bookmarkEnd w:id="82"/>
      <w:bookmarkEnd w:id="83"/>
      <w:bookmarkEnd w:id="84"/>
      <w:r w:rsidRPr="00067C12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 xml:space="preserve">Entity Relationship </w:t>
      </w:r>
      <w:proofErr w:type="gramStart"/>
      <w:r w:rsidRPr="00067C12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>Diagram  (</w:t>
      </w:r>
      <w:proofErr w:type="gramEnd"/>
      <w:r w:rsidR="00673B16" w:rsidRPr="00067C12">
        <w:rPr>
          <w:rFonts w:ascii="Times New Roman" w:eastAsia="Times New Roman" w:hAnsi="Times New Roman" w:cs="Times New Roman"/>
          <w:b/>
          <w:i/>
          <w:sz w:val="24"/>
          <w:szCs w:val="24"/>
        </w:rPr>
        <w:t>ERD</w:t>
      </w:r>
      <w:r w:rsidRPr="00067C12">
        <w:rPr>
          <w:rFonts w:ascii="Times New Roman" w:eastAsia="Times New Roman" w:hAnsi="Times New Roman" w:cs="Times New Roman"/>
          <w:b/>
          <w:i/>
          <w:sz w:val="24"/>
          <w:szCs w:val="24"/>
        </w:rPr>
        <w:t>)</w:t>
      </w:r>
      <w:bookmarkEnd w:id="85"/>
      <w:r w:rsidR="001E0A28" w:rsidRPr="00067C12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</w:p>
    <w:p w14:paraId="613BF5D0" w14:textId="77777777" w:rsidR="004C75F8" w:rsidRPr="00660674" w:rsidRDefault="004C75F8" w:rsidP="004C75F8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07BC414E" w14:textId="77777777" w:rsidR="001E0A28" w:rsidRPr="001E0A28" w:rsidRDefault="001E0A28" w:rsidP="00167DBD">
      <w:pPr>
        <w:pStyle w:val="ListParagraph"/>
        <w:numPr>
          <w:ilvl w:val="1"/>
          <w:numId w:val="17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bookmarkStart w:id="86" w:name="_Toc52929872"/>
      <w:bookmarkStart w:id="87" w:name="_Toc27229187"/>
      <w:r>
        <w:rPr>
          <w:rFonts w:ascii="Times New Roman" w:eastAsia="Times New Roman" w:hAnsi="Times New Roman" w:cs="Times New Roman"/>
          <w:b/>
          <w:i/>
          <w:sz w:val="24"/>
          <w:szCs w:val="24"/>
        </w:rPr>
        <w:t>Usability Testing</w:t>
      </w:r>
      <w:bookmarkEnd w:id="86"/>
    </w:p>
    <w:p w14:paraId="1D71D30E" w14:textId="77777777" w:rsidR="004C75F8" w:rsidRPr="00660674" w:rsidRDefault="004C75F8" w:rsidP="004C75F8">
      <w:pPr>
        <w:pStyle w:val="NormalWeb"/>
        <w:spacing w:before="0" w:beforeAutospacing="0" w:after="240" w:afterAutospacing="0" w:line="480" w:lineRule="auto"/>
        <w:ind w:left="480" w:firstLine="87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103F53C2" w14:textId="77777777" w:rsidR="00991B89" w:rsidRPr="00612642" w:rsidRDefault="00991B89" w:rsidP="00167DBD">
      <w:pPr>
        <w:pStyle w:val="Caption"/>
        <w:numPr>
          <w:ilvl w:val="1"/>
          <w:numId w:val="17"/>
        </w:numPr>
        <w:spacing w:after="0" w:line="480" w:lineRule="auto"/>
        <w:ind w:left="567" w:hanging="567"/>
        <w:outlineLvl w:val="1"/>
        <w:rPr>
          <w:b/>
          <w:i/>
          <w:szCs w:val="24"/>
        </w:rPr>
      </w:pPr>
      <w:bookmarkStart w:id="88" w:name="_Toc52929873"/>
      <w:r w:rsidRPr="00612642">
        <w:rPr>
          <w:b/>
          <w:i/>
          <w:szCs w:val="24"/>
        </w:rPr>
        <w:t>Heuristic Evaluation</w:t>
      </w:r>
      <w:bookmarkEnd w:id="88"/>
      <w:r w:rsidRPr="00612642">
        <w:rPr>
          <w:b/>
          <w:i/>
          <w:szCs w:val="24"/>
        </w:rPr>
        <w:t xml:space="preserve"> </w:t>
      </w:r>
    </w:p>
    <w:p w14:paraId="20E0F160" w14:textId="77777777" w:rsidR="004C75F8" w:rsidRPr="00660674" w:rsidRDefault="004C75F8" w:rsidP="004C75F8">
      <w:pPr>
        <w:pStyle w:val="NormalWeb"/>
        <w:spacing w:before="0" w:beforeAutospacing="0" w:after="240" w:afterAutospacing="0" w:line="480" w:lineRule="auto"/>
        <w:ind w:left="480" w:firstLine="87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63DC6DB7" w14:textId="77777777" w:rsidR="00137808" w:rsidRDefault="00137808" w:rsidP="00167DBD">
      <w:pPr>
        <w:pStyle w:val="Caption"/>
        <w:numPr>
          <w:ilvl w:val="1"/>
          <w:numId w:val="17"/>
        </w:numPr>
        <w:spacing w:after="0" w:line="480" w:lineRule="auto"/>
        <w:ind w:left="567" w:hanging="567"/>
        <w:outlineLvl w:val="1"/>
        <w:rPr>
          <w:rFonts w:cs="Times New Roman"/>
          <w:b/>
          <w:szCs w:val="24"/>
        </w:rPr>
      </w:pPr>
      <w:bookmarkStart w:id="89" w:name="_Toc52929874"/>
      <w:r>
        <w:rPr>
          <w:rFonts w:cs="Times New Roman"/>
          <w:b/>
          <w:szCs w:val="24"/>
        </w:rPr>
        <w:t>Skala Likert</w:t>
      </w:r>
      <w:bookmarkEnd w:id="89"/>
      <w:r>
        <w:rPr>
          <w:rFonts w:cs="Times New Roman"/>
          <w:b/>
          <w:szCs w:val="24"/>
        </w:rPr>
        <w:t xml:space="preserve"> </w:t>
      </w:r>
    </w:p>
    <w:p w14:paraId="5A2D71EE" w14:textId="77777777" w:rsidR="005315DF" w:rsidRDefault="005315DF" w:rsidP="005315DF">
      <w:pPr>
        <w:pStyle w:val="NormalWeb"/>
        <w:spacing w:before="0" w:beforeAutospacing="0" w:after="0" w:afterAutospacing="0" w:line="480" w:lineRule="auto"/>
        <w:ind w:firstLine="720"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</w:t>
      </w:r>
      <w:r>
        <w:rPr>
          <w:color w:val="000000"/>
        </w:rPr>
        <w:lastRenderedPageBreak/>
        <w:t>……… …………… . ………… …….. …… ….. ……… …………… . ………… ……..</w:t>
      </w:r>
    </w:p>
    <w:p w14:paraId="6CC86604" w14:textId="77777777" w:rsidR="00137808" w:rsidRDefault="00137808" w:rsidP="00F214E6">
      <w:pPr>
        <w:pStyle w:val="Caption"/>
        <w:keepNext/>
        <w:spacing w:after="0" w:line="480" w:lineRule="auto"/>
        <w:jc w:val="center"/>
      </w:pPr>
      <w:bookmarkStart w:id="90" w:name="_Toc34126575"/>
      <w:bookmarkStart w:id="91" w:name="_Toc38876101"/>
      <w:bookmarkStart w:id="92" w:name="_Toc52929962"/>
      <w:commentRangeStart w:id="93"/>
      <w:proofErr w:type="spellStart"/>
      <w:r>
        <w:t>Tabel</w:t>
      </w:r>
      <w:proofErr w:type="spellEnd"/>
      <w:r>
        <w:t xml:space="preserve"> </w:t>
      </w:r>
      <w:fldSimple w:instr=" STYLEREF 1 \s ">
        <w:r w:rsidR="000D480A">
          <w:rPr>
            <w:noProof/>
          </w:rPr>
          <w:t>2</w:t>
        </w:r>
      </w:fldSimple>
      <w:r w:rsidR="00CB3D76">
        <w:t>.</w:t>
      </w:r>
      <w:fldSimple w:instr=" SEQ Tabel \* ARABIC \s 1 ">
        <w:r w:rsidR="000D480A">
          <w:rPr>
            <w:noProof/>
          </w:rPr>
          <w:t>5</w:t>
        </w:r>
      </w:fldSimple>
      <w:r>
        <w:t xml:space="preserve"> </w:t>
      </w:r>
      <w:proofErr w:type="spellStart"/>
      <w:r>
        <w:t>Titik</w:t>
      </w:r>
      <w:proofErr w:type="spellEnd"/>
      <w:r>
        <w:t xml:space="preserve"> </w:t>
      </w:r>
      <w:proofErr w:type="spellStart"/>
      <w:r>
        <w:t>Respon</w:t>
      </w:r>
      <w:bookmarkEnd w:id="90"/>
      <w:bookmarkEnd w:id="91"/>
      <w:r>
        <w:t>s</w:t>
      </w:r>
      <w:bookmarkEnd w:id="92"/>
      <w:commentRangeEnd w:id="93"/>
      <w:proofErr w:type="spellEnd"/>
      <w:r w:rsidR="00935224">
        <w:rPr>
          <w:rStyle w:val="CommentReference"/>
          <w:rFonts w:ascii="Arial" w:hAnsi="Arial"/>
          <w:iCs w:val="0"/>
          <w:color w:val="auto"/>
        </w:rPr>
        <w:commentReference w:id="93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3235"/>
        <w:gridCol w:w="1585"/>
      </w:tblGrid>
      <w:tr w:rsidR="00137808" w:rsidRPr="007B47DB" w14:paraId="7D282504" w14:textId="77777777" w:rsidTr="006D30B1">
        <w:trPr>
          <w:tblHeader/>
          <w:jc w:val="center"/>
        </w:trPr>
        <w:tc>
          <w:tcPr>
            <w:tcW w:w="562" w:type="dxa"/>
            <w:shd w:val="clear" w:color="auto" w:fill="C5E0B3" w:themeFill="accent6" w:themeFillTint="66"/>
          </w:tcPr>
          <w:p w14:paraId="5EFE9B97" w14:textId="77777777" w:rsidR="00137808" w:rsidRPr="00A13594" w:rsidRDefault="00137808" w:rsidP="006A5BBB">
            <w:pPr>
              <w:spacing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No</w:t>
            </w:r>
          </w:p>
        </w:tc>
        <w:tc>
          <w:tcPr>
            <w:tcW w:w="3235" w:type="dxa"/>
            <w:shd w:val="clear" w:color="auto" w:fill="C5E0B3" w:themeFill="accent6" w:themeFillTint="66"/>
            <w:vAlign w:val="center"/>
          </w:tcPr>
          <w:p w14:paraId="68A3DEAC" w14:textId="77777777" w:rsidR="00137808" w:rsidRPr="00A13594" w:rsidRDefault="00137808" w:rsidP="006D30B1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A13594">
              <w:rPr>
                <w:rFonts w:ascii="Times New Roman" w:hAnsi="Times New Roman" w:cs="Times New Roman"/>
                <w:b/>
                <w:sz w:val="24"/>
                <w:szCs w:val="24"/>
              </w:rPr>
              <w:t>Pilihan</w:t>
            </w:r>
            <w:proofErr w:type="spellEnd"/>
            <w:r w:rsidRPr="00A1359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A13594">
              <w:rPr>
                <w:rFonts w:ascii="Times New Roman" w:hAnsi="Times New Roman" w:cs="Times New Roman"/>
                <w:b/>
                <w:sz w:val="24"/>
                <w:szCs w:val="24"/>
              </w:rPr>
              <w:t>Titik</w:t>
            </w:r>
            <w:proofErr w:type="spellEnd"/>
            <w:r w:rsidRPr="00A13594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A13594">
              <w:rPr>
                <w:rFonts w:ascii="Times New Roman" w:hAnsi="Times New Roman" w:cs="Times New Roman"/>
                <w:b/>
                <w:sz w:val="24"/>
                <w:szCs w:val="24"/>
              </w:rPr>
              <w:t>Respon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s</w:t>
            </w:r>
            <w:proofErr w:type="spellEnd"/>
          </w:p>
        </w:tc>
        <w:tc>
          <w:tcPr>
            <w:tcW w:w="1585" w:type="dxa"/>
            <w:shd w:val="clear" w:color="auto" w:fill="C5E0B3" w:themeFill="accent6" w:themeFillTint="66"/>
            <w:vAlign w:val="center"/>
          </w:tcPr>
          <w:p w14:paraId="71A25F1F" w14:textId="77777777" w:rsidR="00137808" w:rsidRPr="00A13594" w:rsidRDefault="00137808" w:rsidP="005315DF">
            <w:pPr>
              <w:spacing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A13594">
              <w:rPr>
                <w:rFonts w:ascii="Times New Roman" w:hAnsi="Times New Roman" w:cs="Times New Roman"/>
                <w:b/>
                <w:sz w:val="24"/>
                <w:szCs w:val="24"/>
              </w:rPr>
              <w:t>Nilai</w:t>
            </w:r>
          </w:p>
        </w:tc>
      </w:tr>
      <w:tr w:rsidR="00137808" w:rsidRPr="007B47DB" w14:paraId="29713FF9" w14:textId="77777777" w:rsidTr="006D30B1">
        <w:trPr>
          <w:jc w:val="center"/>
        </w:trPr>
        <w:tc>
          <w:tcPr>
            <w:tcW w:w="562" w:type="dxa"/>
          </w:tcPr>
          <w:p w14:paraId="0820F4EE" w14:textId="77777777" w:rsidR="00137808" w:rsidRPr="00137808" w:rsidRDefault="006A5BBB" w:rsidP="006D30B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235" w:type="dxa"/>
            <w:vAlign w:val="center"/>
          </w:tcPr>
          <w:p w14:paraId="73610648" w14:textId="77777777" w:rsidR="00137808" w:rsidRPr="00137808" w:rsidRDefault="00137808" w:rsidP="006A5BBB">
            <w:pPr>
              <w:spacing w:line="240" w:lineRule="auto"/>
              <w:ind w:left="3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>Sangat</w:t>
            </w:r>
            <w:proofErr w:type="spellEnd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>Buruk</w:t>
            </w:r>
            <w:proofErr w:type="spellEnd"/>
          </w:p>
        </w:tc>
        <w:tc>
          <w:tcPr>
            <w:tcW w:w="1585" w:type="dxa"/>
            <w:vAlign w:val="center"/>
          </w:tcPr>
          <w:p w14:paraId="6C3ADE5B" w14:textId="77777777" w:rsidR="00137808" w:rsidRPr="00137808" w:rsidRDefault="006A5BBB" w:rsidP="005315DF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 </w:t>
            </w:r>
            <w:proofErr w:type="spellStart"/>
            <w:r w:rsidR="00137808" w:rsidRPr="00137808">
              <w:rPr>
                <w:rFonts w:ascii="Times New Roman" w:hAnsi="Times New Roman" w:cs="Times New Roman"/>
                <w:sz w:val="24"/>
                <w:szCs w:val="24"/>
              </w:rPr>
              <w:t>poin</w:t>
            </w:r>
            <w:proofErr w:type="spellEnd"/>
          </w:p>
        </w:tc>
      </w:tr>
      <w:tr w:rsidR="00137808" w:rsidRPr="007B47DB" w14:paraId="6994D195" w14:textId="77777777" w:rsidTr="006D30B1">
        <w:trPr>
          <w:jc w:val="center"/>
        </w:trPr>
        <w:tc>
          <w:tcPr>
            <w:tcW w:w="562" w:type="dxa"/>
          </w:tcPr>
          <w:p w14:paraId="78AFF11F" w14:textId="77777777" w:rsidR="00137808" w:rsidRPr="00137808" w:rsidRDefault="006A5BBB" w:rsidP="006D30B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235" w:type="dxa"/>
            <w:vAlign w:val="center"/>
          </w:tcPr>
          <w:p w14:paraId="10C21EE9" w14:textId="77777777" w:rsidR="00137808" w:rsidRPr="00137808" w:rsidRDefault="00137808" w:rsidP="006A5BBB">
            <w:pPr>
              <w:spacing w:line="240" w:lineRule="auto"/>
              <w:ind w:left="3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>Buruk</w:t>
            </w:r>
            <w:proofErr w:type="spellEnd"/>
          </w:p>
        </w:tc>
        <w:tc>
          <w:tcPr>
            <w:tcW w:w="1585" w:type="dxa"/>
            <w:vAlign w:val="center"/>
          </w:tcPr>
          <w:p w14:paraId="022892CF" w14:textId="77777777" w:rsidR="00137808" w:rsidRPr="00137808" w:rsidRDefault="006A5BBB" w:rsidP="005315DF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 </w:t>
            </w:r>
            <w:proofErr w:type="spellStart"/>
            <w:r w:rsidR="00137808" w:rsidRPr="00137808">
              <w:rPr>
                <w:rFonts w:ascii="Times New Roman" w:hAnsi="Times New Roman" w:cs="Times New Roman"/>
                <w:sz w:val="24"/>
                <w:szCs w:val="24"/>
              </w:rPr>
              <w:t>poin</w:t>
            </w:r>
            <w:proofErr w:type="spellEnd"/>
          </w:p>
        </w:tc>
      </w:tr>
      <w:tr w:rsidR="00137808" w:rsidRPr="007B47DB" w14:paraId="76B33FCC" w14:textId="77777777" w:rsidTr="006D30B1">
        <w:trPr>
          <w:jc w:val="center"/>
        </w:trPr>
        <w:tc>
          <w:tcPr>
            <w:tcW w:w="562" w:type="dxa"/>
          </w:tcPr>
          <w:p w14:paraId="0D393ECA" w14:textId="77777777" w:rsidR="00137808" w:rsidRPr="00137808" w:rsidRDefault="006A5BBB" w:rsidP="006D30B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235" w:type="dxa"/>
            <w:vAlign w:val="center"/>
          </w:tcPr>
          <w:p w14:paraId="682A86F3" w14:textId="77777777" w:rsidR="00137808" w:rsidRPr="00137808" w:rsidRDefault="00137808" w:rsidP="006A5BBB">
            <w:pPr>
              <w:spacing w:line="240" w:lineRule="auto"/>
              <w:ind w:left="3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>Cukup</w:t>
            </w:r>
            <w:proofErr w:type="spellEnd"/>
          </w:p>
        </w:tc>
        <w:tc>
          <w:tcPr>
            <w:tcW w:w="1585" w:type="dxa"/>
            <w:vAlign w:val="center"/>
          </w:tcPr>
          <w:p w14:paraId="428801A0" w14:textId="77777777" w:rsidR="00137808" w:rsidRPr="00137808" w:rsidRDefault="006A5BBB" w:rsidP="005315DF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3 </w:t>
            </w:r>
            <w:proofErr w:type="spellStart"/>
            <w:r w:rsidR="00137808" w:rsidRPr="00137808">
              <w:rPr>
                <w:rFonts w:ascii="Times New Roman" w:hAnsi="Times New Roman" w:cs="Times New Roman"/>
                <w:sz w:val="24"/>
                <w:szCs w:val="24"/>
              </w:rPr>
              <w:t>poin</w:t>
            </w:r>
            <w:proofErr w:type="spellEnd"/>
          </w:p>
        </w:tc>
      </w:tr>
      <w:tr w:rsidR="00137808" w:rsidRPr="007B47DB" w14:paraId="04193C91" w14:textId="77777777" w:rsidTr="006D30B1">
        <w:trPr>
          <w:jc w:val="center"/>
        </w:trPr>
        <w:tc>
          <w:tcPr>
            <w:tcW w:w="562" w:type="dxa"/>
          </w:tcPr>
          <w:p w14:paraId="55A36BCB" w14:textId="77777777" w:rsidR="00137808" w:rsidRPr="00137808" w:rsidRDefault="006A5BBB" w:rsidP="006D30B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235" w:type="dxa"/>
            <w:vAlign w:val="center"/>
          </w:tcPr>
          <w:p w14:paraId="796B4028" w14:textId="77777777" w:rsidR="00137808" w:rsidRPr="00137808" w:rsidRDefault="00137808" w:rsidP="006A5BBB">
            <w:pPr>
              <w:spacing w:line="240" w:lineRule="auto"/>
              <w:ind w:left="3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>Bagus</w:t>
            </w:r>
            <w:proofErr w:type="spellEnd"/>
          </w:p>
        </w:tc>
        <w:tc>
          <w:tcPr>
            <w:tcW w:w="1585" w:type="dxa"/>
            <w:vAlign w:val="center"/>
          </w:tcPr>
          <w:p w14:paraId="22893093" w14:textId="77777777" w:rsidR="00137808" w:rsidRPr="00137808" w:rsidRDefault="006A5BBB" w:rsidP="005315DF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94" w:name="_Toc34126385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4 </w:t>
            </w:r>
            <w:proofErr w:type="spellStart"/>
            <w:r w:rsidR="00137808" w:rsidRPr="00137808">
              <w:rPr>
                <w:rFonts w:ascii="Times New Roman" w:hAnsi="Times New Roman" w:cs="Times New Roman"/>
                <w:sz w:val="24"/>
                <w:szCs w:val="24"/>
              </w:rPr>
              <w:t>poin</w:t>
            </w:r>
            <w:bookmarkEnd w:id="94"/>
            <w:proofErr w:type="spellEnd"/>
          </w:p>
        </w:tc>
      </w:tr>
      <w:tr w:rsidR="00137808" w:rsidRPr="007B47DB" w14:paraId="1A07627A" w14:textId="77777777" w:rsidTr="006D30B1">
        <w:trPr>
          <w:jc w:val="center"/>
        </w:trPr>
        <w:tc>
          <w:tcPr>
            <w:tcW w:w="562" w:type="dxa"/>
          </w:tcPr>
          <w:p w14:paraId="57352CE3" w14:textId="77777777" w:rsidR="00137808" w:rsidRPr="00137808" w:rsidRDefault="006A5BBB" w:rsidP="006D30B1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235" w:type="dxa"/>
            <w:vAlign w:val="center"/>
          </w:tcPr>
          <w:p w14:paraId="2E07F2BB" w14:textId="77777777" w:rsidR="00137808" w:rsidRPr="00137808" w:rsidRDefault="00137808" w:rsidP="006A5BBB">
            <w:pPr>
              <w:spacing w:line="240" w:lineRule="auto"/>
              <w:ind w:left="3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>Sangat</w:t>
            </w:r>
            <w:proofErr w:type="spellEnd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>Bagus</w:t>
            </w:r>
            <w:proofErr w:type="spellEnd"/>
          </w:p>
        </w:tc>
        <w:tc>
          <w:tcPr>
            <w:tcW w:w="1585" w:type="dxa"/>
            <w:vAlign w:val="center"/>
          </w:tcPr>
          <w:p w14:paraId="01F7C9DA" w14:textId="77777777" w:rsidR="00137808" w:rsidRPr="00137808" w:rsidRDefault="00137808" w:rsidP="005315DF">
            <w:pPr>
              <w:spacing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37808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6A5B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37808">
              <w:rPr>
                <w:rFonts w:ascii="Times New Roman" w:hAnsi="Times New Roman" w:cs="Times New Roman"/>
                <w:sz w:val="24"/>
                <w:szCs w:val="24"/>
              </w:rPr>
              <w:t>poin</w:t>
            </w:r>
            <w:proofErr w:type="spellEnd"/>
          </w:p>
        </w:tc>
      </w:tr>
    </w:tbl>
    <w:p w14:paraId="2859913B" w14:textId="0EE6FD66" w:rsidR="00137808" w:rsidRPr="007B47DB" w:rsidRDefault="00137808" w:rsidP="00F214E6">
      <w:pPr>
        <w:spacing w:before="240"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B47DB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</w:t>
      </w:r>
      <w:r w:rsidRPr="007B47DB">
        <w:rPr>
          <w:rFonts w:ascii="Times New Roman" w:hAnsi="Times New Roman" w:cs="Times New Roman"/>
          <w:sz w:val="24"/>
          <w:szCs w:val="24"/>
        </w:rPr>
        <w:t>hitung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interval dan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47D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3036">
        <w:rPr>
          <w:rFonts w:ascii="Times New Roman" w:hAnsi="Times New Roman" w:cs="Times New Roman"/>
          <w:sz w:val="24"/>
          <w:szCs w:val="24"/>
        </w:rPr>
        <w:t>p</w:t>
      </w:r>
      <w:r w:rsidRPr="007B47DB">
        <w:rPr>
          <w:rFonts w:ascii="Times New Roman" w:hAnsi="Times New Roman" w:cs="Times New Roman"/>
          <w:sz w:val="24"/>
          <w:szCs w:val="24"/>
        </w:rPr>
        <w:t>ersamaan</w:t>
      </w:r>
      <w:proofErr w:type="spellEnd"/>
      <w:r w:rsidRPr="007B47DB">
        <w:rPr>
          <w:rFonts w:ascii="Times New Roman" w:hAnsi="Times New Roman" w:cs="Times New Roman"/>
          <w:sz w:val="24"/>
          <w:szCs w:val="24"/>
        </w:rPr>
        <w:t xml:space="preserve"> 2.1</w:t>
      </w:r>
      <w:r w:rsidR="004A3036">
        <w:rPr>
          <w:rFonts w:ascii="Times New Roman" w:hAnsi="Times New Roman" w:cs="Times New Roman"/>
          <w:sz w:val="24"/>
          <w:szCs w:val="24"/>
        </w:rPr>
        <w:t>.</w:t>
      </w:r>
    </w:p>
    <w:p w14:paraId="0F2543AD" w14:textId="61297235" w:rsidR="00137808" w:rsidRPr="007B47DB" w:rsidRDefault="00137808" w:rsidP="004A3036">
      <w:pPr>
        <w:tabs>
          <w:tab w:val="right" w:pos="7938"/>
        </w:tabs>
        <w:spacing w:line="480" w:lineRule="auto"/>
        <w:ind w:left="709"/>
        <w:jc w:val="center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 xml:space="preserve">Interval=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Nilai tertinggi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Jumlah titik respon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="005315DF">
        <w:rPr>
          <w:rFonts w:ascii="Times New Roman" w:hAnsi="Times New Roman" w:cs="Times New Roman"/>
          <w:szCs w:val="24"/>
        </w:rPr>
        <w:tab/>
      </w:r>
      <w:commentRangeStart w:id="95"/>
      <w:r w:rsidR="005315DF" w:rsidRPr="004A3036">
        <w:rPr>
          <w:rFonts w:ascii="Times New Roman" w:hAnsi="Times New Roman" w:cs="Times New Roman"/>
          <w:sz w:val="24"/>
          <w:szCs w:val="24"/>
        </w:rPr>
        <w:t>(2.1)</w:t>
      </w:r>
      <w:commentRangeEnd w:id="95"/>
      <w:r w:rsidR="00935224">
        <w:rPr>
          <w:rStyle w:val="CommentReference"/>
        </w:rPr>
        <w:commentReference w:id="95"/>
      </w:r>
    </w:p>
    <w:p w14:paraId="195A68A7" w14:textId="543095F5" w:rsidR="00137808" w:rsidRDefault="00137808" w:rsidP="00F214E6">
      <w:pPr>
        <w:pStyle w:val="Caption"/>
        <w:spacing w:after="0" w:line="480" w:lineRule="auto"/>
        <w:ind w:firstLine="567"/>
        <w:jc w:val="both"/>
        <w:rPr>
          <w:rFonts w:cs="Times New Roman"/>
          <w:szCs w:val="24"/>
        </w:rPr>
      </w:pPr>
      <w:proofErr w:type="spellStart"/>
      <w:r w:rsidRPr="007B47DB">
        <w:rPr>
          <w:rFonts w:cs="Times New Roman"/>
          <w:szCs w:val="24"/>
        </w:rPr>
        <w:t>Berikutnya</w:t>
      </w:r>
      <w:proofErr w:type="spellEnd"/>
      <w:r w:rsidRPr="007B47DB">
        <w:rPr>
          <w:rFonts w:cs="Times New Roman"/>
          <w:szCs w:val="24"/>
        </w:rPr>
        <w:t xml:space="preserve">, </w:t>
      </w:r>
      <w:proofErr w:type="spellStart"/>
      <w:r w:rsidRPr="007B47DB">
        <w:rPr>
          <w:rFonts w:cs="Times New Roman"/>
          <w:szCs w:val="24"/>
        </w:rPr>
        <w:t>untuk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menentukan</w:t>
      </w:r>
      <w:proofErr w:type="spellEnd"/>
      <w:r w:rsidRPr="007B47DB">
        <w:rPr>
          <w:rFonts w:cs="Times New Roman"/>
          <w:szCs w:val="24"/>
        </w:rPr>
        <w:t xml:space="preserve"> total </w:t>
      </w:r>
      <w:proofErr w:type="spellStart"/>
      <w:r w:rsidRPr="007B47DB">
        <w:rPr>
          <w:rFonts w:cs="Times New Roman"/>
          <w:szCs w:val="24"/>
        </w:rPr>
        <w:t>skor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dari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setiap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butir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pertanyaan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dapat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menggunakan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="00935224">
        <w:rPr>
          <w:rFonts w:cs="Times New Roman"/>
          <w:szCs w:val="24"/>
        </w:rPr>
        <w:t>p</w:t>
      </w:r>
      <w:r w:rsidRPr="007B47DB">
        <w:rPr>
          <w:rFonts w:cs="Times New Roman"/>
          <w:szCs w:val="24"/>
        </w:rPr>
        <w:t>ersamaan</w:t>
      </w:r>
      <w:proofErr w:type="spellEnd"/>
      <w:r w:rsidRPr="007B47DB">
        <w:rPr>
          <w:rFonts w:cs="Times New Roman"/>
          <w:szCs w:val="24"/>
        </w:rPr>
        <w:t xml:space="preserve"> 2.2</w:t>
      </w:r>
      <w:r w:rsidR="00935224">
        <w:rPr>
          <w:rFonts w:cs="Times New Roman"/>
          <w:szCs w:val="24"/>
        </w:rPr>
        <w:t>.</w:t>
      </w:r>
    </w:p>
    <w:p w14:paraId="3C6D8AFC" w14:textId="79A0F657" w:rsidR="00137808" w:rsidRPr="00FD59F7" w:rsidRDefault="00137808" w:rsidP="004A3036">
      <w:pPr>
        <w:tabs>
          <w:tab w:val="right" w:pos="7938"/>
        </w:tabs>
        <w:spacing w:line="240" w:lineRule="auto"/>
        <w:ind w:left="1843" w:hanging="1134"/>
      </w:pPr>
      <m:oMath>
        <m:r>
          <w:rPr>
            <w:rFonts w:ascii="Cambria Math" w:hAnsi="Cambria Math"/>
          </w:rPr>
          <m:t>Skor Kriterium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Jumlah × Nilai 1</m:t>
            </m:r>
          </m:e>
        </m:d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Jumlah × Nilai 2</m:t>
            </m:r>
          </m:e>
        </m:d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Jumlah × Nilai 3</m:t>
            </m:r>
          </m:e>
        </m:d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Jumlah × Nilai 4</m:t>
            </m:r>
          </m:e>
        </m:d>
        <m:r>
          <w:rPr>
            <w:rFonts w:ascii="Cambria Math" w:hAnsi="Cambria Math"/>
          </w:rPr>
          <m:t>+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Jumlah × Nilai 5</m:t>
            </m:r>
          </m:e>
        </m:d>
      </m:oMath>
      <w:r>
        <w:t xml:space="preserve"> </w:t>
      </w:r>
      <w:r w:rsidR="004A3036">
        <w:tab/>
      </w:r>
      <w:r w:rsidR="004A3036" w:rsidRPr="004A3036">
        <w:rPr>
          <w:rFonts w:ascii="Times New Roman" w:hAnsi="Times New Roman" w:cs="Times New Roman"/>
          <w:sz w:val="24"/>
          <w:szCs w:val="24"/>
        </w:rPr>
        <w:t>(2.2)</w:t>
      </w:r>
    </w:p>
    <w:p w14:paraId="5179C7DA" w14:textId="38852C3E" w:rsidR="00137808" w:rsidRPr="007B47DB" w:rsidRDefault="00137808" w:rsidP="00F214E6">
      <w:pPr>
        <w:pStyle w:val="Caption"/>
        <w:spacing w:after="0" w:line="480" w:lineRule="auto"/>
        <w:jc w:val="center"/>
        <w:rPr>
          <w:rFonts w:cs="Times New Roman"/>
          <w:i/>
          <w:noProof/>
          <w:szCs w:val="24"/>
        </w:rPr>
      </w:pPr>
    </w:p>
    <w:p w14:paraId="47F4DC06" w14:textId="4B36C87D" w:rsidR="00137808" w:rsidRDefault="00137808" w:rsidP="00F214E6">
      <w:pPr>
        <w:pStyle w:val="Caption"/>
        <w:spacing w:after="0" w:line="480" w:lineRule="auto"/>
        <w:ind w:firstLine="567"/>
        <w:jc w:val="both"/>
        <w:rPr>
          <w:i/>
        </w:rPr>
      </w:pPr>
      <w:r w:rsidRPr="007B47DB">
        <w:rPr>
          <w:rFonts w:cs="Times New Roman"/>
          <w:szCs w:val="24"/>
        </w:rPr>
        <w:t xml:space="preserve">Karena </w:t>
      </w:r>
      <w:proofErr w:type="spellStart"/>
      <w:r w:rsidRPr="007B47DB">
        <w:rPr>
          <w:rFonts w:cs="Times New Roman"/>
          <w:szCs w:val="24"/>
        </w:rPr>
        <w:t>nilai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tertinggi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dari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pilihan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titik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respon</w:t>
      </w:r>
      <w:r>
        <w:rPr>
          <w:rFonts w:cs="Times New Roman"/>
          <w:szCs w:val="24"/>
        </w:rPr>
        <w:t>s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adalah</w:t>
      </w:r>
      <w:proofErr w:type="spellEnd"/>
      <w:r w:rsidRPr="007B47DB">
        <w:rPr>
          <w:rFonts w:cs="Times New Roman"/>
          <w:szCs w:val="24"/>
        </w:rPr>
        <w:t xml:space="preserve"> 5, </w:t>
      </w:r>
      <w:proofErr w:type="spellStart"/>
      <w:r w:rsidRPr="007B47DB">
        <w:rPr>
          <w:rFonts w:cs="Times New Roman"/>
          <w:szCs w:val="24"/>
        </w:rPr>
        <w:t>maka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dari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itu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interpretasi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nilai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hasil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dapat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dihitung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dengan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Pr="007B47DB">
        <w:rPr>
          <w:rFonts w:cs="Times New Roman"/>
          <w:szCs w:val="24"/>
        </w:rPr>
        <w:t>menggunakan</w:t>
      </w:r>
      <w:proofErr w:type="spellEnd"/>
      <w:r w:rsidRPr="007B47DB">
        <w:rPr>
          <w:rFonts w:cs="Times New Roman"/>
          <w:szCs w:val="24"/>
        </w:rPr>
        <w:t xml:space="preserve"> </w:t>
      </w:r>
      <w:proofErr w:type="spellStart"/>
      <w:r w:rsidR="00935224">
        <w:rPr>
          <w:rFonts w:cs="Times New Roman"/>
          <w:szCs w:val="24"/>
        </w:rPr>
        <w:t>p</w:t>
      </w:r>
      <w:r w:rsidRPr="007B47DB">
        <w:rPr>
          <w:rFonts w:cs="Times New Roman"/>
          <w:szCs w:val="24"/>
        </w:rPr>
        <w:t>ersamaan</w:t>
      </w:r>
      <w:proofErr w:type="spellEnd"/>
      <w:r w:rsidRPr="007B47DB">
        <w:rPr>
          <w:rFonts w:cs="Times New Roman"/>
          <w:szCs w:val="24"/>
        </w:rPr>
        <w:t xml:space="preserve"> 2.3</w:t>
      </w:r>
      <w:r w:rsidR="00935224">
        <w:rPr>
          <w:rFonts w:cs="Times New Roman"/>
          <w:szCs w:val="24"/>
        </w:rPr>
        <w:t>.</w:t>
      </w:r>
    </w:p>
    <w:p w14:paraId="17A9A641" w14:textId="24991BED" w:rsidR="00137808" w:rsidRPr="003C0FFF" w:rsidRDefault="00137808" w:rsidP="00F43F5C">
      <w:pPr>
        <w:pStyle w:val="Caption"/>
        <w:tabs>
          <w:tab w:val="right" w:pos="7938"/>
        </w:tabs>
        <w:spacing w:line="480" w:lineRule="auto"/>
        <w:ind w:left="709"/>
        <w:jc w:val="center"/>
        <w:rPr>
          <w:rFonts w:cs="Times New Roman"/>
          <w:szCs w:val="24"/>
        </w:rPr>
      </w:pPr>
      <m:oMath>
        <m:r>
          <w:rPr>
            <w:rFonts w:ascii="Cambria Math" w:hAnsi="Cambria Math"/>
            <w:szCs w:val="24"/>
          </w:rPr>
          <m:t xml:space="preserve">Nilai akhir 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%</m:t>
            </m:r>
          </m:e>
        </m:d>
        <m:r>
          <w:rPr>
            <w:rFonts w:ascii="Cambria Math" w:hAnsi="Cambria Math"/>
            <w:szCs w:val="24"/>
          </w:rPr>
          <m:t xml:space="preserve">= </m:t>
        </m:r>
        <m:f>
          <m:fPr>
            <m:ctrlPr>
              <w:rPr>
                <w:rFonts w:ascii="Cambria Math" w:hAnsi="Cambria Math"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Total skor (Skor Kriterium) </m:t>
            </m:r>
          </m:num>
          <m:den>
            <m:r>
              <w:rPr>
                <w:rFonts w:ascii="Cambria Math" w:hAnsi="Cambria Math"/>
                <w:szCs w:val="24"/>
              </w:rPr>
              <m:t xml:space="preserve">Jumlah responden </m:t>
            </m:r>
          </m:den>
        </m:f>
        <m:r>
          <w:rPr>
            <w:rFonts w:ascii="Cambria Math" w:hAnsi="Cambria Math"/>
            <w:szCs w:val="24"/>
          </w:rPr>
          <m:t xml:space="preserve">  x Interval</m:t>
        </m:r>
      </m:oMath>
      <w:r w:rsidR="00F43F5C">
        <w:rPr>
          <w:rFonts w:cs="Times New Roman"/>
          <w:szCs w:val="24"/>
        </w:rPr>
        <w:tab/>
        <w:t>(2.3)</w:t>
      </w:r>
    </w:p>
    <w:p w14:paraId="73997437" w14:textId="77777777" w:rsidR="00582C2D" w:rsidRPr="00582C2D" w:rsidRDefault="00582C2D" w:rsidP="00167DBD">
      <w:pPr>
        <w:pStyle w:val="Caption"/>
        <w:numPr>
          <w:ilvl w:val="1"/>
          <w:numId w:val="17"/>
        </w:numPr>
        <w:spacing w:after="0" w:line="480" w:lineRule="auto"/>
        <w:ind w:left="567" w:hanging="567"/>
        <w:outlineLvl w:val="1"/>
        <w:rPr>
          <w:i/>
          <w:szCs w:val="24"/>
        </w:rPr>
      </w:pPr>
      <w:bookmarkStart w:id="96" w:name="_Toc52929875"/>
      <w:r w:rsidRPr="00582C2D">
        <w:rPr>
          <w:rFonts w:cs="Times New Roman"/>
          <w:b/>
          <w:szCs w:val="24"/>
        </w:rPr>
        <w:t>Heroku</w:t>
      </w:r>
      <w:bookmarkEnd w:id="96"/>
    </w:p>
    <w:p w14:paraId="441536A0" w14:textId="77777777" w:rsidR="00F43F5C" w:rsidRPr="00660674" w:rsidRDefault="00F43F5C" w:rsidP="00F43F5C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1ACA82BC" w14:textId="7CDD5EC7" w:rsidR="006F386B" w:rsidRPr="003C0FFF" w:rsidRDefault="006F386B" w:rsidP="003C0FFF">
      <w:pPr>
        <w:pStyle w:val="Caption"/>
        <w:jc w:val="center"/>
      </w:pPr>
      <w:r w:rsidRPr="001E0A28">
        <w:rPr>
          <w:rFonts w:cs="Times New Roman"/>
          <w:b/>
        </w:rPr>
        <w:br w:type="page"/>
      </w:r>
    </w:p>
    <w:p w14:paraId="660621F0" w14:textId="77777777" w:rsidR="00A51C3C" w:rsidRDefault="00A51C3C" w:rsidP="00D836F9">
      <w:pPr>
        <w:pStyle w:val="Heading1"/>
        <w:rPr>
          <w:b/>
          <w:color w:val="auto"/>
        </w:rPr>
        <w:sectPr w:rsidR="00A51C3C" w:rsidSect="003456FC">
          <w:headerReference w:type="default" r:id="rId38"/>
          <w:footerReference w:type="default" r:id="rId39"/>
          <w:pgSz w:w="11907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1450E482" w14:textId="77777777" w:rsidR="00BE2BF4" w:rsidRPr="00E77937" w:rsidRDefault="00BE2BF4" w:rsidP="00167DBD">
      <w:pPr>
        <w:pStyle w:val="Heading1"/>
        <w:numPr>
          <w:ilvl w:val="0"/>
          <w:numId w:val="20"/>
        </w:numPr>
        <w:spacing w:line="480" w:lineRule="auto"/>
        <w:jc w:val="center"/>
        <w:rPr>
          <w:rFonts w:eastAsia="Times New Roman" w:cs="Times New Roman"/>
          <w:b/>
          <w:szCs w:val="24"/>
        </w:rPr>
      </w:pPr>
      <w:bookmarkStart w:id="97" w:name="_Toc52929876"/>
      <w:bookmarkEnd w:id="87"/>
      <w:r>
        <w:rPr>
          <w:rFonts w:eastAsia="Times New Roman" w:cs="Times New Roman"/>
          <w:b/>
          <w:szCs w:val="24"/>
        </w:rPr>
        <w:lastRenderedPageBreak/>
        <w:t>BAB III</w:t>
      </w:r>
      <w:bookmarkEnd w:id="97"/>
    </w:p>
    <w:p w14:paraId="7E5B0D6A" w14:textId="77777777" w:rsidR="00370132" w:rsidRPr="00660674" w:rsidRDefault="000F13F4" w:rsidP="00FC0B5E">
      <w:pPr>
        <w:spacing w:line="9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 w:rsidRPr="007713C6">
        <w:rPr>
          <w:rFonts w:ascii="Times New Roman" w:eastAsia="Times New Roman" w:hAnsi="Times New Roman" w:cs="Times New Roman"/>
          <w:b/>
          <w:sz w:val="24"/>
          <w:szCs w:val="24"/>
        </w:rPr>
        <w:t>ANALISIS D</w:t>
      </w:r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AN PERANCANGAN </w:t>
      </w:r>
    </w:p>
    <w:p w14:paraId="63298057" w14:textId="77777777" w:rsidR="00CD50AC" w:rsidRPr="00660674" w:rsidRDefault="00CD50AC" w:rsidP="00CD50AC">
      <w:pPr>
        <w:pStyle w:val="NormalWeb"/>
        <w:spacing w:before="0" w:beforeAutospacing="0" w:after="240" w:afterAutospacing="0" w:line="480" w:lineRule="auto"/>
        <w:ind w:firstLine="567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5DE9B6A4" w14:textId="77777777" w:rsidR="00D712A5" w:rsidRPr="00660674" w:rsidRDefault="003A7071" w:rsidP="00D75495">
      <w:pPr>
        <w:pStyle w:val="ListParagraph"/>
        <w:numPr>
          <w:ilvl w:val="0"/>
          <w:numId w:val="2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98" w:name="_Toc52929877"/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Fase</w:t>
      </w:r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D712A5" w:rsidRPr="00660674">
        <w:rPr>
          <w:rFonts w:ascii="Times New Roman" w:eastAsia="Times New Roman" w:hAnsi="Times New Roman" w:cs="Times New Roman"/>
          <w:b/>
          <w:sz w:val="24"/>
          <w:szCs w:val="24"/>
        </w:rPr>
        <w:t>Eksplorasi</w:t>
      </w:r>
      <w:bookmarkEnd w:id="98"/>
      <w:proofErr w:type="spellEnd"/>
      <w:r w:rsidR="00D712A5"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0C277C32" w14:textId="77777777" w:rsidR="00CD50AC" w:rsidRPr="00D07AB1" w:rsidRDefault="00CD50AC" w:rsidP="00CD50AC">
      <w:pPr>
        <w:pStyle w:val="NormalWeb"/>
        <w:spacing w:before="0" w:beforeAutospacing="0" w:after="240" w:afterAutospacing="0" w:line="480" w:lineRule="auto"/>
        <w:ind w:left="720"/>
        <w:jc w:val="both"/>
        <w:rPr>
          <w:bCs/>
        </w:rPr>
      </w:pPr>
      <w:r w:rsidRPr="00D07AB1">
        <w:rPr>
          <w:bCs/>
        </w:rPr>
        <w:t>…………… ……………. …………..……  …….</w:t>
      </w:r>
    </w:p>
    <w:p w14:paraId="13A4B948" w14:textId="77777777" w:rsidR="000C0566" w:rsidRPr="00660674" w:rsidRDefault="006D34E4" w:rsidP="00167DBD">
      <w:pPr>
        <w:pStyle w:val="ListParagraph"/>
        <w:numPr>
          <w:ilvl w:val="2"/>
          <w:numId w:val="5"/>
        </w:numPr>
        <w:spacing w:line="480" w:lineRule="auto"/>
        <w:ind w:left="567" w:hanging="578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99" w:name="_Toc52929878"/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K</w:t>
      </w:r>
      <w:r w:rsidR="00BC0ACA" w:rsidRPr="00660674">
        <w:rPr>
          <w:rFonts w:ascii="Times New Roman" w:eastAsia="Times New Roman" w:hAnsi="Times New Roman" w:cs="Times New Roman"/>
          <w:b/>
          <w:sz w:val="24"/>
          <w:szCs w:val="24"/>
        </w:rPr>
        <w:t>ebutuhan</w:t>
      </w:r>
      <w:proofErr w:type="spellEnd"/>
      <w:r w:rsidR="00BC0ACA"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BC0ACA" w:rsidRPr="00660674">
        <w:rPr>
          <w:rFonts w:ascii="Times New Roman" w:eastAsia="Times New Roman" w:hAnsi="Times New Roman" w:cs="Times New Roman"/>
          <w:b/>
          <w:sz w:val="24"/>
          <w:szCs w:val="24"/>
        </w:rPr>
        <w:t>Pengguna</w:t>
      </w:r>
      <w:bookmarkEnd w:id="99"/>
      <w:proofErr w:type="spellEnd"/>
      <w:r w:rsidR="00BC0ACA"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27953F82" w14:textId="77777777" w:rsidR="00CD50AC" w:rsidRPr="00660674" w:rsidRDefault="00CD50AC" w:rsidP="00CD50AC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5873E058" w14:textId="77777777" w:rsidR="00DB57BE" w:rsidRPr="00660674" w:rsidRDefault="00DB57BE" w:rsidP="00167DBD">
      <w:pPr>
        <w:pStyle w:val="ListParagraph"/>
        <w:numPr>
          <w:ilvl w:val="2"/>
          <w:numId w:val="5"/>
        </w:numPr>
        <w:spacing w:line="480" w:lineRule="auto"/>
        <w:ind w:left="567" w:hanging="578"/>
        <w:contextualSpacing w:val="0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00" w:name="_Toc52929879"/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Kebutuhan</w:t>
      </w:r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Data</w:t>
      </w:r>
      <w:bookmarkEnd w:id="100"/>
    </w:p>
    <w:p w14:paraId="131F412C" w14:textId="77777777" w:rsidR="00CD50AC" w:rsidRPr="00660674" w:rsidRDefault="00CD50AC" w:rsidP="00CD50AC">
      <w:pPr>
        <w:pStyle w:val="NormalWeb"/>
        <w:spacing w:before="0" w:beforeAutospacing="0" w:after="240" w:afterAutospacing="0" w:line="480" w:lineRule="auto"/>
        <w:ind w:left="480" w:firstLine="87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14F4A4E1" w14:textId="77777777" w:rsidR="000F13F4" w:rsidRPr="00660674" w:rsidRDefault="006D34E4" w:rsidP="00167DBD">
      <w:pPr>
        <w:pStyle w:val="ListParagraph"/>
        <w:numPr>
          <w:ilvl w:val="2"/>
          <w:numId w:val="5"/>
        </w:numPr>
        <w:spacing w:line="480" w:lineRule="auto"/>
        <w:ind w:left="567" w:hanging="578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01" w:name="_Toc52929880"/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Kebutuhan</w:t>
      </w:r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Perangkat</w:t>
      </w:r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Lunak</w:t>
      </w:r>
      <w:bookmarkEnd w:id="101"/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6F56671E" w14:textId="77777777" w:rsidR="002B4211" w:rsidRPr="00660674" w:rsidRDefault="002B4211" w:rsidP="002B4211">
      <w:pPr>
        <w:pStyle w:val="NormalWeb"/>
        <w:spacing w:before="0" w:beforeAutospacing="0" w:after="240" w:afterAutospacing="0" w:line="480" w:lineRule="auto"/>
        <w:ind w:left="480" w:firstLine="87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36894D05" w14:textId="77777777" w:rsidR="00E56AAB" w:rsidRPr="00660674" w:rsidRDefault="006D34E4" w:rsidP="00167DBD">
      <w:pPr>
        <w:pStyle w:val="ListParagraph"/>
        <w:numPr>
          <w:ilvl w:val="2"/>
          <w:numId w:val="5"/>
        </w:numPr>
        <w:spacing w:line="480" w:lineRule="auto"/>
        <w:ind w:left="567" w:hanging="578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02" w:name="_Toc52929881"/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Kebutuhan</w:t>
      </w:r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Perangkat</w:t>
      </w:r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Keras</w:t>
      </w:r>
      <w:bookmarkEnd w:id="102"/>
      <w:proofErr w:type="spellEnd"/>
    </w:p>
    <w:p w14:paraId="2BEA3D85" w14:textId="204C8078" w:rsidR="00CD50AC" w:rsidRDefault="00CD50AC" w:rsidP="00D07AB1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</w:t>
      </w:r>
      <w:r>
        <w:rPr>
          <w:color w:val="000000"/>
        </w:rPr>
        <w:lastRenderedPageBreak/>
        <w:t xml:space="preserve">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1EFA8B5C" w14:textId="77777777" w:rsidR="00D07AB1" w:rsidRPr="00660674" w:rsidRDefault="00D07AB1" w:rsidP="00D07AB1">
      <w:pPr>
        <w:pStyle w:val="NormalWeb"/>
        <w:spacing w:before="0" w:beforeAutospacing="0" w:after="240" w:afterAutospacing="0" w:line="480" w:lineRule="auto"/>
        <w:ind w:firstLine="720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3BBC01D7" w14:textId="77777777" w:rsidR="00D07AB1" w:rsidRPr="00660674" w:rsidRDefault="00D07AB1" w:rsidP="00D07AB1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bookmarkStart w:id="103" w:name="_Toc52929882"/>
      <w:r w:rsidRPr="0053308F">
        <w:rPr>
          <w:bCs/>
        </w:rPr>
        <w:t>…………… ……………. …………..</w:t>
      </w:r>
      <w:r>
        <w:t>……  …….</w:t>
      </w:r>
    </w:p>
    <w:p w14:paraId="369F75EA" w14:textId="77777777" w:rsidR="00D07AB1" w:rsidRPr="00660674" w:rsidRDefault="00D07AB1" w:rsidP="00D07AB1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04A4698A" w14:textId="77777777" w:rsidR="00D712A5" w:rsidRPr="00660674" w:rsidRDefault="00D712A5" w:rsidP="00167DBD">
      <w:pPr>
        <w:pStyle w:val="ListParagraph"/>
        <w:numPr>
          <w:ilvl w:val="2"/>
          <w:numId w:val="5"/>
        </w:numPr>
        <w:spacing w:line="480" w:lineRule="auto"/>
        <w:ind w:left="567" w:hanging="567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Kebutuhan</w:t>
      </w:r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Sistem</w:t>
      </w:r>
      <w:bookmarkEnd w:id="103"/>
      <w:proofErr w:type="spellEnd"/>
    </w:p>
    <w:p w14:paraId="3271803E" w14:textId="77777777" w:rsidR="003B73D7" w:rsidRPr="00660674" w:rsidRDefault="00515AFA" w:rsidP="00DD061D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rve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rge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="00DF0B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DF0B99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="00DF0B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DF0B99">
        <w:rPr>
          <w:rFonts w:ascii="Times New Roman" w:eastAsia="Times New Roman" w:hAnsi="Times New Roman" w:cs="Times New Roman"/>
          <w:sz w:val="24"/>
          <w:szCs w:val="24"/>
        </w:rPr>
        <w:t>mahasiswa</w:t>
      </w:r>
      <w:proofErr w:type="spellEnd"/>
      <w:r w:rsidR="00DF0B99">
        <w:rPr>
          <w:rFonts w:ascii="Times New Roman" w:eastAsia="Times New Roman" w:hAnsi="Times New Roman" w:cs="Times New Roman"/>
          <w:sz w:val="24"/>
          <w:szCs w:val="24"/>
        </w:rPr>
        <w:t xml:space="preserve"> Teknik </w:t>
      </w:r>
      <w:proofErr w:type="spellStart"/>
      <w:r w:rsidR="00DF0B99">
        <w:rPr>
          <w:rFonts w:ascii="Times New Roman" w:eastAsia="Times New Roman" w:hAnsi="Times New Roman" w:cs="Times New Roman"/>
          <w:sz w:val="24"/>
          <w:szCs w:val="24"/>
        </w:rPr>
        <w:t>Informatika</w:t>
      </w:r>
      <w:proofErr w:type="spellEnd"/>
      <w:r w:rsidR="00DF0B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DF0B99">
        <w:rPr>
          <w:rFonts w:ascii="Times New Roman" w:eastAsia="Times New Roman" w:hAnsi="Times New Roman" w:cs="Times New Roman"/>
          <w:sz w:val="24"/>
          <w:szCs w:val="24"/>
        </w:rPr>
        <w:t>Unpad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62185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="0066218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62185">
        <w:rPr>
          <w:rFonts w:ascii="Times New Roman" w:eastAsia="Times New Roman" w:hAnsi="Times New Roman" w:cs="Times New Roman"/>
          <w:sz w:val="24"/>
          <w:szCs w:val="24"/>
        </w:rPr>
        <w:t>repositori</w:t>
      </w:r>
      <w:proofErr w:type="spellEnd"/>
      <w:r w:rsidR="0066218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krip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  <w:r w:rsidR="00E763C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94493">
        <w:rPr>
          <w:rFonts w:ascii="Times New Roman" w:eastAsia="Times New Roman" w:hAnsi="Times New Roman" w:cs="Times New Roman"/>
          <w:sz w:val="24"/>
          <w:szCs w:val="24"/>
        </w:rPr>
        <w:t xml:space="preserve">Dari </w:t>
      </w:r>
      <w:proofErr w:type="spellStart"/>
      <w:r w:rsidR="00C94493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="00C9449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94493">
        <w:rPr>
          <w:rFonts w:ascii="Times New Roman" w:eastAsia="Times New Roman" w:hAnsi="Times New Roman" w:cs="Times New Roman"/>
          <w:sz w:val="24"/>
          <w:szCs w:val="24"/>
        </w:rPr>
        <w:t>survei</w:t>
      </w:r>
      <w:proofErr w:type="spellEnd"/>
      <w:r w:rsidR="00C9449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94493">
        <w:rPr>
          <w:rFonts w:ascii="Times New Roman" w:eastAsia="Times New Roman" w:hAnsi="Times New Roman" w:cs="Times New Roman"/>
          <w:sz w:val="24"/>
          <w:szCs w:val="24"/>
        </w:rPr>
        <w:t>dirancang</w:t>
      </w:r>
      <w:proofErr w:type="spellEnd"/>
      <w:r w:rsidR="00C9449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94493">
        <w:rPr>
          <w:rFonts w:ascii="Times New Roman" w:eastAsia="Times New Roman" w:hAnsi="Times New Roman" w:cs="Times New Roman"/>
          <w:sz w:val="24"/>
          <w:szCs w:val="24"/>
        </w:rPr>
        <w:t>f</w:t>
      </w:r>
      <w:r w:rsidR="00365242">
        <w:rPr>
          <w:rFonts w:ascii="Times New Roman" w:eastAsia="Times New Roman" w:hAnsi="Times New Roman" w:cs="Times New Roman"/>
          <w:sz w:val="24"/>
          <w:szCs w:val="24"/>
        </w:rPr>
        <w:t>itur-f</w:t>
      </w:r>
      <w:r w:rsidR="000F1FE6">
        <w:rPr>
          <w:rFonts w:ascii="Times New Roman" w:eastAsia="Times New Roman" w:hAnsi="Times New Roman" w:cs="Times New Roman"/>
          <w:sz w:val="24"/>
          <w:szCs w:val="24"/>
        </w:rPr>
        <w:t>itur</w:t>
      </w:r>
      <w:proofErr w:type="spellEnd"/>
      <w:r w:rsidR="000F1FE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F1FE6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="000F1FE6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0F1FE6">
        <w:rPr>
          <w:rFonts w:ascii="Times New Roman" w:eastAsia="Times New Roman" w:hAnsi="Times New Roman" w:cs="Times New Roman"/>
          <w:sz w:val="24"/>
          <w:szCs w:val="24"/>
        </w:rPr>
        <w:t>tertera</w:t>
      </w:r>
      <w:proofErr w:type="spellEnd"/>
      <w:r w:rsidR="000F1FE6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="000F1FE6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="000F1FE6">
        <w:rPr>
          <w:rFonts w:ascii="Times New Roman" w:eastAsia="Times New Roman" w:hAnsi="Times New Roman" w:cs="Times New Roman"/>
          <w:sz w:val="24"/>
          <w:szCs w:val="24"/>
        </w:rPr>
        <w:t xml:space="preserve"> 3.1 dan </w:t>
      </w:r>
      <w:proofErr w:type="spellStart"/>
      <w:r w:rsidR="000F1FE6">
        <w:rPr>
          <w:rFonts w:ascii="Times New Roman" w:eastAsia="Times New Roman" w:hAnsi="Times New Roman" w:cs="Times New Roman"/>
          <w:sz w:val="24"/>
          <w:szCs w:val="24"/>
        </w:rPr>
        <w:t>T</w:t>
      </w:r>
      <w:r w:rsidR="00365242">
        <w:rPr>
          <w:rFonts w:ascii="Times New Roman" w:eastAsia="Times New Roman" w:hAnsi="Times New Roman" w:cs="Times New Roman"/>
          <w:sz w:val="24"/>
          <w:szCs w:val="24"/>
        </w:rPr>
        <w:t>abel</w:t>
      </w:r>
      <w:proofErr w:type="spellEnd"/>
      <w:r w:rsidR="00365242">
        <w:rPr>
          <w:rFonts w:ascii="Times New Roman" w:eastAsia="Times New Roman" w:hAnsi="Times New Roman" w:cs="Times New Roman"/>
          <w:sz w:val="24"/>
          <w:szCs w:val="24"/>
        </w:rPr>
        <w:t xml:space="preserve"> 3.2.</w:t>
      </w:r>
    </w:p>
    <w:p w14:paraId="47518B56" w14:textId="77777777" w:rsidR="009A2421" w:rsidRPr="00660674" w:rsidRDefault="00F2428C" w:rsidP="00383B9B">
      <w:pPr>
        <w:pStyle w:val="Caption"/>
        <w:spacing w:after="0" w:line="480" w:lineRule="auto"/>
        <w:jc w:val="center"/>
        <w:rPr>
          <w:rFonts w:eastAsia="Times New Roman" w:cs="Times New Roman"/>
          <w:szCs w:val="24"/>
        </w:rPr>
      </w:pPr>
      <w:bookmarkStart w:id="104" w:name="_Toc32323237"/>
      <w:bookmarkStart w:id="105" w:name="_Toc32919954"/>
      <w:bookmarkStart w:id="106" w:name="_Toc34126576"/>
      <w:bookmarkStart w:id="107" w:name="_Toc38876102"/>
      <w:bookmarkStart w:id="108" w:name="_Toc52929963"/>
      <w:commentRangeStart w:id="109"/>
      <w:proofErr w:type="spellStart"/>
      <w:r w:rsidRPr="00660674">
        <w:rPr>
          <w:rFonts w:cs="Times New Roman"/>
        </w:rPr>
        <w:t>Tabel</w:t>
      </w:r>
      <w:proofErr w:type="spellEnd"/>
      <w:r w:rsidRPr="00660674">
        <w:rPr>
          <w:rFonts w:cs="Times New Roman"/>
        </w:rPr>
        <w:t xml:space="preserve"> </w:t>
      </w:r>
      <w:r w:rsidR="00CB3D76">
        <w:rPr>
          <w:rFonts w:cs="Times New Roman"/>
        </w:rPr>
        <w:fldChar w:fldCharType="begin"/>
      </w:r>
      <w:r w:rsidR="00CB3D76">
        <w:rPr>
          <w:rFonts w:cs="Times New Roman"/>
        </w:rPr>
        <w:instrText xml:space="preserve"> STYLEREF 1 \s </w:instrText>
      </w:r>
      <w:r w:rsidR="00CB3D76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3</w:t>
      </w:r>
      <w:r w:rsidR="00CB3D76">
        <w:rPr>
          <w:rFonts w:cs="Times New Roman"/>
        </w:rPr>
        <w:fldChar w:fldCharType="end"/>
      </w:r>
      <w:r w:rsidR="00CB3D76">
        <w:rPr>
          <w:rFonts w:cs="Times New Roman"/>
        </w:rPr>
        <w:t>.</w:t>
      </w:r>
      <w:r w:rsidR="00CB3D76">
        <w:rPr>
          <w:rFonts w:cs="Times New Roman"/>
        </w:rPr>
        <w:fldChar w:fldCharType="begin"/>
      </w:r>
      <w:r w:rsidR="00CB3D76">
        <w:rPr>
          <w:rFonts w:cs="Times New Roman"/>
        </w:rPr>
        <w:instrText xml:space="preserve"> SEQ Tabel \* ARABIC \s 1 </w:instrText>
      </w:r>
      <w:r w:rsidR="00CB3D76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1</w:t>
      </w:r>
      <w:r w:rsidR="00CB3D76">
        <w:rPr>
          <w:rFonts w:cs="Times New Roman"/>
        </w:rPr>
        <w:fldChar w:fldCharType="end"/>
      </w:r>
      <w:r w:rsidR="009A2421" w:rsidRPr="00660674">
        <w:rPr>
          <w:rFonts w:cs="Times New Roman"/>
        </w:rPr>
        <w:t xml:space="preserve"> </w:t>
      </w:r>
      <w:proofErr w:type="spellStart"/>
      <w:r w:rsidR="009A2421" w:rsidRPr="00660674">
        <w:rPr>
          <w:rFonts w:cs="Times New Roman"/>
        </w:rPr>
        <w:t>Kebutuhan</w:t>
      </w:r>
      <w:proofErr w:type="spellEnd"/>
      <w:r w:rsidR="009A2421" w:rsidRPr="00660674">
        <w:rPr>
          <w:rFonts w:cs="Times New Roman"/>
        </w:rPr>
        <w:t xml:space="preserve"> </w:t>
      </w:r>
      <w:proofErr w:type="spellStart"/>
      <w:r w:rsidR="007F2C75">
        <w:rPr>
          <w:rFonts w:cs="Times New Roman"/>
        </w:rPr>
        <w:t>Sistem</w:t>
      </w:r>
      <w:proofErr w:type="spellEnd"/>
      <w:r w:rsidR="007F2C75">
        <w:rPr>
          <w:rFonts w:cs="Times New Roman"/>
        </w:rPr>
        <w:t xml:space="preserve"> </w:t>
      </w:r>
      <w:proofErr w:type="spellStart"/>
      <w:r w:rsidR="009A2421" w:rsidRPr="00660674">
        <w:rPr>
          <w:rFonts w:cs="Times New Roman"/>
        </w:rPr>
        <w:t>Pengguna</w:t>
      </w:r>
      <w:proofErr w:type="spellEnd"/>
      <w:r w:rsidR="009A2421" w:rsidRPr="00660674">
        <w:rPr>
          <w:rFonts w:cs="Times New Roman"/>
        </w:rPr>
        <w:t xml:space="preserve">: </w:t>
      </w:r>
      <w:proofErr w:type="spellStart"/>
      <w:r w:rsidR="009A2421" w:rsidRPr="00660674">
        <w:rPr>
          <w:rFonts w:cs="Times New Roman"/>
        </w:rPr>
        <w:t>Mahasi</w:t>
      </w:r>
      <w:r w:rsidR="00F738EF" w:rsidRPr="00660674">
        <w:rPr>
          <w:rFonts w:cs="Times New Roman"/>
        </w:rPr>
        <w:t>s</w:t>
      </w:r>
      <w:r w:rsidR="009A2421" w:rsidRPr="00660674">
        <w:rPr>
          <w:rFonts w:cs="Times New Roman"/>
        </w:rPr>
        <w:t>wa</w:t>
      </w:r>
      <w:bookmarkEnd w:id="104"/>
      <w:bookmarkEnd w:id="105"/>
      <w:bookmarkEnd w:id="106"/>
      <w:bookmarkEnd w:id="107"/>
      <w:bookmarkEnd w:id="108"/>
      <w:commentRangeEnd w:id="109"/>
      <w:proofErr w:type="spellEnd"/>
      <w:r w:rsidR="00935224">
        <w:rPr>
          <w:rStyle w:val="CommentReference"/>
          <w:rFonts w:ascii="Arial" w:hAnsi="Arial"/>
          <w:iCs w:val="0"/>
          <w:color w:val="auto"/>
        </w:rPr>
        <w:commentReference w:id="109"/>
      </w:r>
    </w:p>
    <w:tbl>
      <w:tblPr>
        <w:tblW w:w="7938" w:type="dxa"/>
        <w:tblInd w:w="-5" w:type="dxa"/>
        <w:tblLook w:val="04A0" w:firstRow="1" w:lastRow="0" w:firstColumn="1" w:lastColumn="0" w:noHBand="0" w:noVBand="1"/>
      </w:tblPr>
      <w:tblGrid>
        <w:gridCol w:w="1985"/>
        <w:gridCol w:w="5953"/>
      </w:tblGrid>
      <w:tr w:rsidR="00D712A5" w:rsidRPr="00660674" w14:paraId="2DCC1B6A" w14:textId="77777777" w:rsidTr="00C255BD">
        <w:trPr>
          <w:trHeight w:val="20"/>
          <w:tblHeader/>
        </w:trPr>
        <w:tc>
          <w:tcPr>
            <w:tcW w:w="793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1E5B40A7" w14:textId="77777777" w:rsidR="00D712A5" w:rsidRPr="00C255BD" w:rsidRDefault="00D712A5" w:rsidP="0096009D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proofErr w:type="gramStart"/>
            <w:r w:rsidRPr="00C255B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Pengguna</w:t>
            </w:r>
            <w:proofErr w:type="spellEnd"/>
            <w:r w:rsidRPr="00C255B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 :</w:t>
            </w:r>
            <w:proofErr w:type="gramEnd"/>
            <w:r w:rsidRPr="00C255B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C255B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ahasiswa</w:t>
            </w:r>
            <w:proofErr w:type="spellEnd"/>
          </w:p>
        </w:tc>
      </w:tr>
      <w:tr w:rsidR="00D712A5" w:rsidRPr="00660674" w14:paraId="3770205A" w14:textId="77777777" w:rsidTr="00C255BD">
        <w:trPr>
          <w:trHeight w:val="20"/>
          <w:tblHeader/>
        </w:trPr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0A4475B2" w14:textId="77777777" w:rsidR="00D712A5" w:rsidRPr="00C255BD" w:rsidRDefault="00D712A5" w:rsidP="0096009D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C255B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Fitur</w:t>
            </w:r>
          </w:p>
        </w:tc>
        <w:tc>
          <w:tcPr>
            <w:tcW w:w="59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bottom"/>
            <w:hideMark/>
          </w:tcPr>
          <w:p w14:paraId="7F63EC60" w14:textId="77777777" w:rsidR="00D712A5" w:rsidRPr="00C255BD" w:rsidRDefault="00D712A5" w:rsidP="0096009D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proofErr w:type="spellStart"/>
            <w:r w:rsidRPr="00C255BD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Deskripsi</w:t>
            </w:r>
            <w:proofErr w:type="spellEnd"/>
          </w:p>
        </w:tc>
      </w:tr>
      <w:tr w:rsidR="00D712A5" w:rsidRPr="00660674" w14:paraId="4932CA70" w14:textId="77777777" w:rsidTr="0096009D">
        <w:trPr>
          <w:trHeight w:val="20"/>
        </w:trPr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95F1BD" w14:textId="77777777" w:rsidR="00D712A5" w:rsidRPr="00D07AB1" w:rsidRDefault="00D712A5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Registrasi</w:t>
            </w:r>
            <w:proofErr w:type="spellEnd"/>
          </w:p>
        </w:tc>
        <w:tc>
          <w:tcPr>
            <w:tcW w:w="59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67BFB9" w14:textId="77777777" w:rsidR="00D712A5" w:rsidRPr="00D07AB1" w:rsidRDefault="00DF0B99" w:rsidP="00FD06C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Pengguna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>mendaftarkan</w:t>
            </w:r>
            <w:proofErr w:type="spellEnd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>diri</w:t>
            </w:r>
            <w:proofErr w:type="spellEnd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FD06C8" w:rsidRPr="00D07AB1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="00FD06C8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FD06C8" w:rsidRPr="00D07AB1">
              <w:rPr>
                <w:rFonts w:ascii="Times New Roman" w:eastAsia="Times New Roman" w:hAnsi="Times New Roman" w:cs="Times New Roman"/>
                <w:color w:val="000000"/>
              </w:rPr>
              <w:t>mengisi</w:t>
            </w:r>
            <w:proofErr w:type="spellEnd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>nama</w:t>
            </w:r>
            <w:proofErr w:type="spellEnd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>, NPM</w:t>
            </w:r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>email</w:t>
            </w:r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r w:rsidRPr="00D07AB1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password, </w:t>
            </w:r>
            <w:r w:rsidRPr="00D07AB1">
              <w:rPr>
                <w:rFonts w:ascii="Times New Roman" w:eastAsia="Times New Roman" w:hAnsi="Times New Roman" w:cs="Times New Roman"/>
                <w:iCs/>
                <w:color w:val="000000"/>
              </w:rPr>
              <w:t xml:space="preserve">dan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iCs/>
                <w:color w:val="000000"/>
              </w:rPr>
              <w:t>foto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iCs/>
                <w:color w:val="000000"/>
              </w:rPr>
              <w:t xml:space="preserve"> KTM</w:t>
            </w:r>
            <w:r w:rsidR="00934772" w:rsidRPr="00D07AB1">
              <w:rPr>
                <w:rFonts w:ascii="Times New Roman" w:eastAsia="Times New Roman" w:hAnsi="Times New Roman" w:cs="Times New Roman"/>
                <w:iCs/>
                <w:color w:val="000000"/>
              </w:rPr>
              <w:t>.</w:t>
            </w:r>
          </w:p>
        </w:tc>
      </w:tr>
      <w:tr w:rsidR="00D712A5" w:rsidRPr="00660674" w14:paraId="70CB13D2" w14:textId="77777777" w:rsidTr="0096009D">
        <w:trPr>
          <w:trHeight w:val="20"/>
        </w:trPr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C8D074D" w14:textId="77777777" w:rsidR="00D712A5" w:rsidRPr="00D07AB1" w:rsidRDefault="00D712A5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</w:pPr>
            <w:r w:rsidRPr="00D07AB1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Login </w:t>
            </w:r>
          </w:p>
        </w:tc>
        <w:tc>
          <w:tcPr>
            <w:tcW w:w="59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95DDBEF" w14:textId="77777777" w:rsidR="00D712A5" w:rsidRPr="00D07AB1" w:rsidRDefault="00D712A5" w:rsidP="00FD06C8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Pengguna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DF0B99"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>l</w:t>
            </w:r>
            <w:r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>ogin</w:t>
            </w:r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dengan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FD06C8" w:rsidRPr="00D07AB1">
              <w:rPr>
                <w:rFonts w:ascii="Times New Roman" w:eastAsia="Times New Roman" w:hAnsi="Times New Roman" w:cs="Times New Roman"/>
                <w:color w:val="000000"/>
              </w:rPr>
              <w:t>mengisi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NPM dan </w:t>
            </w:r>
            <w:r w:rsidRPr="00D07AB1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password </w:t>
            </w:r>
          </w:p>
        </w:tc>
      </w:tr>
      <w:tr w:rsidR="00D712A5" w:rsidRPr="00660674" w14:paraId="4CC8D565" w14:textId="77777777" w:rsidTr="0096009D">
        <w:trPr>
          <w:trHeight w:val="20"/>
        </w:trPr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9C461BD" w14:textId="77777777" w:rsidR="00D712A5" w:rsidRPr="00D07AB1" w:rsidRDefault="00D712A5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Cari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Skripsi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59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E672A4" w14:textId="77777777" w:rsidR="00D712A5" w:rsidRPr="00D07AB1" w:rsidRDefault="00D712A5" w:rsidP="00DF0B99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Pengguna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dapat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mencari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skripsi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b</w:t>
            </w:r>
            <w:r w:rsidR="00EB57A0" w:rsidRPr="00D07AB1">
              <w:rPr>
                <w:rFonts w:ascii="Times New Roman" w:eastAsia="Times New Roman" w:hAnsi="Times New Roman" w:cs="Times New Roman"/>
                <w:color w:val="000000"/>
              </w:rPr>
              <w:t>erdasa</w:t>
            </w:r>
            <w:r w:rsidR="00CC0D41" w:rsidRPr="00D07AB1">
              <w:rPr>
                <w:rFonts w:ascii="Times New Roman" w:eastAsia="Times New Roman" w:hAnsi="Times New Roman" w:cs="Times New Roman"/>
                <w:color w:val="000000"/>
              </w:rPr>
              <w:t>rkan</w:t>
            </w:r>
            <w:proofErr w:type="spellEnd"/>
            <w:r w:rsidR="00CC0D41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CC0D41" w:rsidRPr="00D07AB1">
              <w:rPr>
                <w:rFonts w:ascii="Times New Roman" w:eastAsia="Times New Roman" w:hAnsi="Times New Roman" w:cs="Times New Roman"/>
                <w:color w:val="000000"/>
              </w:rPr>
              <w:t>judul</w:t>
            </w:r>
            <w:proofErr w:type="spellEnd"/>
            <w:r w:rsidR="00CC0D41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, </w:t>
            </w:r>
            <w:proofErr w:type="spellStart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>nama</w:t>
            </w:r>
            <w:proofErr w:type="spellEnd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CC0D41" w:rsidRPr="00D07AB1">
              <w:rPr>
                <w:rFonts w:ascii="Times New Roman" w:eastAsia="Times New Roman" w:hAnsi="Times New Roman" w:cs="Times New Roman"/>
                <w:color w:val="000000"/>
              </w:rPr>
              <w:t>penulis</w:t>
            </w:r>
            <w:proofErr w:type="spellEnd"/>
            <w:r w:rsidR="00CC0D41" w:rsidRPr="00D07AB1">
              <w:rPr>
                <w:rFonts w:ascii="Times New Roman" w:eastAsia="Times New Roman" w:hAnsi="Times New Roman" w:cs="Times New Roman"/>
                <w:color w:val="000000"/>
              </w:rPr>
              <w:t>,</w:t>
            </w:r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kata </w:t>
            </w:r>
            <w:proofErr w:type="spellStart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>kunci</w:t>
            </w:r>
            <w:proofErr w:type="spellEnd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>terkait</w:t>
            </w:r>
            <w:proofErr w:type="spellEnd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, dan </w:t>
            </w:r>
            <w:proofErr w:type="spellStart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>menyaring</w:t>
            </w:r>
            <w:proofErr w:type="spellEnd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>skripsi</w:t>
            </w:r>
            <w:proofErr w:type="spellEnd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>berdasarkan</w:t>
            </w:r>
            <w:proofErr w:type="spellEnd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EB57A0" w:rsidRPr="00D07AB1">
              <w:rPr>
                <w:rFonts w:ascii="Times New Roman" w:eastAsia="Times New Roman" w:hAnsi="Times New Roman" w:cs="Times New Roman"/>
                <w:color w:val="000000"/>
              </w:rPr>
              <w:t>tahun</w:t>
            </w:r>
            <w:proofErr w:type="spellEnd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CC0D41" w:rsidRPr="00D07AB1">
              <w:rPr>
                <w:rFonts w:ascii="Times New Roman" w:eastAsia="Times New Roman" w:hAnsi="Times New Roman" w:cs="Times New Roman"/>
                <w:color w:val="000000"/>
              </w:rPr>
              <w:t>atau</w:t>
            </w:r>
            <w:proofErr w:type="spellEnd"/>
            <w:r w:rsidR="00CC0D41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>kategori</w:t>
            </w:r>
            <w:proofErr w:type="spellEnd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>skripsi</w:t>
            </w:r>
            <w:proofErr w:type="spellEnd"/>
          </w:p>
        </w:tc>
      </w:tr>
      <w:tr w:rsidR="00D712A5" w:rsidRPr="00660674" w14:paraId="76899336" w14:textId="77777777" w:rsidTr="0096009D">
        <w:trPr>
          <w:trHeight w:val="20"/>
        </w:trPr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AF5909" w14:textId="77777777" w:rsidR="00D712A5" w:rsidRPr="00D07AB1" w:rsidRDefault="003B73D7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Melihat</w:t>
            </w:r>
            <w:proofErr w:type="spellEnd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>Skripsi</w:t>
            </w:r>
            <w:proofErr w:type="spellEnd"/>
            <w:r w:rsidR="00D712A5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59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4F783D7" w14:textId="77777777" w:rsidR="00D712A5" w:rsidRPr="00D07AB1" w:rsidRDefault="00D712A5" w:rsidP="003B73D7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Pengguna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telah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i/>
                <w:iCs/>
                <w:color w:val="000000"/>
              </w:rPr>
              <w:t xml:space="preserve"> login</w:t>
            </w:r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dapat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391F55" w:rsidRPr="00D07AB1">
              <w:rPr>
                <w:rFonts w:ascii="Times New Roman" w:eastAsia="Times New Roman" w:hAnsi="Times New Roman" w:cs="Times New Roman"/>
                <w:color w:val="000000"/>
              </w:rPr>
              <w:t>melihat</w:t>
            </w:r>
            <w:proofErr w:type="spellEnd"/>
            <w:r w:rsidR="00391F55"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 </w:t>
            </w:r>
            <w:r w:rsidR="003B73D7"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>file</w:t>
            </w:r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="00DF0B99" w:rsidRPr="00D07AB1">
              <w:rPr>
                <w:rFonts w:ascii="Times New Roman" w:eastAsia="Times New Roman" w:hAnsi="Times New Roman" w:cs="Times New Roman"/>
                <w:color w:val="000000"/>
              </w:rPr>
              <w:t>skripsi</w:t>
            </w:r>
            <w:proofErr w:type="spellEnd"/>
          </w:p>
        </w:tc>
      </w:tr>
      <w:tr w:rsidR="00D712A5" w:rsidRPr="00660674" w14:paraId="0DDDBD87" w14:textId="77777777" w:rsidTr="0096009D">
        <w:trPr>
          <w:trHeight w:val="20"/>
        </w:trPr>
        <w:tc>
          <w:tcPr>
            <w:tcW w:w="19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E18318" w14:textId="77777777" w:rsidR="00D712A5" w:rsidRPr="00D07AB1" w:rsidRDefault="00D712A5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Unggah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Skripsi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  <w:tc>
          <w:tcPr>
            <w:tcW w:w="59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46EE896" w14:textId="77777777" w:rsidR="00D712A5" w:rsidRPr="00D07AB1" w:rsidRDefault="00D712A5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Pengguna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dapat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mengunggah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skripsi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</w:p>
        </w:tc>
      </w:tr>
      <w:tr w:rsidR="007F6185" w:rsidRPr="00660674" w14:paraId="48C17B16" w14:textId="77777777" w:rsidTr="0096009D">
        <w:trPr>
          <w:trHeight w:val="20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EBCA143" w14:textId="77777777" w:rsidR="007F6185" w:rsidRPr="00D07AB1" w:rsidRDefault="007F6185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Edit </w:t>
            </w:r>
            <w:r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>Password</w:t>
            </w:r>
          </w:p>
        </w:tc>
        <w:tc>
          <w:tcPr>
            <w:tcW w:w="59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5834A2C" w14:textId="77777777" w:rsidR="007F6185" w:rsidRPr="00D07AB1" w:rsidRDefault="00DF0B99" w:rsidP="00DF0B99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Pengguna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dapat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m</w:t>
            </w:r>
            <w:r w:rsidR="007F6185" w:rsidRPr="00D07AB1">
              <w:rPr>
                <w:rFonts w:ascii="Times New Roman" w:hAnsi="Times New Roman" w:cs="Times New Roman"/>
                <w:color w:val="000000"/>
              </w:rPr>
              <w:t>engubah</w:t>
            </w:r>
            <w:proofErr w:type="spellEnd"/>
            <w:r w:rsidR="007F6185" w:rsidRPr="00D07AB1">
              <w:rPr>
                <w:rFonts w:ascii="Times New Roman" w:hAnsi="Times New Roman" w:cs="Times New Roman"/>
                <w:color w:val="000000"/>
              </w:rPr>
              <w:t xml:space="preserve"> kata </w:t>
            </w:r>
            <w:proofErr w:type="spellStart"/>
            <w:r w:rsidR="007F6185" w:rsidRPr="00D07AB1">
              <w:rPr>
                <w:rFonts w:ascii="Times New Roman" w:hAnsi="Times New Roman" w:cs="Times New Roman"/>
                <w:color w:val="000000"/>
              </w:rPr>
              <w:t>sandi</w:t>
            </w:r>
            <w:proofErr w:type="spellEnd"/>
            <w:r w:rsidR="00123EBB" w:rsidRPr="00D07AB1">
              <w:rPr>
                <w:rFonts w:ascii="Times New Roman" w:hAnsi="Times New Roman" w:cs="Times New Roman"/>
                <w:color w:val="000000"/>
              </w:rPr>
              <w:t xml:space="preserve"> pada </w:t>
            </w:r>
            <w:proofErr w:type="spellStart"/>
            <w:r w:rsidR="00123EBB" w:rsidRPr="00D07AB1">
              <w:rPr>
                <w:rFonts w:ascii="Times New Roman" w:hAnsi="Times New Roman" w:cs="Times New Roman"/>
                <w:color w:val="000000"/>
              </w:rPr>
              <w:t>halaman</w:t>
            </w:r>
            <w:proofErr w:type="spellEnd"/>
            <w:r w:rsidR="00123EBB"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123EBB" w:rsidRPr="00D07AB1">
              <w:rPr>
                <w:rFonts w:ascii="Times New Roman" w:hAnsi="Times New Roman" w:cs="Times New Roman"/>
                <w:color w:val="000000"/>
              </w:rPr>
              <w:t>profil</w:t>
            </w:r>
            <w:proofErr w:type="spellEnd"/>
          </w:p>
        </w:tc>
      </w:tr>
      <w:tr w:rsidR="007F6185" w:rsidRPr="00660674" w14:paraId="74D44ADC" w14:textId="77777777" w:rsidTr="0096009D">
        <w:trPr>
          <w:trHeight w:val="20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19BD3A2" w14:textId="77777777" w:rsidR="007F6185" w:rsidRPr="00D07AB1" w:rsidRDefault="007F6185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Status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Skripsi</w:t>
            </w:r>
            <w:proofErr w:type="spellEnd"/>
          </w:p>
        </w:tc>
        <w:tc>
          <w:tcPr>
            <w:tcW w:w="59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212C320" w14:textId="77777777" w:rsidR="007F6185" w:rsidRPr="00D07AB1" w:rsidRDefault="00DF0B99" w:rsidP="00DF0B99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Pengguna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dapat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m</w:t>
            </w:r>
            <w:r w:rsidR="007F6185" w:rsidRPr="00D07AB1">
              <w:rPr>
                <w:rFonts w:ascii="Times New Roman" w:hAnsi="Times New Roman" w:cs="Times New Roman"/>
                <w:color w:val="000000"/>
              </w:rPr>
              <w:t>engecek</w:t>
            </w:r>
            <w:proofErr w:type="spellEnd"/>
            <w:r w:rsidR="007F6185" w:rsidRPr="00D07AB1">
              <w:rPr>
                <w:rFonts w:ascii="Times New Roman" w:hAnsi="Times New Roman" w:cs="Times New Roman"/>
                <w:color w:val="000000"/>
              </w:rPr>
              <w:t xml:space="preserve"> status </w:t>
            </w:r>
            <w:proofErr w:type="spellStart"/>
            <w:r w:rsidR="007F6185" w:rsidRPr="00D07AB1">
              <w:rPr>
                <w:rFonts w:ascii="Times New Roman" w:hAnsi="Times New Roman" w:cs="Times New Roman"/>
                <w:color w:val="000000"/>
              </w:rPr>
              <w:t>skripsi</w:t>
            </w:r>
            <w:proofErr w:type="spellEnd"/>
            <w:r w:rsidR="007F6185"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apakah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7F6185" w:rsidRPr="00D07AB1">
              <w:rPr>
                <w:rFonts w:ascii="Times New Roman" w:hAnsi="Times New Roman" w:cs="Times New Roman"/>
                <w:color w:val="000000"/>
              </w:rPr>
              <w:t>telah</w:t>
            </w:r>
            <w:proofErr w:type="spellEnd"/>
            <w:r w:rsidR="007F6185"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7F6185" w:rsidRPr="00D07AB1">
              <w:rPr>
                <w:rFonts w:ascii="Times New Roman" w:hAnsi="Times New Roman" w:cs="Times New Roman"/>
                <w:color w:val="000000"/>
              </w:rPr>
              <w:t>disetujui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="007F6185" w:rsidRPr="00D07AB1">
              <w:rPr>
                <w:rFonts w:ascii="Times New Roman" w:hAnsi="Times New Roman" w:cs="Times New Roman"/>
                <w:color w:val="000000"/>
              </w:rPr>
              <w:t xml:space="preserve">admin </w:t>
            </w:r>
            <w:proofErr w:type="spellStart"/>
            <w:r w:rsidR="007F6185" w:rsidRPr="00D07AB1">
              <w:rPr>
                <w:rFonts w:ascii="Times New Roman" w:hAnsi="Times New Roman" w:cs="Times New Roman"/>
                <w:color w:val="000000"/>
              </w:rPr>
              <w:t>atau</w:t>
            </w:r>
            <w:proofErr w:type="spellEnd"/>
            <w:r w:rsidR="007F6185"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="007F6185" w:rsidRPr="00D07AB1">
              <w:rPr>
                <w:rFonts w:ascii="Times New Roman" w:hAnsi="Times New Roman" w:cs="Times New Roman"/>
                <w:color w:val="000000"/>
              </w:rPr>
              <w:t>tidak</w:t>
            </w:r>
            <w:proofErr w:type="spellEnd"/>
            <w:r w:rsidR="007F6185"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</w:p>
        </w:tc>
      </w:tr>
      <w:tr w:rsidR="009D5F9C" w:rsidRPr="00660674" w14:paraId="424E3BB1" w14:textId="77777777" w:rsidTr="0096009D">
        <w:trPr>
          <w:trHeight w:val="20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F48C885" w14:textId="77777777" w:rsidR="009D5F9C" w:rsidRPr="00D07AB1" w:rsidRDefault="009D5F9C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Tampilan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>offline</w:t>
            </w:r>
          </w:p>
        </w:tc>
        <w:tc>
          <w:tcPr>
            <w:tcW w:w="59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6414DAF" w14:textId="77777777" w:rsidR="009D5F9C" w:rsidRPr="00D07AB1" w:rsidRDefault="009D5F9C" w:rsidP="0096009D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D07AB1">
              <w:rPr>
                <w:rFonts w:ascii="Times New Roman" w:hAnsi="Times New Roman" w:cs="Times New Roman"/>
                <w:color w:val="000000"/>
              </w:rPr>
              <w:t xml:space="preserve">Web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tetap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memiliki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tampilan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pada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saat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koneksi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D07AB1">
              <w:rPr>
                <w:rFonts w:ascii="Times New Roman" w:hAnsi="Times New Roman" w:cs="Times New Roman"/>
                <w:i/>
                <w:color w:val="000000"/>
              </w:rPr>
              <w:t>offline</w:t>
            </w:r>
          </w:p>
        </w:tc>
      </w:tr>
      <w:tr w:rsidR="009D5F9C" w:rsidRPr="00660674" w14:paraId="4C6ACD66" w14:textId="77777777" w:rsidTr="0096009D">
        <w:trPr>
          <w:trHeight w:val="20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E54DEB9" w14:textId="77777777" w:rsidR="009D5F9C" w:rsidRPr="00D07AB1" w:rsidRDefault="009D5F9C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 xml:space="preserve">Add to </w:t>
            </w:r>
            <w:proofErr w:type="spellStart"/>
            <w:r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>homescreen</w:t>
            </w:r>
            <w:proofErr w:type="spellEnd"/>
          </w:p>
        </w:tc>
        <w:tc>
          <w:tcPr>
            <w:tcW w:w="59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8F14EDA" w14:textId="77777777" w:rsidR="009D5F9C" w:rsidRPr="00D07AB1" w:rsidRDefault="009D5F9C" w:rsidP="0096009D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D07AB1">
              <w:rPr>
                <w:rFonts w:ascii="Times New Roman" w:hAnsi="Times New Roman" w:cs="Times New Roman"/>
                <w:color w:val="000000"/>
              </w:rPr>
              <w:t xml:space="preserve">Web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dapat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ditambahkan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ke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i/>
                <w:color w:val="000000"/>
              </w:rPr>
              <w:t>homescreen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dan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digunakan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seperti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D07AB1">
              <w:rPr>
                <w:rFonts w:ascii="Times New Roman" w:hAnsi="Times New Roman" w:cs="Times New Roman"/>
                <w:i/>
                <w:color w:val="000000"/>
              </w:rPr>
              <w:t>native app</w:t>
            </w:r>
          </w:p>
        </w:tc>
      </w:tr>
      <w:tr w:rsidR="00DF0B99" w:rsidRPr="00660674" w14:paraId="6B8C85DF" w14:textId="77777777" w:rsidTr="00056B1B">
        <w:trPr>
          <w:trHeight w:val="20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3856917B" w14:textId="77777777" w:rsidR="00DF0B99" w:rsidRPr="00D07AB1" w:rsidRDefault="00DF0B99" w:rsidP="000E203C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Lupa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</w:t>
            </w:r>
            <w:r w:rsidR="00AE00FD"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>P</w:t>
            </w:r>
            <w:r w:rsidR="000E203C" w:rsidRPr="00D07AB1">
              <w:rPr>
                <w:rFonts w:ascii="Times New Roman" w:eastAsia="Times New Roman" w:hAnsi="Times New Roman" w:cs="Times New Roman"/>
                <w:i/>
                <w:color w:val="000000"/>
              </w:rPr>
              <w:t>assword</w:t>
            </w:r>
          </w:p>
        </w:tc>
        <w:tc>
          <w:tcPr>
            <w:tcW w:w="59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6C17E3D6" w14:textId="77777777" w:rsidR="00DF0B99" w:rsidRPr="00D07AB1" w:rsidRDefault="00DF0B99" w:rsidP="0096009D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Pengguna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mendapatkan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kata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sandi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baru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yang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dikir</w:t>
            </w:r>
            <w:r w:rsidR="00AE6CA2" w:rsidRPr="00D07AB1">
              <w:rPr>
                <w:rFonts w:ascii="Times New Roman" w:hAnsi="Times New Roman" w:cs="Times New Roman"/>
                <w:color w:val="000000"/>
              </w:rPr>
              <w:t>i</w:t>
            </w:r>
            <w:r w:rsidRPr="00D07AB1">
              <w:rPr>
                <w:rFonts w:ascii="Times New Roman" w:hAnsi="Times New Roman" w:cs="Times New Roman"/>
                <w:color w:val="000000"/>
              </w:rPr>
              <w:t>mkan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melalui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r w:rsidRPr="00D07AB1">
              <w:rPr>
                <w:rFonts w:ascii="Times New Roman" w:hAnsi="Times New Roman" w:cs="Times New Roman"/>
                <w:i/>
                <w:color w:val="000000"/>
              </w:rPr>
              <w:t>email</w:t>
            </w:r>
          </w:p>
        </w:tc>
      </w:tr>
      <w:tr w:rsidR="00DF0B99" w:rsidRPr="00660674" w14:paraId="47B5D3AA" w14:textId="77777777" w:rsidTr="00056B1B">
        <w:trPr>
          <w:trHeight w:val="20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08F8A30B" w14:textId="77777777" w:rsidR="00DF0B99" w:rsidRPr="00D07AB1" w:rsidRDefault="00DF0B99" w:rsidP="0096009D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>Kontak</w:t>
            </w:r>
            <w:proofErr w:type="spellEnd"/>
            <w:r w:rsidRPr="00D07AB1">
              <w:rPr>
                <w:rFonts w:ascii="Times New Roman" w:eastAsia="Times New Roman" w:hAnsi="Times New Roman" w:cs="Times New Roman"/>
                <w:color w:val="000000"/>
              </w:rPr>
              <w:t xml:space="preserve"> admin</w:t>
            </w:r>
          </w:p>
        </w:tc>
        <w:tc>
          <w:tcPr>
            <w:tcW w:w="59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noWrap/>
          </w:tcPr>
          <w:p w14:paraId="4593872E" w14:textId="77777777" w:rsidR="00DF0B99" w:rsidRPr="00D07AB1" w:rsidRDefault="00DF0B99" w:rsidP="0096009D">
            <w:pPr>
              <w:spacing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Pengguna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dapat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mengirim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pesan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</w:t>
            </w:r>
            <w:proofErr w:type="spellStart"/>
            <w:r w:rsidRPr="00D07AB1">
              <w:rPr>
                <w:rFonts w:ascii="Times New Roman" w:hAnsi="Times New Roman" w:cs="Times New Roman"/>
                <w:color w:val="000000"/>
              </w:rPr>
              <w:t>ke</w:t>
            </w:r>
            <w:proofErr w:type="spellEnd"/>
            <w:r w:rsidRPr="00D07AB1">
              <w:rPr>
                <w:rFonts w:ascii="Times New Roman" w:hAnsi="Times New Roman" w:cs="Times New Roman"/>
                <w:color w:val="000000"/>
              </w:rPr>
              <w:t xml:space="preserve"> admin</w:t>
            </w:r>
          </w:p>
        </w:tc>
      </w:tr>
    </w:tbl>
    <w:p w14:paraId="6FB83DBD" w14:textId="7E0DCAB6" w:rsidR="00D07AB1" w:rsidRDefault="00D07AB1" w:rsidP="00D07AB1">
      <w:pPr>
        <w:pStyle w:val="ListParagraph"/>
        <w:spacing w:line="480" w:lineRule="auto"/>
        <w:ind w:left="567"/>
        <w:jc w:val="both"/>
        <w:outlineLvl w:val="2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bookmarkStart w:id="110" w:name="_Toc52929883"/>
    </w:p>
    <w:p w14:paraId="4DCF7DA9" w14:textId="2C169601" w:rsidR="00D07AB1" w:rsidRDefault="00D07AB1" w:rsidP="00D07AB1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lastRenderedPageBreak/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11BA5D65" w14:textId="77777777" w:rsidR="00D07AB1" w:rsidRPr="00660674" w:rsidRDefault="00D07AB1" w:rsidP="00D07AB1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2B38E56B" w14:textId="359D937B" w:rsidR="000D15F3" w:rsidRDefault="000D15F3" w:rsidP="00167DBD">
      <w:pPr>
        <w:pStyle w:val="ListParagraph"/>
        <w:numPr>
          <w:ilvl w:val="2"/>
          <w:numId w:val="5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r w:rsidRPr="00056B1B">
        <w:rPr>
          <w:rFonts w:ascii="Times New Roman" w:eastAsia="Times New Roman" w:hAnsi="Times New Roman" w:cs="Times New Roman"/>
          <w:b/>
          <w:i/>
          <w:sz w:val="24"/>
          <w:szCs w:val="24"/>
        </w:rPr>
        <w:t>User Story</w:t>
      </w:r>
      <w:bookmarkEnd w:id="110"/>
    </w:p>
    <w:p w14:paraId="20B06844" w14:textId="77777777" w:rsidR="00D07AB1" w:rsidRPr="00660674" w:rsidRDefault="00D07AB1" w:rsidP="00D07AB1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7C5679FF" w14:textId="77777777" w:rsidR="001F752C" w:rsidRPr="00660674" w:rsidRDefault="00020F07" w:rsidP="00167DBD">
      <w:pPr>
        <w:pStyle w:val="ListParagraph"/>
        <w:numPr>
          <w:ilvl w:val="1"/>
          <w:numId w:val="5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sz w:val="24"/>
          <w:szCs w:val="24"/>
        </w:rPr>
      </w:pPr>
      <w:bookmarkStart w:id="111" w:name="_Toc52929884"/>
      <w:proofErr w:type="spellStart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>Fase</w:t>
      </w:r>
      <w:proofErr w:type="spellEnd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D712A5" w:rsidRPr="00660674">
        <w:rPr>
          <w:rFonts w:ascii="Times New Roman" w:eastAsia="Times New Roman" w:hAnsi="Times New Roman" w:cs="Times New Roman"/>
          <w:b/>
          <w:sz w:val="24"/>
          <w:szCs w:val="24"/>
        </w:rPr>
        <w:t>Perencanaan</w:t>
      </w:r>
      <w:bookmarkEnd w:id="111"/>
      <w:proofErr w:type="spellEnd"/>
      <w:r w:rsidR="00D712A5"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588BC69D" w14:textId="77777777" w:rsidR="00D07AB1" w:rsidRPr="00660674" w:rsidRDefault="00D07AB1" w:rsidP="00D07AB1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5038D22D" w14:textId="77777777" w:rsidR="006E71A7" w:rsidRPr="00660674" w:rsidRDefault="006E71A7" w:rsidP="006E71A7">
      <w:pPr>
        <w:pStyle w:val="NormalWeb"/>
        <w:spacing w:before="0" w:beforeAutospacing="0" w:after="0" w:afterAutospacing="0" w:line="480" w:lineRule="auto"/>
        <w:ind w:left="482" w:firstLine="238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01F91E11" w14:textId="77777777" w:rsidR="00D07AB1" w:rsidRPr="00660674" w:rsidRDefault="00D07AB1" w:rsidP="00D07AB1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r w:rsidRPr="0053308F">
        <w:rPr>
          <w:bCs/>
        </w:rPr>
        <w:t>…………… ……………. …………..</w:t>
      </w:r>
      <w:r>
        <w:t>……  …….</w:t>
      </w:r>
    </w:p>
    <w:p w14:paraId="10858116" w14:textId="77777777" w:rsidR="00D712A5" w:rsidRPr="00660674" w:rsidRDefault="00020F07" w:rsidP="00167DBD">
      <w:pPr>
        <w:pStyle w:val="ListParagraph"/>
        <w:numPr>
          <w:ilvl w:val="1"/>
          <w:numId w:val="5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12" w:name="_Toc52929885"/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Fase</w:t>
      </w:r>
      <w:proofErr w:type="spellEnd"/>
      <w:r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D712A5" w:rsidRPr="00660674">
        <w:rPr>
          <w:rFonts w:ascii="Times New Roman" w:hAnsi="Times New Roman" w:cs="Times New Roman"/>
          <w:b/>
          <w:sz w:val="24"/>
          <w:szCs w:val="24"/>
        </w:rPr>
        <w:t>Iterasi</w:t>
      </w:r>
      <w:bookmarkEnd w:id="112"/>
      <w:proofErr w:type="spellEnd"/>
      <w:r w:rsidR="00D712A5"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2B4C2A8" w14:textId="77777777" w:rsidR="00D07AB1" w:rsidRPr="00660674" w:rsidRDefault="00D07AB1" w:rsidP="00D07AB1">
      <w:pPr>
        <w:pStyle w:val="NormalWeb"/>
        <w:spacing w:before="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</w:t>
      </w:r>
      <w:r>
        <w:rPr>
          <w:color w:val="000000"/>
        </w:rPr>
        <w:lastRenderedPageBreak/>
        <w:t xml:space="preserve">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58C7970D" w14:textId="58F51C7D" w:rsidR="00D07AB1" w:rsidRDefault="000E15F2" w:rsidP="00167DB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line="480" w:lineRule="auto"/>
        <w:ind w:left="567" w:hanging="567"/>
        <w:jc w:val="both"/>
        <w:outlineLvl w:val="2"/>
        <w:rPr>
          <w:rFonts w:ascii="Times New Roman" w:hAnsi="Times New Roman" w:cs="Times New Roman"/>
          <w:b/>
          <w:sz w:val="24"/>
          <w:szCs w:val="24"/>
        </w:rPr>
      </w:pPr>
      <w:bookmarkStart w:id="113" w:name="_Toc52929886"/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Analisis</w:t>
      </w:r>
      <w:proofErr w:type="spellEnd"/>
      <w:r w:rsidR="00D41258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D41258">
        <w:rPr>
          <w:rFonts w:ascii="Times New Roman" w:hAnsi="Times New Roman" w:cs="Times New Roman"/>
          <w:b/>
          <w:sz w:val="24"/>
          <w:szCs w:val="24"/>
        </w:rPr>
        <w:t>S</w:t>
      </w:r>
      <w:r w:rsidR="009136D7" w:rsidRPr="00660674">
        <w:rPr>
          <w:rFonts w:ascii="Times New Roman" w:hAnsi="Times New Roman" w:cs="Times New Roman"/>
          <w:b/>
          <w:sz w:val="24"/>
          <w:szCs w:val="24"/>
        </w:rPr>
        <w:t>istem</w:t>
      </w:r>
      <w:bookmarkEnd w:id="113"/>
      <w:proofErr w:type="spellEnd"/>
      <w:r w:rsidR="009136D7"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66160638" w14:textId="77777777" w:rsidR="006E71A7" w:rsidRPr="00660674" w:rsidRDefault="006E71A7" w:rsidP="006E71A7">
      <w:pPr>
        <w:pStyle w:val="NormalWeb"/>
        <w:spacing w:before="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7E74A8BD" w14:textId="77777777" w:rsidR="00756AA1" w:rsidRPr="00D07AB1" w:rsidRDefault="004617F2" w:rsidP="00167DBD">
      <w:pPr>
        <w:pStyle w:val="ListParagraph"/>
        <w:numPr>
          <w:ilvl w:val="1"/>
          <w:numId w:val="38"/>
        </w:numPr>
        <w:autoSpaceDE w:val="0"/>
        <w:autoSpaceDN w:val="0"/>
        <w:adjustRightInd w:val="0"/>
        <w:spacing w:line="480" w:lineRule="auto"/>
        <w:ind w:left="284" w:hanging="284"/>
        <w:jc w:val="both"/>
        <w:rPr>
          <w:rFonts w:ascii="Times New Roman" w:hAnsi="Times New Roman" w:cs="Times New Roman"/>
          <w:b/>
          <w:bCs/>
          <w:i/>
          <w:sz w:val="24"/>
          <w:szCs w:val="24"/>
        </w:rPr>
      </w:pPr>
      <w:r w:rsidRPr="00D07AB1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Use Case diagram </w:t>
      </w:r>
    </w:p>
    <w:p w14:paraId="5C7A4A4D" w14:textId="77777777" w:rsidR="00EB7AD9" w:rsidRPr="0050219D" w:rsidRDefault="00EB7AD9" w:rsidP="00EB7AD9">
      <w:pPr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  <w:lang w:eastAsia="ja-JP"/>
        </w:rPr>
        <w:drawing>
          <wp:inline distT="0" distB="0" distL="0" distR="0" wp14:anchorId="1EFCAC71" wp14:editId="654D07DB">
            <wp:extent cx="4688205" cy="3642036"/>
            <wp:effectExtent l="0" t="0" r="0" b="0"/>
            <wp:docPr id="24" name="Picture 24" descr="Use Case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Use Case3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0502" cy="36671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815EB0" w14:textId="77777777" w:rsidR="00EB7AD9" w:rsidRPr="00EB7AD9" w:rsidRDefault="00EB7AD9" w:rsidP="00EB7AD9">
      <w:pPr>
        <w:pStyle w:val="Caption"/>
        <w:spacing w:after="0" w:line="480" w:lineRule="auto"/>
        <w:jc w:val="center"/>
        <w:rPr>
          <w:rFonts w:cs="Times New Roman"/>
        </w:rPr>
      </w:pPr>
      <w:bookmarkStart w:id="114" w:name="_Toc32323122"/>
      <w:bookmarkStart w:id="115" w:name="_Toc32323201"/>
      <w:bookmarkStart w:id="116" w:name="_Toc32908105"/>
      <w:bookmarkStart w:id="117" w:name="_Toc38876057"/>
      <w:bookmarkStart w:id="118" w:name="_Toc52930062"/>
      <w:commentRangeStart w:id="119"/>
      <w:r w:rsidRPr="00660674">
        <w:rPr>
          <w:rFonts w:cs="Times New Roman"/>
        </w:rPr>
        <w:t xml:space="preserve">Gambar 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TYLEREF 1 \s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3</w:t>
      </w:r>
      <w:r w:rsidR="008C1494">
        <w:rPr>
          <w:rFonts w:cs="Times New Roman"/>
        </w:rPr>
        <w:fldChar w:fldCharType="end"/>
      </w:r>
      <w:r w:rsidR="008C1494">
        <w:rPr>
          <w:rFonts w:cs="Times New Roman"/>
        </w:rPr>
        <w:t>.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EQ Gambar \* ARABIC \s 1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2</w:t>
      </w:r>
      <w:r w:rsidR="008C1494">
        <w:rPr>
          <w:rFonts w:cs="Times New Roman"/>
        </w:rPr>
        <w:fldChar w:fldCharType="end"/>
      </w:r>
      <w:r w:rsidRPr="00660674">
        <w:rPr>
          <w:rFonts w:cs="Times New Roman"/>
        </w:rPr>
        <w:t xml:space="preserve"> </w:t>
      </w:r>
      <w:r w:rsidRPr="00660674">
        <w:rPr>
          <w:rFonts w:cs="Times New Roman"/>
          <w:i/>
        </w:rPr>
        <w:t>Use Case Diagram</w:t>
      </w:r>
      <w:bookmarkEnd w:id="114"/>
      <w:bookmarkEnd w:id="115"/>
      <w:bookmarkEnd w:id="116"/>
      <w:bookmarkEnd w:id="117"/>
      <w:bookmarkEnd w:id="118"/>
      <w:commentRangeEnd w:id="119"/>
      <w:r w:rsidR="00935224">
        <w:rPr>
          <w:rStyle w:val="CommentReference"/>
          <w:rFonts w:ascii="Arial" w:hAnsi="Arial"/>
          <w:iCs w:val="0"/>
          <w:color w:val="auto"/>
        </w:rPr>
        <w:commentReference w:id="119"/>
      </w:r>
    </w:p>
    <w:p w14:paraId="301A634D" w14:textId="77777777" w:rsidR="002E228C" w:rsidRDefault="00B13156" w:rsidP="00CF7002">
      <w:pPr>
        <w:autoSpaceDE w:val="0"/>
        <w:autoSpaceDN w:val="0"/>
        <w:adjustRightInd w:val="0"/>
        <w:spacing w:line="480" w:lineRule="auto"/>
        <w:ind w:firstLine="567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</w:pPr>
      <w:r w:rsidRPr="00B13156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lastRenderedPageBreak/>
        <w:t>Use</w:t>
      </w:r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B13156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case</w:t>
      </w:r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B13156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diagram</w:t>
      </w:r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</w:t>
      </w:r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njelaskan</w:t>
      </w:r>
      <w:proofErr w:type="spellEnd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kelakuan</w:t>
      </w:r>
      <w:proofErr w:type="spellEnd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ri</w:t>
      </w:r>
      <w:proofErr w:type="spellEnd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istem</w:t>
      </w:r>
      <w:proofErr w:type="spellEnd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web </w:t>
      </w:r>
      <w:proofErr w:type="spellStart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repositori</w:t>
      </w:r>
      <w:proofErr w:type="spellEnd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7D4459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</w:t>
      </w:r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kripsi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Teknik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Informatik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pad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. Pada </w:t>
      </w:r>
      <w:r w:rsidR="005E6B1A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G</w:t>
      </w:r>
      <w:r w:rsidR="00365242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mbar 3.2</w:t>
      </w:r>
      <w:r w:rsidRPr="00B13156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,</w:t>
      </w:r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erdapat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u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ktor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yang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representasik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u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jenis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ggun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,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yaitu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hasisw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dan admin.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hasisw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pat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lakuk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registrasi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ku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, </w:t>
      </w:r>
      <w:r w:rsidRPr="00B13156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 xml:space="preserve">login,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cari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, </w:t>
      </w:r>
      <w:proofErr w:type="spellStart"/>
      <w:r w:rsidR="00123EBB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lihat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,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unggah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, </w:t>
      </w:r>
      <w:r w:rsidRPr="00B13156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edit password</w:t>
      </w:r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, dan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lihat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info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injau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.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Pencari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pat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lakuk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anp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B13156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 xml:space="preserve">login,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ementar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fitur-fitur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lainnya</w:t>
      </w:r>
      <w:proofErr w:type="spellEnd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pat</w:t>
      </w:r>
      <w:proofErr w:type="spellEnd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lakukan</w:t>
      </w:r>
      <w:proofErr w:type="spellEnd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etelah</w:t>
      </w:r>
      <w:proofErr w:type="spellEnd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B90EB4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login</w:t>
      </w:r>
      <w:r w:rsidR="00CF7002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. </w:t>
      </w:r>
      <w:r w:rsidRPr="00B13156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 xml:space="preserve">Login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pat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lakuk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pabil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ahasisw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elah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daftark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ku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dan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ku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elah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B90EB4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iaktifk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oleh admin. Admin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dapat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lakuka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verifikasi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kun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dan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injau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skripsi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pabila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admin </w:t>
      </w:r>
      <w:proofErr w:type="spellStart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telah</w:t>
      </w:r>
      <w:proofErr w:type="spellEnd"/>
      <w:r w:rsidRPr="00B13156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Pr="00B13156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login.</w:t>
      </w:r>
      <w:r w:rsidR="00B90EB4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 xml:space="preserve"> </w:t>
      </w:r>
    </w:p>
    <w:p w14:paraId="0235B983" w14:textId="2C16238C" w:rsidR="006E71A7" w:rsidRDefault="006E71A7" w:rsidP="006E71A7">
      <w:pPr>
        <w:pStyle w:val="NormalWeb"/>
        <w:spacing w:before="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09BE3645" w14:textId="71E08EDA" w:rsidR="006E71A7" w:rsidRPr="00D07AB1" w:rsidRDefault="006E71A7" w:rsidP="00167DBD">
      <w:pPr>
        <w:pStyle w:val="ListParagraph"/>
        <w:numPr>
          <w:ilvl w:val="1"/>
          <w:numId w:val="38"/>
        </w:numPr>
        <w:autoSpaceDE w:val="0"/>
        <w:autoSpaceDN w:val="0"/>
        <w:adjustRightInd w:val="0"/>
        <w:spacing w:line="480" w:lineRule="auto"/>
        <w:ind w:left="284" w:hanging="284"/>
        <w:jc w:val="both"/>
        <w:rPr>
          <w:rFonts w:ascii="Times New Roman" w:hAnsi="Times New Roman" w:cs="Times New Roman"/>
          <w:b/>
          <w:bCs/>
          <w:i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sz w:val="24"/>
          <w:szCs w:val="24"/>
        </w:rPr>
        <w:t>Activity</w:t>
      </w:r>
      <w:r w:rsidRPr="00D07AB1">
        <w:rPr>
          <w:rFonts w:ascii="Times New Roman" w:hAnsi="Times New Roman" w:cs="Times New Roman"/>
          <w:b/>
          <w:bCs/>
          <w:i/>
          <w:sz w:val="24"/>
          <w:szCs w:val="24"/>
        </w:rPr>
        <w:t xml:space="preserve"> diagram </w:t>
      </w:r>
    </w:p>
    <w:p w14:paraId="418C4C04" w14:textId="77777777" w:rsidR="00123EBB" w:rsidRDefault="00B13156" w:rsidP="00B13156">
      <w:pPr>
        <w:autoSpaceDE w:val="0"/>
        <w:autoSpaceDN w:val="0"/>
        <w:adjustRightInd w:val="0"/>
        <w:spacing w:line="480" w:lineRule="auto"/>
        <w:ind w:firstLine="567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60674">
        <w:rPr>
          <w:rFonts w:ascii="Times New Roman" w:hAnsi="Times New Roman" w:cs="Times New Roman"/>
          <w:sz w:val="24"/>
          <w:szCs w:val="24"/>
        </w:rPr>
        <w:t xml:space="preserve">Diagram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. </w:t>
      </w:r>
      <w:r w:rsidR="005E6B1A">
        <w:rPr>
          <w:rFonts w:ascii="Times New Roman" w:hAnsi="Times New Roman" w:cs="Times New Roman"/>
          <w:sz w:val="24"/>
          <w:szCs w:val="24"/>
        </w:rPr>
        <w:t>Pada G</w:t>
      </w:r>
      <w:r w:rsidR="00365242">
        <w:rPr>
          <w:rFonts w:ascii="Times New Roman" w:hAnsi="Times New Roman" w:cs="Times New Roman"/>
          <w:sz w:val="24"/>
          <w:szCs w:val="24"/>
        </w:rPr>
        <w:t xml:space="preserve">ambar 3.3, </w:t>
      </w:r>
      <w:proofErr w:type="spellStart"/>
      <w:r w:rsidR="00365242">
        <w:rPr>
          <w:rFonts w:ascii="Times New Roman" w:hAnsi="Times New Roman" w:cs="Times New Roman"/>
          <w:sz w:val="24"/>
          <w:szCs w:val="24"/>
        </w:rPr>
        <w:t>t</w:t>
      </w:r>
      <w:r w:rsidR="004305C4">
        <w:rPr>
          <w:rFonts w:ascii="Times New Roman" w:hAnsi="Times New Roman" w:cs="Times New Roman"/>
          <w:sz w:val="24"/>
          <w:szCs w:val="24"/>
        </w:rPr>
        <w:t>erdapat</w:t>
      </w:r>
      <w:proofErr w:type="spellEnd"/>
      <w:r w:rsidR="00430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05C4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i/>
          <w:sz w:val="24"/>
          <w:szCs w:val="24"/>
        </w:rPr>
        <w:t>swimlane</w:t>
      </w:r>
      <w:proofErr w:type="spellEnd"/>
      <w:r w:rsidRPr="0066067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label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dan admin. </w:t>
      </w:r>
      <w:r w:rsidRPr="004305C4">
        <w:rPr>
          <w:rFonts w:ascii="Times New Roman" w:hAnsi="Times New Roman" w:cs="Times New Roman"/>
          <w:i/>
          <w:sz w:val="24"/>
          <w:szCs w:val="24"/>
        </w:rPr>
        <w:t>Swimlane</w:t>
      </w:r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emisah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</w:t>
      </w:r>
      <w:r w:rsidR="004305C4">
        <w:rPr>
          <w:rFonts w:ascii="Times New Roman" w:hAnsi="Times New Roman" w:cs="Times New Roman"/>
          <w:sz w:val="24"/>
          <w:szCs w:val="24"/>
        </w:rPr>
        <w:t>wal</w:t>
      </w:r>
      <w:proofErr w:type="spellEnd"/>
      <w:r w:rsidR="004305C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305C4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430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05C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30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05C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430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05C4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registra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, </w:t>
      </w:r>
      <w:r w:rsidR="004305C4">
        <w:rPr>
          <w:rFonts w:ascii="Times New Roman" w:hAnsi="Times New Roman" w:cs="Times New Roman"/>
          <w:i/>
          <w:sz w:val="24"/>
          <w:szCs w:val="24"/>
        </w:rPr>
        <w:t>log</w:t>
      </w:r>
      <w:r w:rsidRPr="00660674">
        <w:rPr>
          <w:rFonts w:ascii="Times New Roman" w:hAnsi="Times New Roman" w:cs="Times New Roman"/>
          <w:i/>
          <w:sz w:val="24"/>
          <w:szCs w:val="24"/>
        </w:rPr>
        <w:t>in</w:t>
      </w:r>
      <w:r w:rsidRPr="006606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ku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idaftar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0EB4">
        <w:rPr>
          <w:rFonts w:ascii="Times New Roman" w:hAnsi="Times New Roman" w:cs="Times New Roman"/>
          <w:sz w:val="24"/>
          <w:szCs w:val="24"/>
        </w:rPr>
        <w:t>ditinjau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oleh admin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>.</w:t>
      </w:r>
      <w:r w:rsidR="00B90E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0EB4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B90E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0EB4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B90E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0EB4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="00B90E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0EB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4305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05C4">
        <w:rPr>
          <w:rFonts w:ascii="Times New Roman" w:hAnsi="Times New Roman" w:cs="Times New Roman"/>
          <w:sz w:val="24"/>
          <w:szCs w:val="24"/>
        </w:rPr>
        <w:t>akun</w:t>
      </w:r>
      <w:proofErr w:type="spellEnd"/>
      <w:r w:rsidR="00B90E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0EB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B90E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0EB4">
        <w:rPr>
          <w:rFonts w:ascii="Times New Roman" w:hAnsi="Times New Roman" w:cs="Times New Roman"/>
          <w:sz w:val="24"/>
          <w:szCs w:val="24"/>
        </w:rPr>
        <w:t>diaktifkan</w:t>
      </w:r>
      <w:proofErr w:type="spellEnd"/>
      <w:r w:rsidR="00B90EB4">
        <w:rPr>
          <w:rFonts w:ascii="Times New Roman" w:hAnsi="Times New Roman" w:cs="Times New Roman"/>
          <w:sz w:val="24"/>
          <w:szCs w:val="24"/>
        </w:rPr>
        <w:t>.</w:t>
      </w:r>
      <w:r w:rsidRPr="00660674">
        <w:rPr>
          <w:rFonts w:ascii="Times New Roman" w:hAnsi="Times New Roman" w:cs="Times New Roman"/>
          <w:sz w:val="24"/>
          <w:szCs w:val="24"/>
        </w:rPr>
        <w:t xml:space="preserve"> Setelah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iaktifkan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067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60674">
        <w:rPr>
          <w:rFonts w:ascii="Times New Roman" w:hAnsi="Times New Roman" w:cs="Times New Roman"/>
          <w:sz w:val="24"/>
          <w:szCs w:val="24"/>
        </w:rPr>
        <w:t xml:space="preserve"> </w:t>
      </w:r>
      <w:r w:rsidRPr="00660674">
        <w:rPr>
          <w:rFonts w:ascii="Times New Roman" w:hAnsi="Times New Roman" w:cs="Times New Roman"/>
          <w:i/>
          <w:sz w:val="24"/>
          <w:szCs w:val="24"/>
        </w:rPr>
        <w:t xml:space="preserve">login. </w:t>
      </w:r>
    </w:p>
    <w:p w14:paraId="152F28BF" w14:textId="4D3AF157" w:rsidR="002C3900" w:rsidRDefault="002C3900" w:rsidP="002C3900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lastRenderedPageBreak/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3B6A59F0" w14:textId="77777777" w:rsidR="00DD061D" w:rsidRPr="00F33963" w:rsidRDefault="00DD061D" w:rsidP="00D07AB1">
      <w:pPr>
        <w:keepNext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</w:rPr>
      </w:pPr>
      <w:r>
        <w:rPr>
          <w:noProof/>
          <w:lang w:eastAsia="ja-JP"/>
        </w:rPr>
        <w:drawing>
          <wp:inline distT="0" distB="0" distL="0" distR="0" wp14:anchorId="10B1574D" wp14:editId="09BB7293">
            <wp:extent cx="4931573" cy="5733366"/>
            <wp:effectExtent l="0" t="0" r="2540" b="1270"/>
            <wp:docPr id="80" name="Picture 80" descr="Activity (5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 descr="Activity (5)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5448" cy="57494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09311D" w14:textId="1173635C" w:rsidR="00DD061D" w:rsidRDefault="00DD061D" w:rsidP="00DD061D">
      <w:pPr>
        <w:pStyle w:val="Caption"/>
        <w:spacing w:after="0" w:line="480" w:lineRule="auto"/>
        <w:jc w:val="center"/>
        <w:rPr>
          <w:rFonts w:cs="Times New Roman"/>
          <w:i/>
        </w:rPr>
      </w:pPr>
      <w:bookmarkStart w:id="120" w:name="_Toc32323123"/>
      <w:bookmarkStart w:id="121" w:name="_Toc32323202"/>
      <w:bookmarkStart w:id="122" w:name="_Toc32908106"/>
      <w:bookmarkStart w:id="123" w:name="_Toc38876058"/>
      <w:bookmarkStart w:id="124" w:name="_Toc52930063"/>
      <w:commentRangeStart w:id="125"/>
      <w:r w:rsidRPr="00660674">
        <w:rPr>
          <w:rFonts w:cs="Times New Roman"/>
        </w:rPr>
        <w:t xml:space="preserve">Gambar 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TYLEREF 1 \s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3</w:t>
      </w:r>
      <w:r w:rsidR="008C1494">
        <w:rPr>
          <w:rFonts w:cs="Times New Roman"/>
        </w:rPr>
        <w:fldChar w:fldCharType="end"/>
      </w:r>
      <w:r w:rsidR="008C1494">
        <w:rPr>
          <w:rFonts w:cs="Times New Roman"/>
        </w:rPr>
        <w:t>.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EQ Gambar \* ARABIC \s 1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3</w:t>
      </w:r>
      <w:r w:rsidR="008C1494">
        <w:rPr>
          <w:rFonts w:cs="Times New Roman"/>
        </w:rPr>
        <w:fldChar w:fldCharType="end"/>
      </w:r>
      <w:r w:rsidRPr="00660674">
        <w:rPr>
          <w:rFonts w:cs="Times New Roman"/>
        </w:rPr>
        <w:t xml:space="preserve"> </w:t>
      </w:r>
      <w:r w:rsidRPr="00660674">
        <w:rPr>
          <w:rFonts w:cs="Times New Roman"/>
          <w:i/>
        </w:rPr>
        <w:t>Activity Diagram</w:t>
      </w:r>
      <w:bookmarkEnd w:id="120"/>
      <w:bookmarkEnd w:id="121"/>
      <w:bookmarkEnd w:id="122"/>
      <w:bookmarkEnd w:id="123"/>
      <w:bookmarkEnd w:id="124"/>
      <w:commentRangeEnd w:id="125"/>
      <w:r w:rsidR="00935224">
        <w:rPr>
          <w:rStyle w:val="CommentReference"/>
          <w:rFonts w:ascii="Arial" w:hAnsi="Arial"/>
          <w:iCs w:val="0"/>
          <w:color w:val="auto"/>
        </w:rPr>
        <w:commentReference w:id="125"/>
      </w:r>
    </w:p>
    <w:p w14:paraId="4DAE1913" w14:textId="56466CB7" w:rsidR="00EB7AD9" w:rsidRPr="00B748A4" w:rsidRDefault="000E15F2" w:rsidP="00167DB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line="480" w:lineRule="auto"/>
        <w:ind w:left="567" w:hanging="567"/>
        <w:jc w:val="both"/>
        <w:outlineLvl w:val="2"/>
        <w:rPr>
          <w:rFonts w:ascii="Times New Roman" w:hAnsi="Times New Roman" w:cs="Times New Roman"/>
          <w:b/>
          <w:sz w:val="24"/>
          <w:szCs w:val="24"/>
        </w:rPr>
      </w:pPr>
      <w:bookmarkStart w:id="126" w:name="_Toc52929887"/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lastRenderedPageBreak/>
        <w:t>Analisis</w:t>
      </w:r>
      <w:proofErr w:type="spellEnd"/>
      <w:r w:rsidR="004617F2"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4617F2" w:rsidRPr="00660674">
        <w:rPr>
          <w:rFonts w:ascii="Times New Roman" w:hAnsi="Times New Roman" w:cs="Times New Roman"/>
          <w:b/>
          <w:sz w:val="24"/>
          <w:szCs w:val="24"/>
        </w:rPr>
        <w:t>Arsitektur</w:t>
      </w:r>
      <w:proofErr w:type="spellEnd"/>
      <w:r w:rsidR="00834DB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834DB4">
        <w:rPr>
          <w:rFonts w:ascii="Times New Roman" w:hAnsi="Times New Roman" w:cs="Times New Roman"/>
          <w:b/>
          <w:sz w:val="24"/>
          <w:szCs w:val="24"/>
        </w:rPr>
        <w:t>Menggunakan</w:t>
      </w:r>
      <w:proofErr w:type="spellEnd"/>
      <w:r w:rsidR="00834DB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661F6" w:rsidRPr="00834DB4">
        <w:rPr>
          <w:rFonts w:ascii="Times New Roman" w:hAnsi="Times New Roman" w:cs="Times New Roman"/>
          <w:b/>
          <w:i/>
          <w:sz w:val="24"/>
          <w:szCs w:val="24"/>
        </w:rPr>
        <w:t xml:space="preserve">Deployment </w:t>
      </w:r>
      <w:r w:rsidR="009A2421" w:rsidRPr="00834DB4">
        <w:rPr>
          <w:rFonts w:ascii="Times New Roman" w:hAnsi="Times New Roman" w:cs="Times New Roman"/>
          <w:b/>
          <w:i/>
          <w:sz w:val="24"/>
          <w:szCs w:val="24"/>
        </w:rPr>
        <w:t>D</w:t>
      </w:r>
      <w:r w:rsidR="001661F6" w:rsidRPr="00834DB4">
        <w:rPr>
          <w:rFonts w:ascii="Times New Roman" w:hAnsi="Times New Roman" w:cs="Times New Roman"/>
          <w:b/>
          <w:i/>
          <w:sz w:val="24"/>
          <w:szCs w:val="24"/>
        </w:rPr>
        <w:t>iagram</w:t>
      </w:r>
      <w:bookmarkEnd w:id="126"/>
      <w:r w:rsidR="001661F6" w:rsidRPr="00834DB4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</w:p>
    <w:p w14:paraId="424AB3C8" w14:textId="77777777" w:rsidR="00B748A4" w:rsidRDefault="00B748A4" w:rsidP="00B748A4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2B04CB57" w14:textId="77777777" w:rsidR="00C2312A" w:rsidRPr="00660674" w:rsidRDefault="00C2312A" w:rsidP="00C2312A">
      <w:pPr>
        <w:keepNext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ja-JP"/>
        </w:rPr>
        <w:drawing>
          <wp:inline distT="0" distB="0" distL="0" distR="0" wp14:anchorId="7EAEB738" wp14:editId="2E2F35FF">
            <wp:extent cx="4704296" cy="2039367"/>
            <wp:effectExtent l="0" t="0" r="1270" b="0"/>
            <wp:docPr id="38" name="Picture 38" descr="deployment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deployment (2)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2041" cy="2073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F98F7C" w14:textId="77777777" w:rsidR="00C2312A" w:rsidRPr="00C2312A" w:rsidRDefault="00C2312A" w:rsidP="00C2312A">
      <w:pPr>
        <w:pStyle w:val="Caption"/>
        <w:spacing w:after="0" w:line="480" w:lineRule="auto"/>
        <w:jc w:val="center"/>
        <w:rPr>
          <w:rFonts w:cs="Times New Roman"/>
          <w:i/>
          <w:szCs w:val="24"/>
        </w:rPr>
      </w:pPr>
      <w:bookmarkStart w:id="127" w:name="_Toc31033295"/>
      <w:bookmarkStart w:id="128" w:name="_Toc31062732"/>
      <w:bookmarkStart w:id="129" w:name="_Toc32323124"/>
      <w:bookmarkStart w:id="130" w:name="_Toc32323203"/>
      <w:bookmarkStart w:id="131" w:name="_Toc32908107"/>
      <w:bookmarkStart w:id="132" w:name="_Toc38876059"/>
      <w:bookmarkStart w:id="133" w:name="_Toc52930064"/>
      <w:r w:rsidRPr="00660674">
        <w:rPr>
          <w:rFonts w:cs="Times New Roman"/>
        </w:rPr>
        <w:t xml:space="preserve">Gambar 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TYLEREF 1 \s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3</w:t>
      </w:r>
      <w:r w:rsidR="008C1494">
        <w:rPr>
          <w:rFonts w:cs="Times New Roman"/>
        </w:rPr>
        <w:fldChar w:fldCharType="end"/>
      </w:r>
      <w:r w:rsidR="008C1494">
        <w:rPr>
          <w:rFonts w:cs="Times New Roman"/>
        </w:rPr>
        <w:t>.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EQ Gambar \* ARABIC \s 1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4</w:t>
      </w:r>
      <w:r w:rsidR="008C1494">
        <w:rPr>
          <w:rFonts w:cs="Times New Roman"/>
        </w:rPr>
        <w:fldChar w:fldCharType="end"/>
      </w:r>
      <w:r w:rsidRPr="00660674">
        <w:rPr>
          <w:rFonts w:cs="Times New Roman"/>
        </w:rPr>
        <w:t xml:space="preserve"> </w:t>
      </w:r>
      <w:r w:rsidRPr="00660674">
        <w:rPr>
          <w:rFonts w:cs="Times New Roman"/>
          <w:i/>
        </w:rPr>
        <w:t>Deployment Diagram</w:t>
      </w:r>
      <w:bookmarkEnd w:id="127"/>
      <w:bookmarkEnd w:id="128"/>
      <w:bookmarkEnd w:id="129"/>
      <w:bookmarkEnd w:id="130"/>
      <w:bookmarkEnd w:id="131"/>
      <w:bookmarkEnd w:id="132"/>
      <w:bookmarkEnd w:id="133"/>
    </w:p>
    <w:p w14:paraId="7A39B302" w14:textId="77777777" w:rsidR="00B748A4" w:rsidRDefault="00B748A4" w:rsidP="00B748A4">
      <w:pPr>
        <w:pStyle w:val="NormalWeb"/>
        <w:spacing w:before="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113A9C1F" w14:textId="77777777" w:rsidR="0021773A" w:rsidRPr="00834DB4" w:rsidRDefault="008751E7" w:rsidP="00167DB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line="480" w:lineRule="auto"/>
        <w:ind w:left="567" w:hanging="567"/>
        <w:jc w:val="both"/>
        <w:outlineLvl w:val="2"/>
        <w:rPr>
          <w:rFonts w:ascii="Times New Roman" w:hAnsi="Times New Roman" w:cs="Times New Roman"/>
          <w:b/>
          <w:sz w:val="24"/>
          <w:szCs w:val="24"/>
        </w:rPr>
      </w:pPr>
      <w:bookmarkStart w:id="134" w:name="_Toc52929888"/>
      <w:r>
        <w:rPr>
          <w:rFonts w:ascii="Times New Roman" w:hAnsi="Times New Roman" w:cs="Times New Roman"/>
          <w:b/>
          <w:sz w:val="24"/>
          <w:szCs w:val="24"/>
        </w:rPr>
        <w:t>Desain</w:t>
      </w:r>
      <w:r w:rsidR="004617F2" w:rsidRPr="00660674">
        <w:rPr>
          <w:rFonts w:ascii="Times New Roman" w:hAnsi="Times New Roman" w:cs="Times New Roman"/>
          <w:b/>
          <w:sz w:val="24"/>
          <w:szCs w:val="24"/>
        </w:rPr>
        <w:t xml:space="preserve"> B</w:t>
      </w:r>
      <w:r w:rsidR="00834DB4">
        <w:rPr>
          <w:rFonts w:ascii="Times New Roman" w:hAnsi="Times New Roman" w:cs="Times New Roman"/>
          <w:b/>
          <w:sz w:val="24"/>
          <w:szCs w:val="24"/>
        </w:rPr>
        <w:t>asis D</w:t>
      </w:r>
      <w:r w:rsidR="0097107F" w:rsidRPr="00660674">
        <w:rPr>
          <w:rFonts w:ascii="Times New Roman" w:hAnsi="Times New Roman" w:cs="Times New Roman"/>
          <w:b/>
          <w:sz w:val="24"/>
          <w:szCs w:val="24"/>
        </w:rPr>
        <w:t>ata</w:t>
      </w:r>
      <w:bookmarkEnd w:id="134"/>
      <w:r w:rsidR="00834DB4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10841467" w14:textId="77777777" w:rsidR="00DD061D" w:rsidRPr="00DD061D" w:rsidRDefault="005E6B1A" w:rsidP="00DD061D">
      <w:pPr>
        <w:autoSpaceDE w:val="0"/>
        <w:autoSpaceDN w:val="0"/>
        <w:adjustRightInd w:val="0"/>
        <w:spacing w:line="480" w:lineRule="auto"/>
        <w:ind w:firstLine="567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Pada G</w:t>
      </w:r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mbar 3.5 </w:t>
      </w:r>
      <w:proofErr w:type="spellStart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>terdapat</w:t>
      </w:r>
      <w:proofErr w:type="spellEnd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>empat</w:t>
      </w:r>
      <w:proofErr w:type="spellEnd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da </w:t>
      </w:r>
      <w:proofErr w:type="spellStart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>entitas</w:t>
      </w:r>
      <w:proofErr w:type="spellEnd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>dalam</w:t>
      </w:r>
      <w:proofErr w:type="spellEnd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ERD </w:t>
      </w:r>
      <w:proofErr w:type="spellStart"/>
      <w:r w:rsidR="000F1737" w:rsidRPr="00660674">
        <w:rPr>
          <w:rFonts w:ascii="Times New Roman" w:hAnsi="Times New Roman" w:cs="Times New Roman"/>
          <w:sz w:val="24"/>
          <w:szCs w:val="24"/>
          <w:shd w:val="clear" w:color="auto" w:fill="FFFFFF"/>
        </w:rPr>
        <w:t>yaitu</w:t>
      </w:r>
      <w:proofErr w:type="spellEnd"/>
      <w:r w:rsidR="000F1737" w:rsidRPr="0066067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F4115B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users, </w:t>
      </w:r>
      <w:proofErr w:type="spellStart"/>
      <w:r w:rsidR="00F4115B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temp_user</w:t>
      </w:r>
      <w:proofErr w:type="spellEnd"/>
      <w:r w:rsidR="00F4115B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 xml:space="preserve">, </w:t>
      </w:r>
      <w:proofErr w:type="spellStart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>skripsi</w:t>
      </w:r>
      <w:proofErr w:type="spellEnd"/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dan </w:t>
      </w:r>
      <w:r w:rsidR="00F4115B" w:rsidRPr="00FD599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forum</w:t>
      </w:r>
      <w:r w:rsidR="00FD5998" w:rsidRPr="00FD599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s</w:t>
      </w:r>
      <w:r w:rsidR="00F4115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="00882C15">
        <w:rPr>
          <w:rFonts w:ascii="Times New Roman" w:hAnsi="Times New Roman" w:cs="Times New Roman"/>
          <w:sz w:val="24"/>
          <w:szCs w:val="24"/>
          <w:shd w:val="clear" w:color="auto" w:fill="FFFFFF"/>
        </w:rPr>
        <w:t>Tabel</w:t>
      </w:r>
      <w:proofErr w:type="spellEnd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862EB" w:rsidRPr="00FD599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forum</w:t>
      </w:r>
      <w:r w:rsidR="00FD599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s</w:t>
      </w:r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ditambahkan</w:t>
      </w:r>
      <w:proofErr w:type="spellEnd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>karena</w:t>
      </w:r>
      <w:proofErr w:type="spellEnd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hasil</w:t>
      </w:r>
      <w:proofErr w:type="spellEnd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FD5998" w:rsidRPr="00FD599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feedback</w:t>
      </w:r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pada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fase</w:t>
      </w:r>
      <w:proofErr w:type="spellEnd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pemeliharaan</w:t>
      </w:r>
      <w:proofErr w:type="spellEnd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>menambahkan</w:t>
      </w:r>
      <w:proofErr w:type="spellEnd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>fitur</w:t>
      </w:r>
      <w:proofErr w:type="spellEnd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>kontak</w:t>
      </w:r>
      <w:proofErr w:type="spellEnd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dmin</w:t>
      </w:r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Tabel</w:t>
      </w:r>
      <w:proofErr w:type="spellEnd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862EB" w:rsidRPr="00FD599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forum</w:t>
      </w:r>
      <w:r w:rsidR="00FD599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s</w:t>
      </w:r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berisi</w:t>
      </w:r>
      <w:proofErr w:type="spellEnd"/>
      <w:r w:rsidR="00C2312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ata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pesan</w:t>
      </w:r>
      <w:proofErr w:type="spellEnd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dikirimkan</w:t>
      </w:r>
      <w:proofErr w:type="spellEnd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da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fitur</w:t>
      </w:r>
      <w:proofErr w:type="spellEnd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>kontak</w:t>
      </w:r>
      <w:proofErr w:type="spellEnd"/>
      <w:r w:rsidR="00C862EB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dmin. </w:t>
      </w:r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ambar 3.5 </w:t>
      </w:r>
      <w:proofErr w:type="spellStart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>adalah</w:t>
      </w:r>
      <w:proofErr w:type="spellEnd"/>
      <w:r w:rsidR="00FD599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FD5998" w:rsidRP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ERD</w:t>
      </w:r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yang </w:t>
      </w:r>
      <w:proofErr w:type="spellStart"/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menjelaskan</w:t>
      </w:r>
      <w:proofErr w:type="spellEnd"/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r w:rsidR="00FD5998" w:rsidRPr="003552AB">
        <w:rPr>
          <w:rFonts w:ascii="Times New Roman" w:eastAsia="Times New Roman" w:hAnsi="Times New Roman" w:cs="Times New Roman"/>
          <w:i/>
          <w:color w:val="000000"/>
          <w:sz w:val="24"/>
          <w:szCs w:val="24"/>
          <w:lang w:eastAsia="ja-JP"/>
        </w:rPr>
        <w:t>database</w:t>
      </w:r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web </w:t>
      </w:r>
      <w:proofErr w:type="spellStart"/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aplikasi</w:t>
      </w:r>
      <w:proofErr w:type="spellEnd"/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</w:t>
      </w:r>
      <w:proofErr w:type="spellStart"/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hasil</w:t>
      </w:r>
      <w:proofErr w:type="spellEnd"/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 xml:space="preserve"> final </w:t>
      </w:r>
      <w:proofErr w:type="spellStart"/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rilis</w:t>
      </w:r>
      <w:proofErr w:type="spellEnd"/>
      <w:r w:rsidR="00FD5998">
        <w:rPr>
          <w:rFonts w:ascii="Times New Roman" w:eastAsia="Times New Roman" w:hAnsi="Times New Roman" w:cs="Times New Roman"/>
          <w:color w:val="000000"/>
          <w:sz w:val="24"/>
          <w:szCs w:val="24"/>
          <w:lang w:eastAsia="ja-JP"/>
        </w:rPr>
        <w:t>.</w:t>
      </w:r>
    </w:p>
    <w:p w14:paraId="3A00FE33" w14:textId="77777777" w:rsidR="00B748A4" w:rsidRDefault="00B748A4" w:rsidP="00B748A4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067B416C" w14:textId="77777777" w:rsidR="00DD061D" w:rsidRPr="00660674" w:rsidRDefault="00DD061D" w:rsidP="00DD061D">
      <w:pPr>
        <w:keepNext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ja-JP"/>
        </w:rPr>
        <w:drawing>
          <wp:inline distT="0" distB="0" distL="0" distR="0" wp14:anchorId="1D04C43A" wp14:editId="7282976D">
            <wp:extent cx="5100955" cy="4618693"/>
            <wp:effectExtent l="0" t="0" r="4445" b="0"/>
            <wp:docPr id="42" name="Picture 42" descr="ERD 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 descr="ERD (2)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6039" cy="46776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975AC" w14:textId="77777777" w:rsidR="00DD061D" w:rsidRPr="00DD061D" w:rsidRDefault="00DD061D" w:rsidP="00DD061D">
      <w:pPr>
        <w:pStyle w:val="Caption"/>
        <w:spacing w:after="0" w:line="480" w:lineRule="auto"/>
        <w:jc w:val="center"/>
        <w:rPr>
          <w:rFonts w:cs="Times New Roman"/>
          <w:i/>
          <w:color w:val="auto"/>
          <w:szCs w:val="24"/>
        </w:rPr>
      </w:pPr>
      <w:bookmarkStart w:id="135" w:name="_Toc31033296"/>
      <w:bookmarkStart w:id="136" w:name="_Toc31062733"/>
      <w:bookmarkStart w:id="137" w:name="_Toc32323125"/>
      <w:bookmarkStart w:id="138" w:name="_Toc32323204"/>
      <w:bookmarkStart w:id="139" w:name="_Toc32908108"/>
      <w:bookmarkStart w:id="140" w:name="_Toc38876060"/>
      <w:bookmarkStart w:id="141" w:name="_Toc52930065"/>
      <w:r w:rsidRPr="00660674">
        <w:rPr>
          <w:rFonts w:cs="Times New Roman"/>
        </w:rPr>
        <w:t xml:space="preserve">Gambar 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TYLEREF 1 \s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3</w:t>
      </w:r>
      <w:r w:rsidR="008C1494">
        <w:rPr>
          <w:rFonts w:cs="Times New Roman"/>
        </w:rPr>
        <w:fldChar w:fldCharType="end"/>
      </w:r>
      <w:r w:rsidR="008C1494">
        <w:rPr>
          <w:rFonts w:cs="Times New Roman"/>
        </w:rPr>
        <w:t>.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EQ Gambar \* ARABIC \s 1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5</w:t>
      </w:r>
      <w:r w:rsidR="008C1494">
        <w:rPr>
          <w:rFonts w:cs="Times New Roman"/>
        </w:rPr>
        <w:fldChar w:fldCharType="end"/>
      </w:r>
      <w:r w:rsidRPr="00660674">
        <w:rPr>
          <w:rFonts w:cs="Times New Roman"/>
        </w:rPr>
        <w:t xml:space="preserve"> </w:t>
      </w:r>
      <w:r w:rsidRPr="00660674">
        <w:rPr>
          <w:rFonts w:cs="Times New Roman"/>
          <w:i/>
          <w:color w:val="auto"/>
          <w:szCs w:val="24"/>
        </w:rPr>
        <w:t>Entity Relationship Diagram</w:t>
      </w:r>
      <w:bookmarkEnd w:id="135"/>
      <w:bookmarkEnd w:id="136"/>
      <w:bookmarkEnd w:id="137"/>
      <w:bookmarkEnd w:id="138"/>
      <w:bookmarkEnd w:id="139"/>
      <w:bookmarkEnd w:id="140"/>
      <w:bookmarkEnd w:id="141"/>
    </w:p>
    <w:p w14:paraId="3F3B2DEE" w14:textId="77777777" w:rsidR="00710CF5" w:rsidRDefault="00710CF5" w:rsidP="00710CF5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lastRenderedPageBreak/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6C01C36C" w14:textId="77777777" w:rsidR="000F1737" w:rsidRPr="00660674" w:rsidRDefault="00A700BF" w:rsidP="00312431">
      <w:pPr>
        <w:keepNext/>
        <w:autoSpaceDE w:val="0"/>
        <w:autoSpaceDN w:val="0"/>
        <w:adjustRightInd w:val="0"/>
        <w:spacing w:line="480" w:lineRule="auto"/>
        <w:jc w:val="center"/>
        <w:rPr>
          <w:rFonts w:ascii="Times New Roman" w:hAnsi="Times New Roman" w:cs="Times New Roman"/>
        </w:rPr>
      </w:pPr>
      <w:r>
        <w:rPr>
          <w:noProof/>
          <w:lang w:eastAsia="ja-JP"/>
        </w:rPr>
        <w:drawing>
          <wp:inline distT="0" distB="0" distL="0" distR="0" wp14:anchorId="2C4FF512" wp14:editId="12797CAC">
            <wp:extent cx="5089481" cy="1853513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t="2842" b="3842"/>
                    <a:stretch/>
                  </pic:blipFill>
                  <pic:spPr bwMode="auto">
                    <a:xfrm>
                      <a:off x="0" y="0"/>
                      <a:ext cx="5182433" cy="18873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B2EEFD" w14:textId="77777777" w:rsidR="00B86FD4" w:rsidRPr="00FF1319" w:rsidRDefault="00F2428C" w:rsidP="00FF1319">
      <w:pPr>
        <w:pStyle w:val="Caption"/>
        <w:spacing w:after="0" w:line="480" w:lineRule="auto"/>
        <w:jc w:val="center"/>
        <w:rPr>
          <w:rFonts w:cs="Times New Roman"/>
        </w:rPr>
      </w:pPr>
      <w:bookmarkStart w:id="142" w:name="_Toc31033297"/>
      <w:bookmarkStart w:id="143" w:name="_Toc31062734"/>
      <w:bookmarkStart w:id="144" w:name="_Toc32323126"/>
      <w:bookmarkStart w:id="145" w:name="_Toc32323205"/>
      <w:bookmarkStart w:id="146" w:name="_Toc32908109"/>
      <w:bookmarkStart w:id="147" w:name="_Toc38876061"/>
      <w:bookmarkStart w:id="148" w:name="_Toc52930066"/>
      <w:r w:rsidRPr="00660674">
        <w:rPr>
          <w:rFonts w:cs="Times New Roman"/>
        </w:rPr>
        <w:t xml:space="preserve">Gambar 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TYLEREF 1 \s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3</w:t>
      </w:r>
      <w:r w:rsidR="008C1494">
        <w:rPr>
          <w:rFonts w:cs="Times New Roman"/>
        </w:rPr>
        <w:fldChar w:fldCharType="end"/>
      </w:r>
      <w:r w:rsidR="008C1494">
        <w:rPr>
          <w:rFonts w:cs="Times New Roman"/>
        </w:rPr>
        <w:t>.</w:t>
      </w:r>
      <w:r w:rsidR="008C1494">
        <w:rPr>
          <w:rFonts w:cs="Times New Roman"/>
        </w:rPr>
        <w:fldChar w:fldCharType="begin"/>
      </w:r>
      <w:r w:rsidR="008C1494">
        <w:rPr>
          <w:rFonts w:cs="Times New Roman"/>
        </w:rPr>
        <w:instrText xml:space="preserve"> SEQ Gambar \* ARABIC \s 1 </w:instrText>
      </w:r>
      <w:r w:rsidR="008C1494">
        <w:rPr>
          <w:rFonts w:cs="Times New Roman"/>
        </w:rPr>
        <w:fldChar w:fldCharType="separate"/>
      </w:r>
      <w:r w:rsidR="000D480A">
        <w:rPr>
          <w:rFonts w:cs="Times New Roman"/>
          <w:noProof/>
        </w:rPr>
        <w:t>6</w:t>
      </w:r>
      <w:r w:rsidR="008C1494">
        <w:rPr>
          <w:rFonts w:cs="Times New Roman"/>
        </w:rPr>
        <w:fldChar w:fldCharType="end"/>
      </w:r>
      <w:r w:rsidR="000F1737" w:rsidRPr="00660674">
        <w:rPr>
          <w:rFonts w:cs="Times New Roman"/>
        </w:rPr>
        <w:t xml:space="preserve"> </w:t>
      </w:r>
      <w:r w:rsidR="00A04DE6">
        <w:rPr>
          <w:rFonts w:cs="Times New Roman"/>
        </w:rPr>
        <w:t>Mode</w:t>
      </w:r>
      <w:r w:rsidR="00BE4BB7">
        <w:rPr>
          <w:rFonts w:cs="Times New Roman"/>
        </w:rPr>
        <w:t>l</w:t>
      </w:r>
      <w:r w:rsidR="00A04DE6">
        <w:rPr>
          <w:rFonts w:cs="Times New Roman"/>
        </w:rPr>
        <w:t xml:space="preserve"> Data </w:t>
      </w:r>
      <w:proofErr w:type="spellStart"/>
      <w:r w:rsidR="000F1737" w:rsidRPr="00660674">
        <w:rPr>
          <w:rFonts w:cs="Times New Roman"/>
        </w:rPr>
        <w:t>Fisik</w:t>
      </w:r>
      <w:bookmarkEnd w:id="142"/>
      <w:bookmarkEnd w:id="143"/>
      <w:bookmarkEnd w:id="144"/>
      <w:bookmarkEnd w:id="145"/>
      <w:bookmarkEnd w:id="146"/>
      <w:bookmarkEnd w:id="147"/>
      <w:bookmarkEnd w:id="148"/>
      <w:proofErr w:type="spellEnd"/>
    </w:p>
    <w:p w14:paraId="5D8710FD" w14:textId="77777777" w:rsidR="00B86FD4" w:rsidRPr="007B4BFC" w:rsidRDefault="006A6717" w:rsidP="00B86FD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D4">
        <w:rPr>
          <w:rFonts w:ascii="Times New Roman" w:hAnsi="Times New Roman" w:cs="Times New Roman"/>
          <w:sz w:val="24"/>
          <w:szCs w:val="24"/>
        </w:rPr>
        <w:t xml:space="preserve"> </w:t>
      </w:r>
      <w:r w:rsidR="00EA213A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4D0357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4D0357">
        <w:rPr>
          <w:rFonts w:ascii="Times New Roman" w:hAnsi="Times New Roman" w:cs="Times New Roman"/>
          <w:sz w:val="24"/>
          <w:szCs w:val="24"/>
        </w:rPr>
        <w:t xml:space="preserve"> 3.5</w:t>
      </w:r>
      <w:r w:rsidR="00B86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pada </w:t>
      </w:r>
      <w:r w:rsidR="00B86FD4">
        <w:rPr>
          <w:rFonts w:ascii="Times New Roman" w:hAnsi="Times New Roman" w:cs="Times New Roman"/>
          <w:i/>
          <w:sz w:val="24"/>
          <w:szCs w:val="24"/>
        </w:rPr>
        <w:t xml:space="preserve">database.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diunggah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193479" w:rsidRPr="00193479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193479">
        <w:rPr>
          <w:rFonts w:ascii="Times New Roman" w:hAnsi="Times New Roman" w:cs="Times New Roman"/>
          <w:i/>
          <w:sz w:val="24"/>
          <w:szCs w:val="24"/>
        </w:rPr>
        <w:t>.</w:t>
      </w:r>
      <w:r w:rsidR="00193479" w:rsidRPr="0019347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 </w:t>
      </w:r>
      <w:r w:rsidR="00CF0B6C">
        <w:rPr>
          <w:rFonts w:ascii="Times New Roman" w:hAnsi="Times New Roman" w:cs="Times New Roman"/>
          <w:sz w:val="24"/>
          <w:szCs w:val="24"/>
        </w:rPr>
        <w:t xml:space="preserve">id </w:t>
      </w:r>
      <w:proofErr w:type="spellStart"/>
      <w:r w:rsidR="00CF0B6C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CF0B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86FD4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="00CF0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B6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F0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B6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CF0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B6C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="00CF0B6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F0B6C">
        <w:rPr>
          <w:rFonts w:ascii="Times New Roman" w:hAnsi="Times New Roman" w:cs="Times New Roman"/>
          <w:sz w:val="24"/>
          <w:szCs w:val="24"/>
        </w:rPr>
        <w:t>indonesia</w:t>
      </w:r>
      <w:proofErr w:type="spellEnd"/>
      <w:r w:rsidR="00B86F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E472C">
        <w:rPr>
          <w:rFonts w:ascii="Times New Roman" w:hAnsi="Times New Roman" w:cs="Times New Roman"/>
          <w:i/>
          <w:sz w:val="24"/>
          <w:szCs w:val="24"/>
        </w:rPr>
        <w:t>url</w:t>
      </w:r>
      <w:proofErr w:type="spellEnd"/>
      <w:r w:rsidR="002E472C">
        <w:rPr>
          <w:rFonts w:ascii="Times New Roman" w:hAnsi="Times New Roman" w:cs="Times New Roman"/>
          <w:i/>
          <w:sz w:val="24"/>
          <w:szCs w:val="24"/>
        </w:rPr>
        <w:t xml:space="preserve"> file </w:t>
      </w:r>
      <w:proofErr w:type="spellStart"/>
      <w:r w:rsidR="002E472C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2E472C">
        <w:rPr>
          <w:rFonts w:ascii="Times New Roman" w:hAnsi="Times New Roman" w:cs="Times New Roman"/>
          <w:sz w:val="24"/>
          <w:szCs w:val="24"/>
        </w:rPr>
        <w:t>,</w:t>
      </w:r>
      <w:r w:rsidR="001934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 xml:space="preserve">, kata </w:t>
      </w:r>
      <w:proofErr w:type="spellStart"/>
      <w:r w:rsidR="00193479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="00193479">
        <w:rPr>
          <w:rFonts w:ascii="Times New Roman" w:hAnsi="Times New Roman" w:cs="Times New Roman"/>
          <w:sz w:val="24"/>
          <w:szCs w:val="24"/>
        </w:rPr>
        <w:t>,</w:t>
      </w:r>
      <w:r w:rsidR="002E4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472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2E4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472C">
        <w:rPr>
          <w:rFonts w:ascii="Times New Roman" w:hAnsi="Times New Roman" w:cs="Times New Roman"/>
          <w:sz w:val="24"/>
          <w:szCs w:val="24"/>
        </w:rPr>
        <w:t>publikasi</w:t>
      </w:r>
      <w:proofErr w:type="spellEnd"/>
      <w:r w:rsidR="002E472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E472C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2E4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472C">
        <w:rPr>
          <w:rFonts w:ascii="Times New Roman" w:hAnsi="Times New Roman" w:cs="Times New Roman"/>
          <w:sz w:val="24"/>
          <w:szCs w:val="24"/>
        </w:rPr>
        <w:t>diunggah</w:t>
      </w:r>
      <w:proofErr w:type="spellEnd"/>
      <w:r w:rsidR="002E472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E472C">
        <w:rPr>
          <w:rFonts w:ascii="Times New Roman" w:hAnsi="Times New Roman" w:cs="Times New Roman"/>
          <w:sz w:val="24"/>
          <w:szCs w:val="24"/>
        </w:rPr>
        <w:t>ditinjau</w:t>
      </w:r>
      <w:proofErr w:type="spellEnd"/>
      <w:r w:rsidR="002E472C">
        <w:rPr>
          <w:rFonts w:ascii="Times New Roman" w:hAnsi="Times New Roman" w:cs="Times New Roman"/>
          <w:sz w:val="24"/>
          <w:szCs w:val="24"/>
        </w:rPr>
        <w:t xml:space="preserve"> oleh </w:t>
      </w:r>
      <w:r w:rsidR="002E472C" w:rsidRPr="00193479">
        <w:rPr>
          <w:rFonts w:ascii="Times New Roman" w:hAnsi="Times New Roman" w:cs="Times New Roman"/>
          <w:sz w:val="24"/>
          <w:szCs w:val="24"/>
        </w:rPr>
        <w:t>admin</w:t>
      </w:r>
      <w:r w:rsidR="002E472C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CF0B6C" w:rsidRPr="00CF0B6C">
        <w:rPr>
          <w:rFonts w:ascii="Times New Roman" w:hAnsi="Times New Roman" w:cs="Times New Roman"/>
          <w:sz w:val="24"/>
          <w:szCs w:val="24"/>
        </w:rPr>
        <w:t xml:space="preserve">status </w:t>
      </w:r>
      <w:proofErr w:type="spellStart"/>
      <w:r w:rsidR="00CF0B6C">
        <w:rPr>
          <w:rFonts w:ascii="Times New Roman" w:hAnsi="Times New Roman" w:cs="Times New Roman"/>
          <w:sz w:val="24"/>
          <w:szCs w:val="24"/>
        </w:rPr>
        <w:t>ung</w:t>
      </w:r>
      <w:r w:rsidR="00C862EB">
        <w:rPr>
          <w:rFonts w:ascii="Times New Roman" w:hAnsi="Times New Roman" w:cs="Times New Roman"/>
          <w:sz w:val="24"/>
          <w:szCs w:val="24"/>
        </w:rPr>
        <w:t>g</w:t>
      </w:r>
      <w:r w:rsidR="00CF0B6C">
        <w:rPr>
          <w:rFonts w:ascii="Times New Roman" w:hAnsi="Times New Roman" w:cs="Times New Roman"/>
          <w:sz w:val="24"/>
          <w:szCs w:val="24"/>
        </w:rPr>
        <w:t>ahan</w:t>
      </w:r>
      <w:proofErr w:type="spellEnd"/>
      <w:r w:rsidR="00CF0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B6C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CF0B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E472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2E472C">
        <w:rPr>
          <w:rFonts w:ascii="Times New Roman" w:hAnsi="Times New Roman" w:cs="Times New Roman"/>
          <w:sz w:val="24"/>
          <w:szCs w:val="24"/>
        </w:rPr>
        <w:t xml:space="preserve"> </w:t>
      </w:r>
      <w:r w:rsidR="005C267A">
        <w:rPr>
          <w:rFonts w:ascii="Times New Roman" w:hAnsi="Times New Roman" w:cs="Times New Roman"/>
          <w:sz w:val="24"/>
          <w:szCs w:val="24"/>
        </w:rPr>
        <w:t>NPM</w:t>
      </w:r>
      <w:r w:rsidR="00CF0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472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2E47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B6C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2E472C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2E472C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="007B4BFC">
        <w:rPr>
          <w:rFonts w:ascii="Times New Roman" w:hAnsi="Times New Roman" w:cs="Times New Roman"/>
          <w:sz w:val="24"/>
          <w:szCs w:val="24"/>
        </w:rPr>
        <w:t>.</w:t>
      </w:r>
    </w:p>
    <w:p w14:paraId="21A392C7" w14:textId="77777777" w:rsidR="00CC062F" w:rsidRPr="00660674" w:rsidRDefault="00F2428C" w:rsidP="00383B9B">
      <w:pPr>
        <w:pStyle w:val="Caption"/>
        <w:spacing w:after="0" w:line="480" w:lineRule="auto"/>
        <w:jc w:val="center"/>
        <w:rPr>
          <w:rFonts w:cs="Times New Roman"/>
          <w:szCs w:val="24"/>
        </w:rPr>
      </w:pPr>
      <w:bookmarkStart w:id="149" w:name="_Toc32323241"/>
      <w:bookmarkStart w:id="150" w:name="_Toc32919958"/>
      <w:bookmarkStart w:id="151" w:name="_Toc34126580"/>
      <w:bookmarkStart w:id="152" w:name="_Toc38876106"/>
      <w:bookmarkStart w:id="153" w:name="_Toc52929967"/>
      <w:proofErr w:type="spellStart"/>
      <w:r w:rsidRPr="00660674">
        <w:rPr>
          <w:rFonts w:cs="Times New Roman"/>
          <w:szCs w:val="24"/>
        </w:rPr>
        <w:t>Tabel</w:t>
      </w:r>
      <w:proofErr w:type="spellEnd"/>
      <w:r w:rsidRPr="00660674">
        <w:rPr>
          <w:rFonts w:cs="Times New Roman"/>
          <w:szCs w:val="24"/>
        </w:rPr>
        <w:t xml:space="preserve"> </w:t>
      </w:r>
      <w:r w:rsidR="00CB3D76">
        <w:rPr>
          <w:rFonts w:cs="Times New Roman"/>
          <w:szCs w:val="24"/>
        </w:rPr>
        <w:fldChar w:fldCharType="begin"/>
      </w:r>
      <w:r w:rsidR="00CB3D76">
        <w:rPr>
          <w:rFonts w:cs="Times New Roman"/>
          <w:szCs w:val="24"/>
        </w:rPr>
        <w:instrText xml:space="preserve"> STYLEREF 1 \s </w:instrText>
      </w:r>
      <w:r w:rsidR="00CB3D76">
        <w:rPr>
          <w:rFonts w:cs="Times New Roman"/>
          <w:szCs w:val="24"/>
        </w:rPr>
        <w:fldChar w:fldCharType="separate"/>
      </w:r>
      <w:r w:rsidR="000D480A">
        <w:rPr>
          <w:rFonts w:cs="Times New Roman"/>
          <w:noProof/>
          <w:szCs w:val="24"/>
        </w:rPr>
        <w:t>3</w:t>
      </w:r>
      <w:r w:rsidR="00CB3D76">
        <w:rPr>
          <w:rFonts w:cs="Times New Roman"/>
          <w:szCs w:val="24"/>
        </w:rPr>
        <w:fldChar w:fldCharType="end"/>
      </w:r>
      <w:r w:rsidR="00CB3D76">
        <w:rPr>
          <w:rFonts w:cs="Times New Roman"/>
          <w:szCs w:val="24"/>
        </w:rPr>
        <w:t>.</w:t>
      </w:r>
      <w:r w:rsidR="00CB3D76">
        <w:rPr>
          <w:rFonts w:cs="Times New Roman"/>
          <w:szCs w:val="24"/>
        </w:rPr>
        <w:fldChar w:fldCharType="begin"/>
      </w:r>
      <w:r w:rsidR="00CB3D76">
        <w:rPr>
          <w:rFonts w:cs="Times New Roman"/>
          <w:szCs w:val="24"/>
        </w:rPr>
        <w:instrText xml:space="preserve"> SEQ Tabel \* ARABIC \s 1 </w:instrText>
      </w:r>
      <w:r w:rsidR="00CB3D76">
        <w:rPr>
          <w:rFonts w:cs="Times New Roman"/>
          <w:szCs w:val="24"/>
        </w:rPr>
        <w:fldChar w:fldCharType="separate"/>
      </w:r>
      <w:r w:rsidR="000D480A">
        <w:rPr>
          <w:rFonts w:cs="Times New Roman"/>
          <w:noProof/>
          <w:szCs w:val="24"/>
        </w:rPr>
        <w:t>5</w:t>
      </w:r>
      <w:r w:rsidR="00CB3D76">
        <w:rPr>
          <w:rFonts w:cs="Times New Roman"/>
          <w:szCs w:val="24"/>
        </w:rPr>
        <w:fldChar w:fldCharType="end"/>
      </w:r>
      <w:r w:rsidRPr="00660674">
        <w:rPr>
          <w:rFonts w:cs="Times New Roman"/>
          <w:szCs w:val="24"/>
        </w:rPr>
        <w:t xml:space="preserve"> </w:t>
      </w:r>
      <w:proofErr w:type="spellStart"/>
      <w:r w:rsidR="00537E3D">
        <w:rPr>
          <w:rFonts w:cs="Times New Roman"/>
          <w:szCs w:val="24"/>
        </w:rPr>
        <w:t>Atribut</w:t>
      </w:r>
      <w:proofErr w:type="spellEnd"/>
      <w:r w:rsidR="00537E3D">
        <w:rPr>
          <w:rFonts w:cs="Times New Roman"/>
          <w:szCs w:val="24"/>
        </w:rPr>
        <w:t xml:space="preserve"> </w:t>
      </w:r>
      <w:proofErr w:type="spellStart"/>
      <w:r w:rsidR="00537E3D">
        <w:rPr>
          <w:rFonts w:cs="Times New Roman"/>
          <w:szCs w:val="24"/>
        </w:rPr>
        <w:t>Tabel</w:t>
      </w:r>
      <w:proofErr w:type="spellEnd"/>
      <w:r w:rsidR="00537E3D">
        <w:rPr>
          <w:rFonts w:cs="Times New Roman"/>
          <w:szCs w:val="24"/>
        </w:rPr>
        <w:t xml:space="preserve"> </w:t>
      </w:r>
      <w:proofErr w:type="spellStart"/>
      <w:r w:rsidR="00537E3D">
        <w:rPr>
          <w:rFonts w:cs="Times New Roman"/>
          <w:szCs w:val="24"/>
        </w:rPr>
        <w:t>s</w:t>
      </w:r>
      <w:r w:rsidR="00CC062F" w:rsidRPr="00660674">
        <w:rPr>
          <w:rFonts w:cs="Times New Roman"/>
          <w:szCs w:val="24"/>
        </w:rPr>
        <w:t>kripsi</w:t>
      </w:r>
      <w:bookmarkEnd w:id="149"/>
      <w:bookmarkEnd w:id="150"/>
      <w:bookmarkEnd w:id="151"/>
      <w:bookmarkEnd w:id="152"/>
      <w:bookmarkEnd w:id="153"/>
      <w:proofErr w:type="spellEnd"/>
    </w:p>
    <w:tbl>
      <w:tblPr>
        <w:tblW w:w="0" w:type="auto"/>
        <w:tblLook w:val="04A0" w:firstRow="1" w:lastRow="0" w:firstColumn="1" w:lastColumn="0" w:noHBand="0" w:noVBand="1"/>
      </w:tblPr>
      <w:tblGrid>
        <w:gridCol w:w="562"/>
        <w:gridCol w:w="1806"/>
        <w:gridCol w:w="1240"/>
        <w:gridCol w:w="1078"/>
        <w:gridCol w:w="3242"/>
      </w:tblGrid>
      <w:tr w:rsidR="004F061F" w:rsidRPr="00660674" w14:paraId="5F8AB3FC" w14:textId="77777777" w:rsidTr="009D2EB6">
        <w:trPr>
          <w:trHeight w:val="20"/>
          <w:tblHeader/>
        </w:trPr>
        <w:tc>
          <w:tcPr>
            <w:tcW w:w="5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1B42A01B" w14:textId="77777777" w:rsidR="004F061F" w:rsidRPr="007D4459" w:rsidRDefault="004F061F" w:rsidP="00365242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</w:pPr>
            <w:r w:rsidRPr="007D445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>No</w:t>
            </w:r>
          </w:p>
        </w:tc>
        <w:tc>
          <w:tcPr>
            <w:tcW w:w="18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6604EE0B" w14:textId="77777777" w:rsidR="004F061F" w:rsidRPr="007D4459" w:rsidRDefault="004F061F" w:rsidP="00365242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</w:pPr>
            <w:proofErr w:type="spellStart"/>
            <w:r w:rsidRPr="007D445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>Atribut</w:t>
            </w:r>
            <w:proofErr w:type="spellEnd"/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662D0BB6" w14:textId="77777777" w:rsidR="004F061F" w:rsidRPr="007D4459" w:rsidRDefault="004F061F" w:rsidP="00365242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</w:pPr>
            <w:proofErr w:type="spellStart"/>
            <w:r w:rsidRPr="007D445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>Tipe</w:t>
            </w:r>
            <w:proofErr w:type="spellEnd"/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69273EA6" w14:textId="77777777" w:rsidR="004F061F" w:rsidRPr="007D4459" w:rsidRDefault="004F061F" w:rsidP="00365242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</w:pPr>
            <w:proofErr w:type="spellStart"/>
            <w:r w:rsidRPr="007D445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>Ukuran</w:t>
            </w:r>
            <w:proofErr w:type="spellEnd"/>
          </w:p>
        </w:tc>
        <w:tc>
          <w:tcPr>
            <w:tcW w:w="32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219B57F9" w14:textId="77777777" w:rsidR="004F061F" w:rsidRPr="007D4459" w:rsidRDefault="004F061F" w:rsidP="00365242">
            <w:pPr>
              <w:spacing w:line="240" w:lineRule="auto"/>
              <w:ind w:left="-16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</w:pPr>
            <w:proofErr w:type="spellStart"/>
            <w:r w:rsidRPr="007D4459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>Keterangan</w:t>
            </w:r>
            <w:proofErr w:type="spellEnd"/>
          </w:p>
        </w:tc>
      </w:tr>
      <w:tr w:rsidR="004F061F" w:rsidRPr="00660674" w14:paraId="2FB712E1" w14:textId="77777777" w:rsidTr="009D2EB6">
        <w:trPr>
          <w:trHeight w:val="2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27C427" w14:textId="77777777" w:rsidR="004F061F" w:rsidRPr="002A01C6" w:rsidRDefault="004F061F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1</w:t>
            </w:r>
          </w:p>
        </w:tc>
        <w:tc>
          <w:tcPr>
            <w:tcW w:w="1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D04CD" w14:textId="77777777" w:rsidR="004F061F" w:rsidRPr="002A01C6" w:rsidRDefault="009B4CFD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id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E173F" w14:textId="77777777" w:rsidR="004F061F" w:rsidRPr="002A01C6" w:rsidRDefault="004F061F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varchar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E9F94" w14:textId="77777777" w:rsidR="004F061F" w:rsidRPr="002A01C6" w:rsidRDefault="00B54DAA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5</w:t>
            </w:r>
          </w:p>
        </w:tc>
        <w:tc>
          <w:tcPr>
            <w:tcW w:w="3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CECD9" w14:textId="77777777" w:rsidR="004F061F" w:rsidRPr="002A01C6" w:rsidRDefault="004F061F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Primary key</w:t>
            </w: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ebaga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ode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identitas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</w:t>
            </w:r>
            <w:r w:rsidR="00ED28E0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ripsi</w:t>
            </w:r>
            <w:proofErr w:type="spellEnd"/>
            <w:r w:rsidR="00ED28E0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. </w:t>
            </w:r>
          </w:p>
        </w:tc>
      </w:tr>
      <w:tr w:rsidR="004F061F" w:rsidRPr="00660674" w14:paraId="054E52FC" w14:textId="77777777" w:rsidTr="009D2EB6">
        <w:trPr>
          <w:trHeight w:val="2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5C179C" w14:textId="77777777" w:rsidR="004F061F" w:rsidRPr="002A01C6" w:rsidRDefault="004F061F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2</w:t>
            </w:r>
          </w:p>
        </w:tc>
        <w:tc>
          <w:tcPr>
            <w:tcW w:w="1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02754A" w14:textId="77777777" w:rsidR="004F061F" w:rsidRPr="002A01C6" w:rsidRDefault="009B4CFD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npm</w:t>
            </w:r>
            <w:proofErr w:type="spellEnd"/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A8BE0" w14:textId="77777777" w:rsidR="004F061F" w:rsidRPr="002A01C6" w:rsidRDefault="004F061F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varchar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B4CABE" w14:textId="77777777" w:rsidR="004F061F" w:rsidRPr="002A01C6" w:rsidRDefault="008D11F2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13</w:t>
            </w:r>
          </w:p>
        </w:tc>
        <w:tc>
          <w:tcPr>
            <w:tcW w:w="3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D2C7F8" w14:textId="77777777" w:rsidR="004F061F" w:rsidRPr="002A01C6" w:rsidRDefault="004F061F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oreign key</w:t>
            </w: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r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abel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2A01C6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user</w:t>
            </w:r>
            <w:r w:rsidR="003552AB" w:rsidRPr="002A01C6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s</w:t>
            </w: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4F061F" w:rsidRPr="00660674" w14:paraId="3D2675ED" w14:textId="77777777" w:rsidTr="009D2EB6">
        <w:trPr>
          <w:trHeight w:val="2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23184" w14:textId="77777777" w:rsidR="004F061F" w:rsidRPr="002A01C6" w:rsidRDefault="004F061F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3</w:t>
            </w:r>
          </w:p>
        </w:tc>
        <w:tc>
          <w:tcPr>
            <w:tcW w:w="1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24FA0" w14:textId="77777777" w:rsidR="004F061F" w:rsidRPr="002A01C6" w:rsidRDefault="009B4CFD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</w:t>
            </w:r>
            <w:r w:rsidR="004F061F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itle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56938" w14:textId="77777777" w:rsidR="004F061F" w:rsidRPr="002A01C6" w:rsidRDefault="004F061F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varchar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5256BF" w14:textId="77777777" w:rsidR="004F061F" w:rsidRPr="002A01C6" w:rsidRDefault="004F061F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255</w:t>
            </w:r>
          </w:p>
        </w:tc>
        <w:tc>
          <w:tcPr>
            <w:tcW w:w="3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6A936" w14:textId="77777777" w:rsidR="004F061F" w:rsidRPr="002A01C6" w:rsidRDefault="004F061F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Judul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kripsi</w:t>
            </w:r>
            <w:proofErr w:type="spellEnd"/>
          </w:p>
        </w:tc>
      </w:tr>
      <w:tr w:rsidR="004F061F" w:rsidRPr="00660674" w14:paraId="5FA4CA8B" w14:textId="77777777" w:rsidTr="009D2EB6">
        <w:trPr>
          <w:trHeight w:val="2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6E1DD" w14:textId="77777777" w:rsidR="004F061F" w:rsidRPr="002A01C6" w:rsidRDefault="004F061F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4</w:t>
            </w:r>
          </w:p>
        </w:tc>
        <w:tc>
          <w:tcPr>
            <w:tcW w:w="1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9389D0" w14:textId="77777777" w:rsidR="004F061F" w:rsidRPr="002A01C6" w:rsidRDefault="004F061F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abstract 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AE90D" w14:textId="77777777" w:rsidR="004F061F" w:rsidRPr="002A01C6" w:rsidRDefault="004F061F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xt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B4E32" w14:textId="77777777" w:rsidR="004F061F" w:rsidRPr="002A01C6" w:rsidRDefault="004F061F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 -</w:t>
            </w:r>
          </w:p>
        </w:tc>
        <w:tc>
          <w:tcPr>
            <w:tcW w:w="3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A3B006" w14:textId="77777777" w:rsidR="004F061F" w:rsidRPr="002A01C6" w:rsidRDefault="004F061F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bstrak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krips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4C727D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lam</w:t>
            </w:r>
            <w:proofErr w:type="spellEnd"/>
            <w:r w:rsidR="004C727D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4C727D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asa</w:t>
            </w:r>
            <w:proofErr w:type="spellEnd"/>
            <w:r w:rsidR="004C727D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4C727D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inggris</w:t>
            </w:r>
            <w:proofErr w:type="spellEnd"/>
          </w:p>
        </w:tc>
      </w:tr>
      <w:tr w:rsidR="009B4CFD" w:rsidRPr="00660674" w14:paraId="4FC3D331" w14:textId="77777777" w:rsidTr="009D2EB6">
        <w:trPr>
          <w:trHeight w:val="2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FB13B5" w14:textId="77777777" w:rsidR="009B4CFD" w:rsidRPr="002A01C6" w:rsidRDefault="009B4CFD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lastRenderedPageBreak/>
              <w:t>5</w:t>
            </w:r>
          </w:p>
        </w:tc>
        <w:tc>
          <w:tcPr>
            <w:tcW w:w="1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2FDF18" w14:textId="77777777" w:rsidR="009B4CFD" w:rsidRPr="002A01C6" w:rsidRDefault="009B4CFD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bstrak</w:t>
            </w:r>
            <w:proofErr w:type="spellEnd"/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8E7B7A" w14:textId="77777777" w:rsidR="009B4CFD" w:rsidRPr="002A01C6" w:rsidRDefault="009B4CFD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xt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23D68E" w14:textId="77777777" w:rsidR="009B4CFD" w:rsidRPr="002A01C6" w:rsidRDefault="009B4CFD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-</w:t>
            </w:r>
          </w:p>
        </w:tc>
        <w:tc>
          <w:tcPr>
            <w:tcW w:w="3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EADA41" w14:textId="77777777" w:rsidR="009B4CFD" w:rsidRPr="002A01C6" w:rsidRDefault="009B4CFD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b</w:t>
            </w:r>
            <w:r w:rsidR="004C727D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</w:t>
            </w: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rak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krips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lam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asa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indon</w:t>
            </w:r>
            <w:r w:rsidR="004C727D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esia</w:t>
            </w:r>
            <w:proofErr w:type="spellEnd"/>
          </w:p>
        </w:tc>
      </w:tr>
      <w:tr w:rsidR="004F061F" w:rsidRPr="00660674" w14:paraId="236D9FA8" w14:textId="77777777" w:rsidTr="009D2EB6">
        <w:trPr>
          <w:trHeight w:val="2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89E801" w14:textId="77777777" w:rsidR="004F061F" w:rsidRPr="002A01C6" w:rsidRDefault="00C862EB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6</w:t>
            </w:r>
          </w:p>
        </w:tc>
        <w:tc>
          <w:tcPr>
            <w:tcW w:w="1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622BE" w14:textId="77777777" w:rsidR="004F061F" w:rsidRPr="002A01C6" w:rsidRDefault="004F061F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file_url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F853B" w14:textId="77777777" w:rsidR="004F061F" w:rsidRPr="002A01C6" w:rsidRDefault="004F061F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varchar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66D05F" w14:textId="77777777" w:rsidR="004F061F" w:rsidRPr="002A01C6" w:rsidRDefault="008D11F2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7</w:t>
            </w:r>
            <w:r w:rsidR="00271BEF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0</w:t>
            </w:r>
          </w:p>
        </w:tc>
        <w:tc>
          <w:tcPr>
            <w:tcW w:w="3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549F3D" w14:textId="77777777" w:rsidR="004F061F" w:rsidRPr="002A01C6" w:rsidRDefault="004F061F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Url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2A01C6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ile</w:t>
            </w: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krips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4F061F" w:rsidRPr="00660674" w14:paraId="0E8F4668" w14:textId="77777777" w:rsidTr="009D2EB6">
        <w:trPr>
          <w:trHeight w:val="20"/>
        </w:trPr>
        <w:tc>
          <w:tcPr>
            <w:tcW w:w="5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2C839" w14:textId="77777777" w:rsidR="004F061F" w:rsidRPr="002A01C6" w:rsidRDefault="00C862EB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7</w:t>
            </w:r>
          </w:p>
        </w:tc>
        <w:tc>
          <w:tcPr>
            <w:tcW w:w="1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180486" w14:textId="77777777" w:rsidR="004F061F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category</w:t>
            </w:r>
          </w:p>
        </w:tc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2965F" w14:textId="77777777" w:rsidR="004F061F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nyint</w:t>
            </w:r>
            <w:proofErr w:type="spellEnd"/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FF8092" w14:textId="77777777" w:rsidR="004F061F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1</w:t>
            </w:r>
          </w:p>
        </w:tc>
        <w:tc>
          <w:tcPr>
            <w:tcW w:w="3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F43483" w14:textId="77777777" w:rsidR="004F061F" w:rsidRPr="002A01C6" w:rsidRDefault="00BB7838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ategor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krips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dasarkan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idang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inat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. Nilai 1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dalah</w:t>
            </w:r>
            <w:proofErr w:type="spellEnd"/>
            <w:r w:rsidR="0044622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44622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</w:t>
            </w:r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istem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Cerdas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n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istem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Grafika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(SCSG), 2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dalah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istem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Informasi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n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Rekayasa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rangkat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Lunak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(SIRPL), 3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dalah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inat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Jaringan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omputer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n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omunikasi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ta (JKKD), dan 4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dalah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Ilmu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omputasi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n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tode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Numerik</w:t>
            </w:r>
            <w:proofErr w:type="spellEnd"/>
            <w:r w:rsidR="007B7546"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(IKMN) </w:t>
            </w:r>
          </w:p>
        </w:tc>
      </w:tr>
      <w:tr w:rsidR="004F061F" w:rsidRPr="00660674" w14:paraId="3C700667" w14:textId="77777777" w:rsidTr="009D2EB6">
        <w:trPr>
          <w:trHeight w:val="20"/>
        </w:trPr>
        <w:tc>
          <w:tcPr>
            <w:tcW w:w="5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8CBBD4" w14:textId="77777777" w:rsidR="004F061F" w:rsidRPr="002A01C6" w:rsidRDefault="00C862EB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8</w:t>
            </w:r>
          </w:p>
        </w:tc>
        <w:tc>
          <w:tcPr>
            <w:tcW w:w="1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0E88C3" w14:textId="77777777" w:rsidR="004F061F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eywords</w:t>
            </w:r>
          </w:p>
        </w:tc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A16507" w14:textId="77777777" w:rsidR="004F061F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varchar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AD7C43" w14:textId="77777777" w:rsidR="004F061F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255</w:t>
            </w:r>
          </w:p>
        </w:tc>
        <w:tc>
          <w:tcPr>
            <w:tcW w:w="3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784CB16" w14:textId="77777777" w:rsidR="004F061F" w:rsidRPr="002A01C6" w:rsidRDefault="00BB7838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Kata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unc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rkait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engan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krips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untuk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mudahkan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carian</w:t>
            </w:r>
            <w:proofErr w:type="spellEnd"/>
          </w:p>
        </w:tc>
      </w:tr>
      <w:tr w:rsidR="00BB7838" w:rsidRPr="00660674" w14:paraId="5248F285" w14:textId="77777777" w:rsidTr="009D2EB6">
        <w:trPr>
          <w:trHeight w:val="20"/>
        </w:trPr>
        <w:tc>
          <w:tcPr>
            <w:tcW w:w="5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B26E1E" w14:textId="77777777" w:rsidR="00BB7838" w:rsidRPr="002A01C6" w:rsidRDefault="00C862EB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9</w:t>
            </w:r>
          </w:p>
        </w:tc>
        <w:tc>
          <w:tcPr>
            <w:tcW w:w="18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37406D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ublished_year</w:t>
            </w:r>
            <w:proofErr w:type="spellEnd"/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AF7309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year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DCE728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 -</w:t>
            </w:r>
          </w:p>
        </w:tc>
        <w:tc>
          <w:tcPr>
            <w:tcW w:w="32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9C9690" w14:textId="77777777" w:rsidR="00BB7838" w:rsidRPr="002A01C6" w:rsidRDefault="00BB7838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ahun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krips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publikasikan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BB7838" w:rsidRPr="00660674" w14:paraId="16F89530" w14:textId="77777777" w:rsidTr="009D2EB6">
        <w:trPr>
          <w:trHeight w:val="2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CBAD9" w14:textId="77777777" w:rsidR="00BB7838" w:rsidRPr="002A01C6" w:rsidRDefault="00C862EB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10</w:t>
            </w:r>
          </w:p>
        </w:tc>
        <w:tc>
          <w:tcPr>
            <w:tcW w:w="1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E8EB33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is_approved</w:t>
            </w:r>
            <w:proofErr w:type="spellEnd"/>
          </w:p>
        </w:tc>
        <w:tc>
          <w:tcPr>
            <w:tcW w:w="12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93F198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nyint</w:t>
            </w:r>
            <w:proofErr w:type="spellEnd"/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A84DE8" w14:textId="77777777" w:rsidR="00BB7838" w:rsidRPr="002A01C6" w:rsidRDefault="00AA0D86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 1</w:t>
            </w:r>
          </w:p>
        </w:tc>
        <w:tc>
          <w:tcPr>
            <w:tcW w:w="32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C17029" w14:textId="77777777" w:rsidR="00BB7838" w:rsidRPr="002A01C6" w:rsidRDefault="00BB7838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rdir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r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0 (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tolak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admin), 1 (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setuju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oleh admin), dan 2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lum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i proses. </w:t>
            </w:r>
            <w:r w:rsidRPr="002A01C6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Default</w:t>
            </w: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wal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dalah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2</w:t>
            </w:r>
          </w:p>
        </w:tc>
      </w:tr>
      <w:tr w:rsidR="00BB7838" w:rsidRPr="00660674" w14:paraId="1D1CFAF1" w14:textId="77777777" w:rsidTr="009D2EB6">
        <w:trPr>
          <w:trHeight w:val="20"/>
        </w:trPr>
        <w:tc>
          <w:tcPr>
            <w:tcW w:w="5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800011" w14:textId="77777777" w:rsidR="00BB7838" w:rsidRPr="002A01C6" w:rsidRDefault="00C862EB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11</w:t>
            </w:r>
          </w:p>
        </w:tc>
        <w:tc>
          <w:tcPr>
            <w:tcW w:w="1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8F7DC5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uploaded_at</w:t>
            </w:r>
            <w:proofErr w:type="spellEnd"/>
          </w:p>
        </w:tc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D8B022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mestamp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E9B95A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 -</w:t>
            </w:r>
          </w:p>
        </w:tc>
        <w:tc>
          <w:tcPr>
            <w:tcW w:w="3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178A9F5" w14:textId="77777777" w:rsidR="00BB7838" w:rsidRPr="002A01C6" w:rsidRDefault="00BB7838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Waktu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krips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unggah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BB7838" w:rsidRPr="00660674" w14:paraId="1CE05D58" w14:textId="77777777" w:rsidTr="009D2EB6">
        <w:trPr>
          <w:trHeight w:val="20"/>
        </w:trPr>
        <w:tc>
          <w:tcPr>
            <w:tcW w:w="5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D3A858" w14:textId="77777777" w:rsidR="00BB7838" w:rsidRPr="002A01C6" w:rsidRDefault="00C862EB" w:rsidP="002A01C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12</w:t>
            </w:r>
          </w:p>
        </w:tc>
        <w:tc>
          <w:tcPr>
            <w:tcW w:w="180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EE2C09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rocessed_at</w:t>
            </w:r>
            <w:proofErr w:type="spellEnd"/>
          </w:p>
        </w:tc>
        <w:tc>
          <w:tcPr>
            <w:tcW w:w="1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1C16AF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mestamp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9F0102" w14:textId="77777777" w:rsidR="00BB7838" w:rsidRPr="002A01C6" w:rsidRDefault="00BB7838" w:rsidP="002A01C6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 -</w:t>
            </w:r>
          </w:p>
        </w:tc>
        <w:tc>
          <w:tcPr>
            <w:tcW w:w="3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F67482" w14:textId="77777777" w:rsidR="00BB7838" w:rsidRPr="002A01C6" w:rsidRDefault="00BB7838" w:rsidP="002A01C6">
            <w:pPr>
              <w:spacing w:line="240" w:lineRule="auto"/>
              <w:ind w:left="-16"/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Waktu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kripsi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tinjau</w:t>
            </w:r>
            <w:proofErr w:type="spellEnd"/>
            <w:r w:rsidRPr="002A01C6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oleh admin </w:t>
            </w:r>
          </w:p>
        </w:tc>
      </w:tr>
    </w:tbl>
    <w:p w14:paraId="18EB7E6D" w14:textId="77777777" w:rsidR="002A01C6" w:rsidRDefault="002A01C6" w:rsidP="002B4211">
      <w:pPr>
        <w:pStyle w:val="NormalWeb"/>
        <w:spacing w:before="24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47C6FD8D" w14:textId="77777777" w:rsidR="004617F2" w:rsidRPr="00660674" w:rsidRDefault="004617F2" w:rsidP="00167DB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line="480" w:lineRule="auto"/>
        <w:ind w:left="567" w:hanging="567"/>
        <w:jc w:val="both"/>
        <w:outlineLvl w:val="2"/>
        <w:rPr>
          <w:rFonts w:ascii="Times New Roman" w:hAnsi="Times New Roman" w:cs="Times New Roman"/>
          <w:b/>
          <w:sz w:val="24"/>
          <w:szCs w:val="24"/>
        </w:rPr>
      </w:pPr>
      <w:bookmarkStart w:id="154" w:name="_Toc52929889"/>
      <w:r w:rsidRPr="00660674">
        <w:rPr>
          <w:rFonts w:ascii="Times New Roman" w:hAnsi="Times New Roman" w:cs="Times New Roman"/>
          <w:b/>
          <w:sz w:val="24"/>
          <w:szCs w:val="24"/>
        </w:rPr>
        <w:t xml:space="preserve">Desain </w:t>
      </w:r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Antarmuka</w:t>
      </w:r>
      <w:bookmarkEnd w:id="154"/>
      <w:proofErr w:type="spellEnd"/>
    </w:p>
    <w:p w14:paraId="31F9BA96" w14:textId="77777777" w:rsidR="006F6B64" w:rsidRDefault="006F6B64" w:rsidP="006F6B64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</w:t>
      </w:r>
      <w:r>
        <w:rPr>
          <w:color w:val="000000"/>
        </w:rPr>
        <w:lastRenderedPageBreak/>
        <w:t xml:space="preserve">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7AEE37A5" w14:textId="15B54919" w:rsidR="006F6B64" w:rsidRDefault="006F6B64" w:rsidP="006F6B64">
      <w:pPr>
        <w:pStyle w:val="NormalWeb"/>
        <w:spacing w:before="0" w:beforeAutospacing="0" w:after="0" w:afterAutospacing="0" w:line="480" w:lineRule="auto"/>
        <w:ind w:left="720"/>
        <w:jc w:val="both"/>
        <w:rPr>
          <w:color w:val="000000"/>
        </w:rPr>
      </w:pPr>
      <w:r>
        <w:rPr>
          <w:color w:val="000000"/>
        </w:rPr>
        <w:t>……. ……….. …………. ……… …………… . ………… …….. …… …..</w:t>
      </w:r>
    </w:p>
    <w:p w14:paraId="66C20737" w14:textId="3E11F24D" w:rsidR="006F6B64" w:rsidRDefault="006F6B64" w:rsidP="006F6B64">
      <w:pPr>
        <w:pStyle w:val="NormalWeb"/>
        <w:spacing w:before="0" w:beforeAutospacing="0" w:after="0" w:afterAutospacing="0" w:line="480" w:lineRule="auto"/>
        <w:ind w:left="720"/>
        <w:jc w:val="both"/>
        <w:rPr>
          <w:color w:val="000000"/>
        </w:rPr>
      </w:pPr>
      <w:r>
        <w:rPr>
          <w:color w:val="000000"/>
        </w:rPr>
        <w:t>……. ……….. …………. ……… …………… . ………… …….. …… …..</w:t>
      </w:r>
    </w:p>
    <w:p w14:paraId="5B24457E" w14:textId="198ACA11" w:rsidR="006F6B64" w:rsidRPr="006F6B64" w:rsidRDefault="006F6B64" w:rsidP="006F6B64">
      <w:pPr>
        <w:pStyle w:val="NormalWeb"/>
        <w:spacing w:before="0" w:beforeAutospacing="0" w:after="240" w:afterAutospacing="0" w:line="480" w:lineRule="auto"/>
        <w:ind w:left="720"/>
        <w:jc w:val="both"/>
        <w:rPr>
          <w:color w:val="000000"/>
        </w:rPr>
      </w:pPr>
      <w:r>
        <w:rPr>
          <w:color w:val="000000"/>
        </w:rPr>
        <w:t>……. ……….. …………. ……… …………… . ………… …….. …… …..</w:t>
      </w:r>
    </w:p>
    <w:p w14:paraId="41AC8E5B" w14:textId="77777777" w:rsidR="004617F2" w:rsidRPr="00744932" w:rsidRDefault="004617F2" w:rsidP="00167DBD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line="480" w:lineRule="auto"/>
        <w:ind w:left="567" w:hanging="567"/>
        <w:jc w:val="both"/>
        <w:outlineLvl w:val="2"/>
        <w:rPr>
          <w:rFonts w:ascii="Times New Roman" w:hAnsi="Times New Roman" w:cs="Times New Roman"/>
          <w:b/>
          <w:i/>
          <w:sz w:val="24"/>
          <w:szCs w:val="24"/>
        </w:rPr>
      </w:pPr>
      <w:bookmarkStart w:id="155" w:name="_Toc52929890"/>
      <w:r w:rsidRPr="00744932">
        <w:rPr>
          <w:rFonts w:ascii="Times New Roman" w:hAnsi="Times New Roman" w:cs="Times New Roman"/>
          <w:b/>
          <w:i/>
          <w:sz w:val="24"/>
          <w:szCs w:val="24"/>
        </w:rPr>
        <w:t>Testing</w:t>
      </w:r>
      <w:bookmarkEnd w:id="155"/>
      <w:r w:rsidRPr="00744932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</w:p>
    <w:p w14:paraId="17C28412" w14:textId="77777777" w:rsidR="006F6B64" w:rsidRDefault="006F6B64" w:rsidP="006F6B64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0C04C187" w14:textId="77777777" w:rsidR="006F6B64" w:rsidRDefault="006F6B64" w:rsidP="006F6B64">
      <w:pPr>
        <w:pStyle w:val="NormalWeb"/>
        <w:spacing w:before="0" w:beforeAutospacing="0" w:after="0" w:afterAutospacing="0" w:line="480" w:lineRule="auto"/>
        <w:ind w:firstLine="720"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2D811BEE" w14:textId="77777777" w:rsidR="006F6B64" w:rsidRDefault="006F6B64" w:rsidP="006F6B64">
      <w:pPr>
        <w:pStyle w:val="NormalWeb"/>
        <w:spacing w:before="0" w:beforeAutospacing="0" w:after="0" w:afterAutospacing="0" w:line="480" w:lineRule="auto"/>
        <w:ind w:firstLine="720"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4BF4B74B" w14:textId="42A68BF6" w:rsidR="00E94397" w:rsidRPr="00660674" w:rsidRDefault="006F6B64" w:rsidP="006F6B64">
      <w:pPr>
        <w:pStyle w:val="NormalWeb"/>
        <w:spacing w:before="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</w:t>
      </w:r>
    </w:p>
    <w:p w14:paraId="062889D9" w14:textId="77777777" w:rsidR="00340CBF" w:rsidRPr="00DF1A82" w:rsidRDefault="00020F07" w:rsidP="00167DBD">
      <w:pPr>
        <w:pStyle w:val="ListParagraph"/>
        <w:numPr>
          <w:ilvl w:val="1"/>
          <w:numId w:val="5"/>
        </w:numPr>
        <w:spacing w:line="480" w:lineRule="auto"/>
        <w:jc w:val="both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56" w:name="_Toc52929891"/>
      <w:proofErr w:type="spellStart"/>
      <w:r w:rsidRPr="00DF1A82">
        <w:rPr>
          <w:rFonts w:ascii="Times New Roman" w:hAnsi="Times New Roman" w:cs="Times New Roman"/>
          <w:b/>
          <w:sz w:val="24"/>
          <w:szCs w:val="24"/>
        </w:rPr>
        <w:t>Fase</w:t>
      </w:r>
      <w:proofErr w:type="spellEnd"/>
      <w:r w:rsidRPr="00DF1A8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340CBF" w:rsidRPr="00DF1A82">
        <w:rPr>
          <w:rFonts w:ascii="Times New Roman" w:hAnsi="Times New Roman" w:cs="Times New Roman"/>
          <w:b/>
          <w:sz w:val="24"/>
          <w:szCs w:val="24"/>
        </w:rPr>
        <w:t>Produksi</w:t>
      </w:r>
      <w:bookmarkEnd w:id="156"/>
      <w:proofErr w:type="spellEnd"/>
    </w:p>
    <w:p w14:paraId="64EB1787" w14:textId="77777777" w:rsidR="006F6B64" w:rsidRDefault="006F6B64" w:rsidP="006F6B64">
      <w:pPr>
        <w:pStyle w:val="NormalWeb"/>
        <w:spacing w:before="0" w:beforeAutospacing="0" w:after="0" w:afterAutospacing="0" w:line="480" w:lineRule="auto"/>
        <w:ind w:firstLine="720"/>
        <w:jc w:val="both"/>
      </w:pPr>
      <w:bookmarkStart w:id="157" w:name="_Toc32919960"/>
      <w:bookmarkStart w:id="158" w:name="_Toc34126583"/>
      <w:bookmarkStart w:id="159" w:name="_Toc38876111"/>
      <w:bookmarkStart w:id="160" w:name="_Toc52929971"/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5E84E77F" w14:textId="77777777" w:rsidR="006F6B64" w:rsidRDefault="006F6B64" w:rsidP="006F6B64">
      <w:pPr>
        <w:pStyle w:val="NormalWeb"/>
        <w:spacing w:before="0" w:beforeAutospacing="0" w:after="0" w:afterAutospacing="0" w:line="480" w:lineRule="auto"/>
        <w:ind w:firstLine="720"/>
        <w:jc w:val="both"/>
        <w:rPr>
          <w:color w:val="000000"/>
        </w:rPr>
      </w:pPr>
      <w:r>
        <w:rPr>
          <w:color w:val="000000"/>
        </w:rPr>
        <w:lastRenderedPageBreak/>
        <w:t xml:space="preserve">……. ……….. …………. ……… …………… . ………… …….. …… </w:t>
      </w:r>
    </w:p>
    <w:p w14:paraId="2BB1ED92" w14:textId="77777777" w:rsidR="006F6B64" w:rsidRDefault="006F6B64" w:rsidP="006F6B64">
      <w:pPr>
        <w:pStyle w:val="NormalWeb"/>
        <w:spacing w:before="0" w:beforeAutospacing="0" w:after="0" w:afterAutospacing="0" w:line="480" w:lineRule="auto"/>
        <w:ind w:firstLine="720"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63F3CC3C" w14:textId="77777777" w:rsidR="006F6B64" w:rsidRPr="00660674" w:rsidRDefault="006F6B64" w:rsidP="006F6B64">
      <w:pPr>
        <w:pStyle w:val="NormalWeb"/>
        <w:spacing w:before="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</w:t>
      </w:r>
    </w:p>
    <w:p w14:paraId="1EB38BC4" w14:textId="77777777" w:rsidR="00340CBF" w:rsidRPr="00660674" w:rsidRDefault="00020F07" w:rsidP="00167DBD">
      <w:pPr>
        <w:pStyle w:val="ListParagraph"/>
        <w:numPr>
          <w:ilvl w:val="1"/>
          <w:numId w:val="5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61" w:name="_Toc52929892"/>
      <w:bookmarkEnd w:id="157"/>
      <w:bookmarkEnd w:id="158"/>
      <w:bookmarkEnd w:id="159"/>
      <w:bookmarkEnd w:id="160"/>
      <w:proofErr w:type="spellStart"/>
      <w:r w:rsidRPr="00660674">
        <w:rPr>
          <w:rFonts w:ascii="Times New Roman" w:hAnsi="Times New Roman" w:cs="Times New Roman"/>
          <w:b/>
          <w:sz w:val="24"/>
          <w:szCs w:val="24"/>
        </w:rPr>
        <w:t>Fase</w:t>
      </w:r>
      <w:proofErr w:type="spellEnd"/>
      <w:r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340CBF" w:rsidRPr="00660674">
        <w:rPr>
          <w:rFonts w:ascii="Times New Roman" w:hAnsi="Times New Roman" w:cs="Times New Roman"/>
          <w:b/>
          <w:sz w:val="24"/>
          <w:szCs w:val="24"/>
        </w:rPr>
        <w:t>Pemeliharaan</w:t>
      </w:r>
      <w:proofErr w:type="spellEnd"/>
      <w:r w:rsidR="00340CBF" w:rsidRPr="0066067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87D23">
        <w:rPr>
          <w:rFonts w:ascii="Times New Roman" w:hAnsi="Times New Roman" w:cs="Times New Roman"/>
          <w:b/>
          <w:sz w:val="24"/>
          <w:szCs w:val="24"/>
        </w:rPr>
        <w:t xml:space="preserve">dan </w:t>
      </w:r>
      <w:proofErr w:type="spellStart"/>
      <w:r w:rsidR="00687D23">
        <w:rPr>
          <w:rFonts w:ascii="Times New Roman" w:hAnsi="Times New Roman" w:cs="Times New Roman"/>
          <w:b/>
          <w:sz w:val="24"/>
          <w:szCs w:val="24"/>
        </w:rPr>
        <w:t>Fase</w:t>
      </w:r>
      <w:proofErr w:type="spellEnd"/>
      <w:r w:rsidR="00687D2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7904FC">
        <w:rPr>
          <w:rFonts w:ascii="Times New Roman" w:hAnsi="Times New Roman" w:cs="Times New Roman"/>
          <w:b/>
          <w:sz w:val="24"/>
          <w:szCs w:val="24"/>
        </w:rPr>
        <w:t>Akhir</w:t>
      </w:r>
      <w:bookmarkEnd w:id="161"/>
    </w:p>
    <w:p w14:paraId="64C9AD7C" w14:textId="77777777" w:rsidR="006F6B64" w:rsidRDefault="006F6B64" w:rsidP="006F6B64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28116675" w14:textId="77777777" w:rsidR="006F6B64" w:rsidRDefault="006F6B64" w:rsidP="003C7D42">
      <w:pPr>
        <w:pStyle w:val="NormalWeb"/>
        <w:spacing w:before="0" w:beforeAutospacing="0" w:after="0" w:afterAutospacing="0" w:line="480" w:lineRule="auto"/>
        <w:ind w:left="480" w:firstLine="240"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3E946C5F" w14:textId="77777777" w:rsidR="006F6B64" w:rsidRDefault="006F6B64" w:rsidP="003C7D42">
      <w:pPr>
        <w:pStyle w:val="NormalWeb"/>
        <w:spacing w:before="0" w:beforeAutospacing="0" w:after="0" w:afterAutospacing="0" w:line="480" w:lineRule="auto"/>
        <w:ind w:left="480" w:firstLine="240"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5F0E587E" w14:textId="77777777" w:rsidR="006F6B64" w:rsidRPr="00660674" w:rsidRDefault="006F6B64" w:rsidP="003C7D42">
      <w:pPr>
        <w:pStyle w:val="NormalWeb"/>
        <w:spacing w:before="0" w:beforeAutospacing="0" w:after="240" w:afterAutospacing="0" w:line="480" w:lineRule="auto"/>
        <w:ind w:left="480" w:firstLine="240"/>
        <w:jc w:val="both"/>
      </w:pPr>
      <w:r>
        <w:rPr>
          <w:color w:val="000000"/>
        </w:rPr>
        <w:t xml:space="preserve">……. ……….. …………. ……… …………… . ………… …….. …… </w:t>
      </w:r>
    </w:p>
    <w:p w14:paraId="19336989" w14:textId="2206A3A9" w:rsidR="003456FC" w:rsidRDefault="003456FC" w:rsidP="00CB479F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  <w:sectPr w:rsidR="003456FC" w:rsidSect="00312431">
          <w:headerReference w:type="default" r:id="rId45"/>
          <w:footerReference w:type="default" r:id="rId46"/>
          <w:type w:val="continuous"/>
          <w:pgSz w:w="11907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64647260" w14:textId="292220DC" w:rsidR="00370132" w:rsidRPr="004A36E8" w:rsidRDefault="00370132" w:rsidP="00167DBD">
      <w:pPr>
        <w:pStyle w:val="Heading1"/>
        <w:numPr>
          <w:ilvl w:val="0"/>
          <w:numId w:val="21"/>
        </w:numPr>
        <w:spacing w:line="480" w:lineRule="auto"/>
        <w:jc w:val="center"/>
        <w:rPr>
          <w:b/>
        </w:rPr>
      </w:pPr>
      <w:bookmarkStart w:id="162" w:name="_Toc52929893"/>
      <w:r w:rsidRPr="004A36E8">
        <w:rPr>
          <w:b/>
        </w:rPr>
        <w:lastRenderedPageBreak/>
        <w:t>BAB IV</w:t>
      </w:r>
      <w:bookmarkEnd w:id="162"/>
    </w:p>
    <w:p w14:paraId="7C84C342" w14:textId="77777777" w:rsidR="00370132" w:rsidRPr="00660674" w:rsidRDefault="009D42BF" w:rsidP="000106D0">
      <w:pPr>
        <w:spacing w:line="9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commentRangeStart w:id="163"/>
      <w:r w:rsidRPr="00660674">
        <w:rPr>
          <w:rFonts w:ascii="Times New Roman" w:eastAsia="Times New Roman" w:hAnsi="Times New Roman" w:cs="Times New Roman"/>
          <w:b/>
          <w:sz w:val="24"/>
          <w:szCs w:val="24"/>
        </w:rPr>
        <w:t xml:space="preserve">HASIL DAN PEMBAHASAN </w:t>
      </w:r>
      <w:commentRangeEnd w:id="163"/>
      <w:r w:rsidR="00274636">
        <w:rPr>
          <w:rStyle w:val="CommentReference"/>
        </w:rPr>
        <w:commentReference w:id="163"/>
      </w:r>
    </w:p>
    <w:p w14:paraId="0C43BAE2" w14:textId="77777777" w:rsidR="005D4C5D" w:rsidRDefault="00BE38B1" w:rsidP="00167DBD">
      <w:pPr>
        <w:pStyle w:val="ListParagraph"/>
        <w:numPr>
          <w:ilvl w:val="0"/>
          <w:numId w:val="11"/>
        </w:numPr>
        <w:spacing w:after="200" w:line="36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64" w:name="_Toc52929894"/>
      <w:proofErr w:type="spellStart"/>
      <w:r w:rsidRPr="00BE38B1">
        <w:rPr>
          <w:rFonts w:ascii="Times New Roman" w:eastAsia="Times New Roman" w:hAnsi="Times New Roman" w:cs="Times New Roman"/>
          <w:b/>
          <w:sz w:val="24"/>
          <w:szCs w:val="24"/>
        </w:rPr>
        <w:t>Impelementasi</w:t>
      </w:r>
      <w:proofErr w:type="spellEnd"/>
      <w:r w:rsidRPr="00BE38B1">
        <w:rPr>
          <w:rFonts w:ascii="Times New Roman" w:eastAsia="Times New Roman" w:hAnsi="Times New Roman" w:cs="Times New Roman"/>
          <w:b/>
          <w:sz w:val="24"/>
          <w:szCs w:val="24"/>
        </w:rPr>
        <w:t xml:space="preserve"> Program</w:t>
      </w:r>
      <w:bookmarkEnd w:id="164"/>
      <w:r w:rsidRPr="00BE38B1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66E42A3B" w14:textId="77777777" w:rsidR="00420575" w:rsidRDefault="00420575" w:rsidP="00420575">
      <w:pPr>
        <w:pStyle w:val="NormalWeb"/>
        <w:spacing w:before="0" w:beforeAutospacing="0" w:after="0" w:afterAutospacing="0" w:line="480" w:lineRule="auto"/>
        <w:ind w:firstLine="720"/>
        <w:jc w:val="both"/>
      </w:pPr>
      <w:commentRangeStart w:id="165"/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  <w:commentRangeEnd w:id="165"/>
      <w:r w:rsidR="00935224">
        <w:rPr>
          <w:rStyle w:val="CommentReference"/>
          <w:rFonts w:ascii="Arial" w:eastAsia="Arial" w:hAnsi="Arial" w:cs="Arial"/>
          <w:lang w:eastAsia="en-US"/>
        </w:rPr>
        <w:commentReference w:id="165"/>
      </w:r>
    </w:p>
    <w:p w14:paraId="69321B0E" w14:textId="77777777" w:rsidR="00420575" w:rsidRDefault="00420575" w:rsidP="00C85D49">
      <w:pPr>
        <w:pStyle w:val="NormalWeb"/>
        <w:spacing w:before="0" w:beforeAutospacing="0" w:after="24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.</w:t>
      </w:r>
      <w:r w:rsidRPr="00660674">
        <w:t>.</w:t>
      </w:r>
      <w:r>
        <w:t xml:space="preserve"> ……  …….</w:t>
      </w:r>
    </w:p>
    <w:p w14:paraId="4DBAFC94" w14:textId="77777777" w:rsidR="005D4C5D" w:rsidRDefault="005D4C5D" w:rsidP="00167DBD">
      <w:pPr>
        <w:pStyle w:val="ListParagraph"/>
        <w:numPr>
          <w:ilvl w:val="0"/>
          <w:numId w:val="13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66" w:name="_Toc52929895"/>
      <w:r>
        <w:rPr>
          <w:rFonts w:ascii="Times New Roman" w:eastAsia="Times New Roman" w:hAnsi="Times New Roman" w:cs="Times New Roman"/>
          <w:b/>
          <w:sz w:val="24"/>
          <w:szCs w:val="24"/>
        </w:rPr>
        <w:t>Halaman Utama</w:t>
      </w:r>
      <w:bookmarkEnd w:id="166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4235DCEC" w14:textId="4B4C1233" w:rsidR="00C85D49" w:rsidRDefault="00C85D49" w:rsidP="00C85D49">
      <w:pPr>
        <w:pStyle w:val="NormalWeb"/>
        <w:spacing w:before="0" w:beforeAutospacing="0" w:after="0" w:afterAutospacing="0" w:line="480" w:lineRule="auto"/>
        <w:ind w:firstLine="720"/>
        <w:jc w:val="both"/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…………… . ………… …….. …… ….. ……… …………… . ………… </w:t>
      </w:r>
      <w:r>
        <w:t>. ……  …….</w:t>
      </w:r>
    </w:p>
    <w:p w14:paraId="41D1D256" w14:textId="77777777" w:rsidR="002B2BCF" w:rsidRDefault="002B2BCF" w:rsidP="00C85D49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  <w:sectPr w:rsidR="002B2BCF" w:rsidSect="003456FC">
          <w:pgSz w:w="11907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297EF207" w14:textId="77777777" w:rsidR="002B2BCF" w:rsidRDefault="000209CB" w:rsidP="00E54D7B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pict w14:anchorId="3D6A20D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08.35pt;height:293.6pt" o:bordertopcolor="this" o:borderleftcolor="this" o:borderbottomcolor="this" o:borderrightcolor="this">
            <v:imagedata r:id="rId47" o:title="1 main" cropright="1115f"/>
            <w10:bordertop type="single" width="6"/>
            <w10:borderleft type="single" width="6"/>
            <w10:borderbottom type="single" width="6"/>
            <w10:borderright type="single" width="6"/>
          </v:shape>
        </w:pict>
      </w:r>
    </w:p>
    <w:p w14:paraId="0617C6A5" w14:textId="77777777" w:rsidR="002B2BCF" w:rsidRDefault="002B2BCF" w:rsidP="002B2BCF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(a)</w:t>
      </w:r>
    </w:p>
    <w:p w14:paraId="592C6216" w14:textId="77777777" w:rsidR="006940A1" w:rsidRDefault="000209CB" w:rsidP="00E54D7B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pict w14:anchorId="2B7B60E7">
          <v:shape id="_x0000_i1026" type="#_x0000_t75" style="width:82.7pt;height:293.1pt" o:bordertopcolor="this" o:borderleftcolor="this" o:borderbottomcolor="this" o:borderrightcolor="this">
            <v:imagedata r:id="rId48" o:title="Screenshot_2020-02-24-10-51-15"/>
            <w10:bordertop type="single" width="6"/>
            <w10:borderleft type="single" width="6"/>
            <w10:borderbottom type="single" width="6"/>
            <w10:borderright type="single" width="6"/>
          </v:shape>
        </w:pict>
      </w:r>
    </w:p>
    <w:p w14:paraId="16BBBE09" w14:textId="77777777" w:rsidR="002B2BCF" w:rsidRPr="005F3FBF" w:rsidRDefault="002B2BCF" w:rsidP="002B2BCF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(b)</w:t>
      </w:r>
    </w:p>
    <w:p w14:paraId="3B762328" w14:textId="77777777" w:rsidR="002B2BCF" w:rsidRDefault="002B2BCF" w:rsidP="005F3FBF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  <w:sectPr w:rsidR="002B2BCF" w:rsidSect="002B2BCF">
          <w:type w:val="continuous"/>
          <w:pgSz w:w="11907" w:h="16840" w:code="9"/>
          <w:pgMar w:top="2268" w:right="1701" w:bottom="1701" w:left="2268" w:header="720" w:footer="720" w:gutter="0"/>
          <w:cols w:num="2" w:space="0" w:equalWidth="0">
            <w:col w:w="6237" w:space="0"/>
            <w:col w:w="1701"/>
          </w:cols>
          <w:docGrid w:linePitch="360"/>
        </w:sectPr>
      </w:pPr>
      <w:bookmarkStart w:id="167" w:name="_Toc32323139"/>
      <w:bookmarkStart w:id="168" w:name="_Toc32323218"/>
      <w:bookmarkStart w:id="169" w:name="_Toc32908122"/>
    </w:p>
    <w:p w14:paraId="3E2F7EBD" w14:textId="77777777" w:rsidR="00DD3A56" w:rsidRPr="006940A1" w:rsidRDefault="006940A1" w:rsidP="005F3FBF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170" w:name="_Toc38876075"/>
      <w:bookmarkStart w:id="171" w:name="_Toc52930081"/>
      <w:r w:rsidRPr="006940A1">
        <w:rPr>
          <w:rFonts w:ascii="Times New Roman" w:hAnsi="Times New Roman" w:cs="Times New Roman"/>
          <w:sz w:val="24"/>
          <w:szCs w:val="24"/>
        </w:rPr>
        <w:t xml:space="preserve">Gambar </w:t>
      </w:r>
      <w:r w:rsidR="008C1494">
        <w:rPr>
          <w:rFonts w:ascii="Times New Roman" w:hAnsi="Times New Roman" w:cs="Times New Roman"/>
          <w:sz w:val="24"/>
          <w:szCs w:val="24"/>
        </w:rPr>
        <w:fldChar w:fldCharType="begin"/>
      </w:r>
      <w:r w:rsidR="008C1494">
        <w:rPr>
          <w:rFonts w:ascii="Times New Roman" w:hAnsi="Times New Roman" w:cs="Times New Roman"/>
          <w:sz w:val="24"/>
          <w:szCs w:val="24"/>
        </w:rPr>
        <w:instrText xml:space="preserve"> STYLEREF 1 \s </w:instrText>
      </w:r>
      <w:r w:rsidR="008C1494">
        <w:rPr>
          <w:rFonts w:ascii="Times New Roman" w:hAnsi="Times New Roman" w:cs="Times New Roman"/>
          <w:sz w:val="24"/>
          <w:szCs w:val="24"/>
        </w:rPr>
        <w:fldChar w:fldCharType="separate"/>
      </w:r>
      <w:r w:rsidR="000D480A">
        <w:rPr>
          <w:rFonts w:ascii="Times New Roman" w:hAnsi="Times New Roman" w:cs="Times New Roman"/>
          <w:noProof/>
          <w:sz w:val="24"/>
          <w:szCs w:val="24"/>
        </w:rPr>
        <w:t>4</w:t>
      </w:r>
      <w:r w:rsidR="008C1494">
        <w:rPr>
          <w:rFonts w:ascii="Times New Roman" w:hAnsi="Times New Roman" w:cs="Times New Roman"/>
          <w:sz w:val="24"/>
          <w:szCs w:val="24"/>
        </w:rPr>
        <w:fldChar w:fldCharType="end"/>
      </w:r>
      <w:r w:rsidR="008C1494">
        <w:rPr>
          <w:rFonts w:ascii="Times New Roman" w:hAnsi="Times New Roman" w:cs="Times New Roman"/>
          <w:sz w:val="24"/>
          <w:szCs w:val="24"/>
        </w:rPr>
        <w:t>.</w:t>
      </w:r>
      <w:r w:rsidR="008C1494">
        <w:rPr>
          <w:rFonts w:ascii="Times New Roman" w:hAnsi="Times New Roman" w:cs="Times New Roman"/>
          <w:sz w:val="24"/>
          <w:szCs w:val="24"/>
        </w:rPr>
        <w:fldChar w:fldCharType="begin"/>
      </w:r>
      <w:r w:rsidR="008C1494">
        <w:rPr>
          <w:rFonts w:ascii="Times New Roman" w:hAnsi="Times New Roman" w:cs="Times New Roman"/>
          <w:sz w:val="24"/>
          <w:szCs w:val="24"/>
        </w:rPr>
        <w:instrText xml:space="preserve"> SEQ Gambar \* ARABIC \s 1 </w:instrText>
      </w:r>
      <w:r w:rsidR="008C1494">
        <w:rPr>
          <w:rFonts w:ascii="Times New Roman" w:hAnsi="Times New Roman" w:cs="Times New Roman"/>
          <w:sz w:val="24"/>
          <w:szCs w:val="24"/>
        </w:rPr>
        <w:fldChar w:fldCharType="separate"/>
      </w:r>
      <w:r w:rsidR="000D480A">
        <w:rPr>
          <w:rFonts w:ascii="Times New Roman" w:hAnsi="Times New Roman" w:cs="Times New Roman"/>
          <w:noProof/>
          <w:sz w:val="24"/>
          <w:szCs w:val="24"/>
        </w:rPr>
        <w:t>1</w:t>
      </w:r>
      <w:r w:rsidR="008C1494">
        <w:rPr>
          <w:rFonts w:ascii="Times New Roman" w:hAnsi="Times New Roman" w:cs="Times New Roman"/>
          <w:sz w:val="24"/>
          <w:szCs w:val="24"/>
        </w:rPr>
        <w:fldChar w:fldCharType="end"/>
      </w:r>
      <w:r w:rsidRPr="006940A1">
        <w:rPr>
          <w:rFonts w:ascii="Times New Roman" w:hAnsi="Times New Roman" w:cs="Times New Roman"/>
          <w:sz w:val="24"/>
          <w:szCs w:val="24"/>
        </w:rPr>
        <w:t xml:space="preserve"> Halaman Utama</w:t>
      </w:r>
      <w:bookmarkEnd w:id="167"/>
      <w:bookmarkEnd w:id="168"/>
      <w:bookmarkEnd w:id="169"/>
      <w:r w:rsidR="002B2BCF">
        <w:rPr>
          <w:rFonts w:ascii="Times New Roman" w:hAnsi="Times New Roman" w:cs="Times New Roman"/>
          <w:sz w:val="24"/>
          <w:szCs w:val="24"/>
        </w:rPr>
        <w:t xml:space="preserve"> pada </w:t>
      </w:r>
      <w:r w:rsidR="002B2BCF" w:rsidRPr="002B2BCF">
        <w:rPr>
          <w:rFonts w:ascii="Times New Roman" w:hAnsi="Times New Roman" w:cs="Times New Roman"/>
          <w:i/>
          <w:sz w:val="24"/>
          <w:szCs w:val="24"/>
        </w:rPr>
        <w:t>Desktop</w:t>
      </w:r>
      <w:r w:rsidR="002B2BCF">
        <w:rPr>
          <w:rFonts w:ascii="Times New Roman" w:hAnsi="Times New Roman" w:cs="Times New Roman"/>
          <w:sz w:val="24"/>
          <w:szCs w:val="24"/>
        </w:rPr>
        <w:t xml:space="preserve"> (a) dan </w:t>
      </w:r>
      <w:r w:rsidR="002B2BCF" w:rsidRPr="002B2BCF">
        <w:rPr>
          <w:rFonts w:ascii="Times New Roman" w:hAnsi="Times New Roman" w:cs="Times New Roman"/>
          <w:i/>
          <w:sz w:val="24"/>
          <w:szCs w:val="24"/>
        </w:rPr>
        <w:t>Mobile</w:t>
      </w:r>
      <w:r w:rsidR="002B2BC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2B2BCF" w:rsidRPr="002B2BCF">
        <w:rPr>
          <w:rFonts w:ascii="Times New Roman" w:hAnsi="Times New Roman" w:cs="Times New Roman"/>
          <w:sz w:val="24"/>
          <w:szCs w:val="24"/>
        </w:rPr>
        <w:t>(</w:t>
      </w:r>
      <w:r w:rsidR="002B2BCF">
        <w:rPr>
          <w:rFonts w:ascii="Times New Roman" w:hAnsi="Times New Roman" w:cs="Times New Roman"/>
          <w:sz w:val="24"/>
          <w:szCs w:val="24"/>
        </w:rPr>
        <w:t>b)</w:t>
      </w:r>
      <w:bookmarkEnd w:id="170"/>
      <w:bookmarkEnd w:id="171"/>
    </w:p>
    <w:p w14:paraId="30988317" w14:textId="2F1DE54B" w:rsidR="00C85D49" w:rsidRDefault="00C85D49" w:rsidP="00C85D49">
      <w:pPr>
        <w:pStyle w:val="NormalWeb"/>
        <w:spacing w:before="0" w:beforeAutospacing="0" w:after="0" w:afterAutospacing="0" w:line="480" w:lineRule="auto"/>
        <w:ind w:firstLine="720"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</w:t>
      </w:r>
    </w:p>
    <w:p w14:paraId="28F22A7D" w14:textId="03FC0B2A" w:rsidR="008B45ED" w:rsidRDefault="008B45ED" w:rsidP="00AC0863">
      <w:pPr>
        <w:pStyle w:val="NormalWeb"/>
        <w:spacing w:before="0" w:beforeAutospacing="0" w:after="0" w:afterAutospacing="0" w:line="480" w:lineRule="auto"/>
        <w:jc w:val="both"/>
      </w:pPr>
      <w:commentRangeStart w:id="172"/>
      <w:r>
        <w:rPr>
          <w:color w:val="000000"/>
        </w:rPr>
        <w:t>Script/</w:t>
      </w:r>
      <w:proofErr w:type="spellStart"/>
      <w:r>
        <w:rPr>
          <w:color w:val="000000"/>
        </w:rPr>
        <w:t>kode</w:t>
      </w:r>
      <w:proofErr w:type="spellEnd"/>
      <w:r>
        <w:rPr>
          <w:color w:val="000000"/>
        </w:rPr>
        <w:t xml:space="preserve"> program </w:t>
      </w:r>
      <w:proofErr w:type="spellStart"/>
      <w:r>
        <w:rPr>
          <w:color w:val="000000"/>
        </w:rPr>
        <w:t>halaman</w:t>
      </w:r>
      <w:proofErr w:type="spellEnd"/>
      <w:r>
        <w:rPr>
          <w:color w:val="000000"/>
        </w:rPr>
        <w:t xml:space="preserve"> </w:t>
      </w:r>
      <w:proofErr w:type="spellStart"/>
      <w:proofErr w:type="gramStart"/>
      <w:r>
        <w:rPr>
          <w:color w:val="000000"/>
        </w:rPr>
        <w:t>utama</w:t>
      </w:r>
      <w:proofErr w:type="spellEnd"/>
      <w:r>
        <w:rPr>
          <w:color w:val="000000"/>
        </w:rPr>
        <w:t xml:space="preserve"> :</w:t>
      </w:r>
      <w:proofErr w:type="gramEnd"/>
      <w:r>
        <w:rPr>
          <w:color w:val="000000"/>
        </w:rPr>
        <w:t xml:space="preserve"> </w:t>
      </w:r>
      <w:commentRangeEnd w:id="172"/>
      <w:r w:rsidR="003B5E33">
        <w:rPr>
          <w:rStyle w:val="CommentReference"/>
          <w:rFonts w:ascii="Arial" w:eastAsia="Arial" w:hAnsi="Arial" w:cs="Arial"/>
          <w:lang w:eastAsia="en-US"/>
        </w:rPr>
        <w:commentReference w:id="172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2A7435" w14:paraId="73F1CEFE" w14:textId="77777777" w:rsidTr="00300A3E">
        <w:tc>
          <w:tcPr>
            <w:tcW w:w="7928" w:type="dxa"/>
          </w:tcPr>
          <w:p w14:paraId="77D66DBC" w14:textId="77777777" w:rsidR="003E3F44" w:rsidRPr="00AC0863" w:rsidRDefault="003E3F44" w:rsidP="008B45ED">
            <w:pPr>
              <w:spacing w:line="240" w:lineRule="auto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router.get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'/list', (req, res) =&gt;{</w:t>
            </w:r>
          </w:p>
          <w:p w14:paraId="783CB370" w14:textId="77777777" w:rsidR="003E3F44" w:rsidRPr="00AC0863" w:rsidRDefault="003E3F44" w:rsidP="008B45ED">
            <w:pPr>
              <w:spacing w:line="240" w:lineRule="auto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let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ql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= `SELECT skripsi.id, 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.title</w:t>
            </w:r>
            <w:proofErr w:type="spellEnd"/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,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.published_year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,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.category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,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.keywords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, users.name FROM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join users on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users.npm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=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.npm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where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is_approved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=${1} </w:t>
            </w:r>
            <w:r w:rsidR="00A1626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O</w:t>
            </w:r>
            <w:r w:rsidR="009C18A3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RDER BY </w:t>
            </w:r>
            <w:proofErr w:type="spellStart"/>
            <w:r w:rsidR="009C18A3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published_year</w:t>
            </w:r>
            <w:proofErr w:type="spellEnd"/>
            <w:r w:rsidR="009C18A3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desc, </w:t>
            </w:r>
            <w:proofErr w:type="spellStart"/>
            <w:r w:rsidR="00E36A04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.</w:t>
            </w:r>
            <w:r w:rsidR="009C18A3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processed_at</w:t>
            </w:r>
            <w:proofErr w:type="spellEnd"/>
            <w:r w:rsidR="00A1626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desc</w:t>
            </w: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`</w:t>
            </w:r>
          </w:p>
          <w:p w14:paraId="4BBCD07D" w14:textId="77777777" w:rsidR="003E3F44" w:rsidRPr="00AC0863" w:rsidRDefault="00A1626C" w:rsidP="008B45ED">
            <w:pPr>
              <w:spacing w:line="240" w:lineRule="auto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="003E3F44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db.query</w:t>
            </w:r>
            <w:proofErr w:type="spellEnd"/>
            <w:proofErr w:type="gramEnd"/>
            <w:r w:rsidR="003E3F44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</w:t>
            </w:r>
            <w:proofErr w:type="spellStart"/>
            <w:r w:rsidR="003E3F44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ql</w:t>
            </w:r>
            <w:proofErr w:type="spellEnd"/>
            <w:r w:rsidR="003E3F44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 (err, result)=&gt;{</w:t>
            </w:r>
          </w:p>
          <w:p w14:paraId="25972E8B" w14:textId="77777777" w:rsidR="003E3F44" w:rsidRPr="00AC0863" w:rsidRDefault="003E3F44" w:rsidP="008B45ED">
            <w:pPr>
              <w:spacing w:line="240" w:lineRule="auto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r w:rsidR="00A1626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if (err) console.log(err)</w:t>
            </w:r>
          </w:p>
          <w:p w14:paraId="33E149E3" w14:textId="77777777" w:rsidR="003E3F44" w:rsidRPr="00AC0863" w:rsidRDefault="003E3F44" w:rsidP="008B45ED">
            <w:pPr>
              <w:spacing w:line="240" w:lineRule="auto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="00A1626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res.send</w:t>
            </w:r>
            <w:proofErr w:type="spellEnd"/>
            <w:proofErr w:type="gramEnd"/>
            <w:r w:rsidR="00A1626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result)</w:t>
            </w: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})</w:t>
            </w:r>
          </w:p>
          <w:p w14:paraId="64DC5690" w14:textId="77777777" w:rsidR="002A7435" w:rsidRPr="00AC0863" w:rsidRDefault="003E3F44" w:rsidP="008B45ED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})</w:t>
            </w:r>
          </w:p>
        </w:tc>
      </w:tr>
    </w:tbl>
    <w:p w14:paraId="1E9EC9B5" w14:textId="1DC48D10" w:rsidR="004C49D1" w:rsidRDefault="004C49D1" w:rsidP="00BC79ED">
      <w:pPr>
        <w:spacing w:before="240" w:line="480" w:lineRule="auto"/>
        <w:ind w:firstLine="567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r w:rsidRPr="004C49D1">
        <w:rPr>
          <w:rFonts w:ascii="Times New Roman" w:eastAsia="Times New Roman" w:hAnsi="Times New Roman" w:cs="Times New Roman"/>
          <w:i/>
          <w:sz w:val="24"/>
          <w:szCs w:val="24"/>
        </w:rPr>
        <w:lastRenderedPageBreak/>
        <w:t>Reques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pangg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F0DDF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D7DA3">
        <w:rPr>
          <w:rFonts w:ascii="Times New Roman" w:eastAsia="Times New Roman" w:hAnsi="Times New Roman" w:cs="Times New Roman"/>
          <w:i/>
          <w:sz w:val="24"/>
          <w:szCs w:val="24"/>
        </w:rPr>
        <w:t>componentDidM</w:t>
      </w:r>
      <w:r w:rsidRPr="004C49D1">
        <w:rPr>
          <w:rFonts w:ascii="Times New Roman" w:eastAsia="Times New Roman" w:hAnsi="Times New Roman" w:cs="Times New Roman"/>
          <w:i/>
          <w:sz w:val="24"/>
          <w:szCs w:val="24"/>
        </w:rPr>
        <w:t>o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u</w:t>
      </w:r>
      <w:r w:rsidRPr="004C49D1">
        <w:rPr>
          <w:rFonts w:ascii="Times New Roman" w:eastAsia="Times New Roman" w:hAnsi="Times New Roman" w:cs="Times New Roman"/>
          <w:i/>
          <w:sz w:val="24"/>
          <w:szCs w:val="24"/>
        </w:rPr>
        <w:t>n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F0DDF">
        <w:rPr>
          <w:rFonts w:ascii="Times New Roman" w:eastAsia="Times New Roman" w:hAnsi="Times New Roman" w:cs="Times New Roman"/>
          <w:i/>
          <w:sz w:val="24"/>
          <w:szCs w:val="24"/>
        </w:rPr>
        <w:t>metho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F0DDF" w:rsidRPr="000F0DDF">
        <w:rPr>
          <w:rFonts w:ascii="Times New Roman" w:eastAsia="Times New Roman" w:hAnsi="Times New Roman" w:cs="Times New Roman"/>
          <w:i/>
          <w:sz w:val="24"/>
          <w:szCs w:val="24"/>
        </w:rPr>
        <w:t>request</w:t>
      </w:r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F0DDF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2C732E">
        <w:rPr>
          <w:rFonts w:ascii="Times New Roman" w:eastAsia="Times New Roman" w:hAnsi="Times New Roman" w:cs="Times New Roman"/>
          <w:sz w:val="24"/>
          <w:szCs w:val="24"/>
        </w:rPr>
        <w:t>inisial</w:t>
      </w:r>
      <w:proofErr w:type="spellEnd"/>
      <w:r w:rsidRPr="000F0DDF">
        <w:rPr>
          <w:rFonts w:ascii="Times New Roman" w:eastAsia="Times New Roman" w:hAnsi="Times New Roman" w:cs="Times New Roman"/>
          <w:i/>
          <w:sz w:val="24"/>
          <w:szCs w:val="24"/>
        </w:rPr>
        <w:t xml:space="preserve"> render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="000F0DDF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F0DDF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F5F7E">
        <w:rPr>
          <w:rFonts w:ascii="Times New Roman" w:eastAsia="Times New Roman" w:hAnsi="Times New Roman" w:cs="Times New Roman"/>
          <w:sz w:val="24"/>
          <w:szCs w:val="24"/>
        </w:rPr>
        <w:t>kode</w:t>
      </w:r>
      <w:proofErr w:type="spellEnd"/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F0DDF" w:rsidRPr="000F0DDF">
        <w:rPr>
          <w:rFonts w:ascii="Times New Roman" w:eastAsia="Times New Roman" w:hAnsi="Times New Roman" w:cs="Times New Roman"/>
          <w:i/>
          <w:sz w:val="24"/>
          <w:szCs w:val="24"/>
        </w:rPr>
        <w:t>request</w:t>
      </w:r>
      <w:r w:rsidR="00380DDC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="00380DDC">
        <w:rPr>
          <w:rFonts w:ascii="Times New Roman" w:eastAsia="Times New Roman" w:hAnsi="Times New Roman" w:cs="Times New Roman"/>
          <w:sz w:val="24"/>
          <w:szCs w:val="24"/>
        </w:rPr>
        <w:t>skripsi</w:t>
      </w:r>
      <w:proofErr w:type="spellEnd"/>
      <w:r w:rsidR="00380DDC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="00380DDC" w:rsidRPr="00380DDC">
        <w:rPr>
          <w:rFonts w:ascii="Times New Roman" w:eastAsia="Times New Roman" w:hAnsi="Times New Roman" w:cs="Times New Roman"/>
          <w:i/>
          <w:sz w:val="24"/>
          <w:szCs w:val="24"/>
        </w:rPr>
        <w:t>frontend</w:t>
      </w:r>
      <w:r w:rsidR="00011F01">
        <w:rPr>
          <w:rFonts w:ascii="Times New Roman" w:eastAsia="Times New Roman" w:hAnsi="Times New Roman" w:cs="Times New Roman"/>
          <w:i/>
          <w:sz w:val="24"/>
          <w:szCs w:val="24"/>
        </w:rPr>
        <w:t>:</w:t>
      </w:r>
    </w:p>
    <w:p w14:paraId="1864695E" w14:textId="529B4264" w:rsidR="00AC0863" w:rsidRPr="00AC0863" w:rsidRDefault="00AC0863" w:rsidP="00AC0863">
      <w:pPr>
        <w:pStyle w:val="NormalWeb"/>
        <w:spacing w:before="0" w:beforeAutospacing="0" w:after="0" w:afterAutospacing="0" w:line="480" w:lineRule="auto"/>
        <w:jc w:val="both"/>
      </w:pPr>
      <w:commentRangeStart w:id="173"/>
      <w:r w:rsidRPr="00AC0863">
        <w:rPr>
          <w:color w:val="000000"/>
        </w:rPr>
        <w:t>Script/</w:t>
      </w:r>
      <w:proofErr w:type="spellStart"/>
      <w:r w:rsidRPr="00AC0863">
        <w:rPr>
          <w:color w:val="000000"/>
        </w:rPr>
        <w:t>kode</w:t>
      </w:r>
      <w:proofErr w:type="spellEnd"/>
      <w:r w:rsidRPr="00AC0863">
        <w:rPr>
          <w:color w:val="000000"/>
        </w:rPr>
        <w:t xml:space="preserve"> program </w:t>
      </w:r>
      <w:proofErr w:type="gramStart"/>
      <w:r w:rsidRPr="00AC0863">
        <w:rPr>
          <w:i/>
          <w:iCs/>
          <w:color w:val="000000"/>
        </w:rPr>
        <w:t>request</w:t>
      </w:r>
      <w:r w:rsidRPr="00AC0863">
        <w:rPr>
          <w:color w:val="000000"/>
        </w:rPr>
        <w:t xml:space="preserve"> :</w:t>
      </w:r>
      <w:proofErr w:type="gramEnd"/>
      <w:r w:rsidRPr="00AC0863">
        <w:rPr>
          <w:color w:val="000000"/>
        </w:rPr>
        <w:t xml:space="preserve"> </w:t>
      </w:r>
      <w:commentRangeEnd w:id="173"/>
      <w:r w:rsidR="003B5E33">
        <w:rPr>
          <w:rStyle w:val="CommentReference"/>
          <w:rFonts w:ascii="Arial" w:eastAsia="Arial" w:hAnsi="Arial" w:cs="Arial"/>
          <w:lang w:eastAsia="en-US"/>
        </w:rPr>
        <w:commentReference w:id="173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4C49D1" w14:paraId="25B3BA53" w14:textId="77777777" w:rsidTr="004C49D1">
        <w:tc>
          <w:tcPr>
            <w:tcW w:w="7928" w:type="dxa"/>
          </w:tcPr>
          <w:p w14:paraId="4CACD9BA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getSkripsi</w:t>
            </w:r>
            <w:proofErr w:type="spellEnd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=(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=&gt;{  //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fungsi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request data</w:t>
            </w:r>
            <w:r w:rsidR="00BD3E01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proofErr w:type="spellStart"/>
            <w:r w:rsidR="00BD3E01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menggunakan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axios</w:t>
            </w:r>
            <w:proofErr w:type="spellEnd"/>
          </w:p>
          <w:p w14:paraId="3DB32803" w14:textId="14B7173F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axios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{</w:t>
            </w:r>
            <w:r w:rsid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 method: 'get',</w:t>
            </w:r>
          </w:p>
          <w:p w14:paraId="1D12D0CF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 url: '/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/list',</w:t>
            </w:r>
          </w:p>
          <w:p w14:paraId="75E1673E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}</w:t>
            </w:r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.then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res=&gt;{</w:t>
            </w:r>
          </w:p>
          <w:p w14:paraId="6342B1C1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this.setState</w:t>
            </w:r>
            <w:proofErr w:type="spellEnd"/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{ </w:t>
            </w:r>
          </w:p>
          <w:p w14:paraId="10AA1940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  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: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res.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</w:t>
            </w:r>
          </w:p>
          <w:p w14:paraId="68976172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isLoaded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: true,</w:t>
            </w:r>
          </w:p>
          <w:p w14:paraId="12825145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Filtered:res.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</w:t>
            </w:r>
          </w:p>
          <w:p w14:paraId="2C748B66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FilteredTemp:res.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</w:t>
            </w:r>
          </w:p>
          <w:p w14:paraId="0E149EE6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FilteredCat:res.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</w:t>
            </w:r>
          </w:p>
          <w:p w14:paraId="4820A509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FilteredYear:res.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</w:t>
            </w:r>
          </w:p>
          <w:p w14:paraId="27682F0D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years: [...new Set(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res.data.map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(year)=</w:t>
            </w:r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&gt;{</w:t>
            </w:r>
            <w:proofErr w:type="gramEnd"/>
          </w:p>
          <w:p w14:paraId="62E1C4F6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        return 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year.published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_year</w:t>
            </w:r>
            <w:proofErr w:type="spellEnd"/>
          </w:p>
          <w:p w14:paraId="0A4DF6E6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       }))</w:t>
            </w:r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].sort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)</w:t>
            </w:r>
          </w:p>
          <w:p w14:paraId="6C058DC0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 })</w:t>
            </w:r>
          </w:p>
          <w:p w14:paraId="2C1BE16F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</w:t>
            </w:r>
            <w:r w:rsidR="003E3F44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localStorage.setItem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'list',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JSON.stringify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res.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)</w:t>
            </w:r>
          </w:p>
          <w:p w14:paraId="44A41B58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}</w:t>
            </w:r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.catch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(err) =&gt; { </w:t>
            </w:r>
          </w:p>
          <w:p w14:paraId="66B9C566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 if(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err.response</w:t>
            </w:r>
            <w:proofErr w:type="spellEnd"/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 console.log(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err.response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</w:t>
            </w:r>
          </w:p>
          <w:p w14:paraId="7FD6D05D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})</w:t>
            </w:r>
          </w:p>
          <w:p w14:paraId="6F0478B8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}</w:t>
            </w:r>
          </w:p>
          <w:p w14:paraId="19980B47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componentDidMount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{</w:t>
            </w:r>
          </w:p>
          <w:p w14:paraId="78F573F0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if (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navigator.onLine</w:t>
            </w:r>
            <w:proofErr w:type="spellEnd"/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{ //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aat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online,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lakukan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request data</w:t>
            </w:r>
          </w:p>
          <w:p w14:paraId="7B6DB386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  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this.getSkripsi</w:t>
            </w:r>
            <w:proofErr w:type="spellEnd"/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)</w:t>
            </w:r>
          </w:p>
          <w:p w14:paraId="3A8D06E7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this.setState</w:t>
            </w:r>
            <w:proofErr w:type="spellEnd"/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{</w:t>
            </w:r>
          </w:p>
          <w:p w14:paraId="4F4EA30F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   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offline:false</w:t>
            </w:r>
            <w:proofErr w:type="spellEnd"/>
            <w:proofErr w:type="gramEnd"/>
          </w:p>
          <w:p w14:paraId="16D259CF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})</w:t>
            </w:r>
          </w:p>
          <w:p w14:paraId="1ECC0822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}</w:t>
            </w:r>
          </w:p>
          <w:p w14:paraId="1460C118" w14:textId="77777777" w:rsidR="00380DDC" w:rsidRPr="00AC0863" w:rsidRDefault="003E3F44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</w:t>
            </w:r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else{ </w:t>
            </w:r>
            <w:r w:rsidR="00380DD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/</w:t>
            </w:r>
            <w:proofErr w:type="gramEnd"/>
            <w:r w:rsidR="00380DD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/</w:t>
            </w:r>
            <w:proofErr w:type="spellStart"/>
            <w:r w:rsidR="00380DD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aat</w:t>
            </w:r>
            <w:proofErr w:type="spellEnd"/>
            <w:r w:rsidR="00380DD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offline </w:t>
            </w:r>
            <w:proofErr w:type="spellStart"/>
            <w:r w:rsidR="00380DD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ambil</w:t>
            </w:r>
            <w:proofErr w:type="spellEnd"/>
            <w:r w:rsidR="00380DD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data </w:t>
            </w:r>
            <w:proofErr w:type="spellStart"/>
            <w:r w:rsidR="00380DD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dari</w:t>
            </w:r>
            <w:proofErr w:type="spellEnd"/>
            <w:r w:rsidR="00380DDC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local storage</w:t>
            </w:r>
          </w:p>
          <w:p w14:paraId="5EDC66CC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 if (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localStorage.getItem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'list'</w:t>
            </w:r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){</w:t>
            </w:r>
            <w:proofErr w:type="gramEnd"/>
          </w:p>
          <w:p w14:paraId="486078F9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 let data =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JSON.parse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localStorage.getItem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'list'))</w:t>
            </w:r>
          </w:p>
          <w:p w14:paraId="380DD2A2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this.setState</w:t>
            </w:r>
            <w:proofErr w:type="spellEnd"/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{ </w:t>
            </w:r>
          </w:p>
          <w:p w14:paraId="05565318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   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: data,</w:t>
            </w:r>
          </w:p>
          <w:p w14:paraId="5BBE62B5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isLoaded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: true,</w:t>
            </w:r>
          </w:p>
          <w:p w14:paraId="31DDB34A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Filtered: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</w:t>
            </w:r>
          </w:p>
          <w:p w14:paraId="2133E930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FilteredTemp: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</w:t>
            </w:r>
          </w:p>
          <w:p w14:paraId="5F859EF7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FilteredCat: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</w:t>
            </w:r>
          </w:p>
          <w:p w14:paraId="24306357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 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FilteredYear:data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,</w:t>
            </w:r>
          </w:p>
          <w:p w14:paraId="6F5FD2E0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 years: [...new Set(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data.map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(year)=</w:t>
            </w:r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&gt;{</w:t>
            </w:r>
            <w:proofErr w:type="gramEnd"/>
          </w:p>
          <w:p w14:paraId="4A29C626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         return </w:t>
            </w:r>
            <w:proofErr w:type="spellStart"/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year.published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_year</w:t>
            </w:r>
            <w:proofErr w:type="spellEnd"/>
          </w:p>
          <w:p w14:paraId="3FA37380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        }))</w:t>
            </w:r>
            <w:proofErr w:type="gram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].sort</w:t>
            </w:r>
            <w:proofErr w:type="gram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)</w:t>
            </w:r>
          </w:p>
          <w:p w14:paraId="7C92CB37" w14:textId="77777777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 })</w:t>
            </w:r>
          </w:p>
          <w:p w14:paraId="3BF4D345" w14:textId="4F03831C" w:rsidR="00380DDC" w:rsidRPr="00AC0863" w:rsidRDefault="00380DDC" w:rsidP="00380DDC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  } }</w:t>
            </w:r>
          </w:p>
          <w:p w14:paraId="3A59E505" w14:textId="77777777" w:rsidR="00B53517" w:rsidRPr="00AC0863" w:rsidRDefault="00380DDC" w:rsidP="00B53517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b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}</w:t>
            </w:r>
          </w:p>
        </w:tc>
      </w:tr>
    </w:tbl>
    <w:p w14:paraId="7AFFBCE5" w14:textId="26171931" w:rsidR="004C49D1" w:rsidRDefault="00012665" w:rsidP="00A75AD4">
      <w:pPr>
        <w:spacing w:before="240"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D</w:t>
      </w:r>
      <w:r w:rsidR="004C49D1">
        <w:rPr>
          <w:rFonts w:ascii="Times New Roman" w:eastAsia="Times New Roman" w:hAnsi="Times New Roman" w:cs="Times New Roman"/>
          <w:sz w:val="24"/>
          <w:szCs w:val="24"/>
        </w:rPr>
        <w:t xml:space="preserve">ata yang </w:t>
      </w:r>
      <w:proofErr w:type="spellStart"/>
      <w:r w:rsidR="004C49D1">
        <w:rPr>
          <w:rFonts w:ascii="Times New Roman" w:eastAsia="Times New Roman" w:hAnsi="Times New Roman" w:cs="Times New Roman"/>
          <w:sz w:val="24"/>
          <w:szCs w:val="24"/>
        </w:rPr>
        <w:t>didapat</w:t>
      </w:r>
      <w:proofErr w:type="spellEnd"/>
      <w:r w:rsidR="004C49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4C49D1">
        <w:rPr>
          <w:rFonts w:ascii="Times New Roman" w:eastAsia="Times New Roman" w:hAnsi="Times New Roman" w:cs="Times New Roman"/>
          <w:sz w:val="24"/>
          <w:szCs w:val="24"/>
        </w:rPr>
        <w:t>dikirimkan</w:t>
      </w:r>
      <w:proofErr w:type="spellEnd"/>
      <w:r w:rsidR="004C49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4C49D1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="004C49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C49D1" w:rsidRPr="000F0DDF">
        <w:rPr>
          <w:rFonts w:ascii="Times New Roman" w:eastAsia="Times New Roman" w:hAnsi="Times New Roman" w:cs="Times New Roman"/>
          <w:i/>
          <w:sz w:val="24"/>
          <w:szCs w:val="24"/>
        </w:rPr>
        <w:t>props</w:t>
      </w:r>
      <w:r w:rsidR="004C49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75AD4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="004C49D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C49D1" w:rsidRPr="000F0DDF">
        <w:rPr>
          <w:rFonts w:ascii="Times New Roman" w:eastAsia="Times New Roman" w:hAnsi="Times New Roman" w:cs="Times New Roman"/>
          <w:i/>
          <w:sz w:val="24"/>
          <w:szCs w:val="24"/>
        </w:rPr>
        <w:t xml:space="preserve">component list </w:t>
      </w:r>
      <w:proofErr w:type="spellStart"/>
      <w:r w:rsidR="000F0DDF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 di-</w:t>
      </w:r>
      <w:r w:rsidR="000F0DDF" w:rsidRPr="000F0DDF">
        <w:rPr>
          <w:rFonts w:ascii="Times New Roman" w:eastAsia="Times New Roman" w:hAnsi="Times New Roman" w:cs="Times New Roman"/>
          <w:i/>
          <w:sz w:val="24"/>
          <w:szCs w:val="24"/>
        </w:rPr>
        <w:t>loop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</w:t>
      </w:r>
      <w:r w:rsidR="000F0DDF">
        <w:rPr>
          <w:rFonts w:ascii="Times New Roman" w:eastAsia="Times New Roman" w:hAnsi="Times New Roman" w:cs="Times New Roman"/>
          <w:sz w:val="24"/>
          <w:szCs w:val="24"/>
        </w:rPr>
        <w:t>tampilkan</w:t>
      </w:r>
      <w:proofErr w:type="spellEnd"/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F0DDF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F0DDF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0F0DDF">
        <w:rPr>
          <w:rFonts w:ascii="Times New Roman" w:eastAsia="Times New Roman" w:hAnsi="Times New Roman" w:cs="Times New Roman"/>
          <w:sz w:val="24"/>
          <w:szCs w:val="24"/>
        </w:rPr>
        <w:t>bentuk</w:t>
      </w:r>
      <w:proofErr w:type="spellEnd"/>
      <w:r w:rsidR="000F0DDF" w:rsidRPr="000F0DDF">
        <w:rPr>
          <w:rFonts w:ascii="Times New Roman" w:eastAsia="Times New Roman" w:hAnsi="Times New Roman" w:cs="Times New Roman"/>
          <w:i/>
          <w:sz w:val="24"/>
          <w:szCs w:val="24"/>
        </w:rPr>
        <w:t xml:space="preserve"> card</w:t>
      </w:r>
      <w:r w:rsidR="003E3F44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3E3F44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="003E3F44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="003E3F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E3F44"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 w:rsidR="000F0DD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6D7DA3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="005F5F7E" w:rsidRPr="005F5F7E">
        <w:rPr>
          <w:rFonts w:ascii="Times New Roman" w:eastAsia="Times New Roman" w:hAnsi="Times New Roman" w:cs="Times New Roman"/>
          <w:sz w:val="24"/>
          <w:szCs w:val="24"/>
        </w:rPr>
        <w:t>kode</w:t>
      </w:r>
      <w:proofErr w:type="spellEnd"/>
      <w:r w:rsidR="006D7DA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D7DA3">
        <w:rPr>
          <w:rFonts w:ascii="Times New Roman" w:eastAsia="Times New Roman" w:hAnsi="Times New Roman" w:cs="Times New Roman"/>
          <w:sz w:val="24"/>
          <w:szCs w:val="24"/>
        </w:rPr>
        <w:t>dibawah</w:t>
      </w:r>
      <w:proofErr w:type="spellEnd"/>
      <w:r w:rsidR="006D7DA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D7DA3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="006D7DA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D7DA3">
        <w:rPr>
          <w:rFonts w:ascii="Times New Roman" w:eastAsia="Times New Roman" w:hAnsi="Times New Roman" w:cs="Times New Roman"/>
          <w:sz w:val="24"/>
          <w:szCs w:val="24"/>
        </w:rPr>
        <w:t>dilihat</w:t>
      </w:r>
      <w:proofErr w:type="spellEnd"/>
      <w:r w:rsidR="006D7DA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D7DA3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="006D7DA3">
        <w:rPr>
          <w:rFonts w:ascii="Times New Roman" w:eastAsia="Times New Roman" w:hAnsi="Times New Roman" w:cs="Times New Roman"/>
          <w:sz w:val="24"/>
          <w:szCs w:val="24"/>
        </w:rPr>
        <w:t xml:space="preserve"> data yang </w:t>
      </w:r>
      <w:proofErr w:type="spellStart"/>
      <w:r w:rsidR="006D7DA3">
        <w:rPr>
          <w:rFonts w:ascii="Times New Roman" w:eastAsia="Times New Roman" w:hAnsi="Times New Roman" w:cs="Times New Roman"/>
          <w:sz w:val="24"/>
          <w:szCs w:val="24"/>
        </w:rPr>
        <w:t>dikirim</w:t>
      </w:r>
      <w:r w:rsidR="009D5E00">
        <w:rPr>
          <w:rFonts w:ascii="Times New Roman" w:eastAsia="Times New Roman" w:hAnsi="Times New Roman" w:cs="Times New Roman"/>
          <w:sz w:val="24"/>
          <w:szCs w:val="24"/>
        </w:rPr>
        <w:t>ka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9D5E00">
        <w:rPr>
          <w:rFonts w:ascii="Times New Roman" w:eastAsia="Times New Roman" w:hAnsi="Times New Roman" w:cs="Times New Roman"/>
          <w:i/>
          <w:sz w:val="24"/>
          <w:szCs w:val="24"/>
        </w:rPr>
        <w:t xml:space="preserve">filter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tiap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penyaringa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mengubah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tampil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Fungsi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filter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dibahas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lanjut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bagia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9D5E00">
        <w:rPr>
          <w:rFonts w:ascii="Times New Roman" w:eastAsia="Times New Roman" w:hAnsi="Times New Roman" w:cs="Times New Roman"/>
          <w:sz w:val="24"/>
          <w:szCs w:val="24"/>
        </w:rPr>
        <w:t>penyaringan</w:t>
      </w:r>
      <w:proofErr w:type="spellEnd"/>
      <w:r w:rsidR="009D5E00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B1FACDC" w14:textId="68E9D598" w:rsidR="00AC0863" w:rsidRPr="00AC0863" w:rsidRDefault="00AC0863" w:rsidP="00AC0863">
      <w:pPr>
        <w:pStyle w:val="NormalWeb"/>
        <w:spacing w:before="0" w:beforeAutospacing="0" w:after="0" w:afterAutospacing="0" w:line="480" w:lineRule="auto"/>
        <w:jc w:val="both"/>
      </w:pPr>
      <w:r w:rsidRPr="00AC0863">
        <w:rPr>
          <w:color w:val="000000"/>
        </w:rPr>
        <w:t>Script/</w:t>
      </w:r>
      <w:proofErr w:type="spellStart"/>
      <w:r w:rsidRPr="00AC0863">
        <w:rPr>
          <w:color w:val="000000"/>
        </w:rPr>
        <w:t>kode</w:t>
      </w:r>
      <w:proofErr w:type="spellEnd"/>
      <w:r w:rsidRPr="00AC0863">
        <w:rPr>
          <w:color w:val="000000"/>
        </w:rPr>
        <w:t xml:space="preserve"> program </w:t>
      </w:r>
      <w:proofErr w:type="gramStart"/>
      <w:r>
        <w:rPr>
          <w:i/>
          <w:iCs/>
          <w:color w:val="000000"/>
        </w:rPr>
        <w:t>filter</w:t>
      </w:r>
      <w:r w:rsidRPr="00AC0863">
        <w:rPr>
          <w:color w:val="000000"/>
        </w:rPr>
        <w:t xml:space="preserve"> :</w:t>
      </w:r>
      <w:proofErr w:type="gramEnd"/>
      <w:r w:rsidRPr="00AC0863">
        <w:rPr>
          <w:color w:val="000000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4C49D1" w14:paraId="02B1D34A" w14:textId="77777777" w:rsidTr="004C49D1">
        <w:tc>
          <w:tcPr>
            <w:tcW w:w="7928" w:type="dxa"/>
          </w:tcPr>
          <w:p w14:paraId="3FFE869E" w14:textId="77777777" w:rsidR="000F0DDF" w:rsidRPr="00AC0863" w:rsidRDefault="000F0DDF" w:rsidP="00A75AD4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const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currentPosts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=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Filtered.slice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(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indexOfFirstPost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,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indexOfLastPost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)</w:t>
            </w:r>
          </w:p>
          <w:p w14:paraId="227F24C1" w14:textId="77777777" w:rsidR="004C49D1" w:rsidRPr="00AC0863" w:rsidRDefault="004C49D1" w:rsidP="00012665">
            <w:pPr>
              <w:spacing w:line="240" w:lineRule="auto"/>
              <w:jc w:val="both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&lt;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ListCard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skripsi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={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currentPosts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} 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isLoaded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={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isLoaded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}&gt;</w:t>
            </w:r>
            <w:r w:rsidR="00012665"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</w:t>
            </w:r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&lt;/</w:t>
            </w:r>
            <w:proofErr w:type="spellStart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ListCard</w:t>
            </w:r>
            <w:proofErr w:type="spellEnd"/>
            <w:r w:rsidRPr="00AC0863">
              <w:rPr>
                <w:rFonts w:asciiTheme="minorHAnsi" w:eastAsia="Times New Roman" w:hAnsiTheme="minorHAnsi" w:cstheme="minorHAnsi"/>
                <w:sz w:val="20"/>
                <w:szCs w:val="20"/>
              </w:rPr>
              <w:t>&gt;</w:t>
            </w:r>
          </w:p>
        </w:tc>
      </w:tr>
    </w:tbl>
    <w:p w14:paraId="7B0362D2" w14:textId="77777777" w:rsidR="005F3FBF" w:rsidRPr="005F3FBF" w:rsidRDefault="005F3FBF" w:rsidP="00012665">
      <w:pPr>
        <w:spacing w:line="480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BF3012F" w14:textId="77777777" w:rsidR="00CA7E82" w:rsidRDefault="005D4C5D" w:rsidP="00167DBD">
      <w:pPr>
        <w:pStyle w:val="ListParagraph"/>
        <w:numPr>
          <w:ilvl w:val="0"/>
          <w:numId w:val="13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74" w:name="_Toc52929896"/>
      <w:r>
        <w:rPr>
          <w:rFonts w:ascii="Times New Roman" w:eastAsia="Times New Roman" w:hAnsi="Times New Roman" w:cs="Times New Roman"/>
          <w:b/>
          <w:sz w:val="24"/>
          <w:szCs w:val="24"/>
        </w:rPr>
        <w:t>Halaman Registe</w:t>
      </w:r>
      <w:bookmarkStart w:id="175" w:name="_Toc32323140"/>
      <w:bookmarkStart w:id="176" w:name="_Toc32323219"/>
      <w:bookmarkStart w:id="177" w:name="_Toc32908123"/>
      <w:r w:rsidR="00CA7E82">
        <w:rPr>
          <w:rFonts w:ascii="Times New Roman" w:eastAsia="Times New Roman" w:hAnsi="Times New Roman" w:cs="Times New Roman"/>
          <w:b/>
          <w:sz w:val="24"/>
          <w:szCs w:val="24"/>
        </w:rPr>
        <w:t>r</w:t>
      </w:r>
      <w:bookmarkEnd w:id="174"/>
    </w:p>
    <w:p w14:paraId="2F57F8C2" w14:textId="77777777" w:rsidR="00AC0863" w:rsidRDefault="00AC0863" w:rsidP="00AC0863">
      <w:pPr>
        <w:pStyle w:val="NormalWeb"/>
        <w:spacing w:before="0" w:beforeAutospacing="0" w:after="0" w:afterAutospacing="0" w:line="480" w:lineRule="auto"/>
        <w:ind w:firstLine="720"/>
        <w:jc w:val="both"/>
        <w:rPr>
          <w:color w:val="000000"/>
        </w:rPr>
      </w:pPr>
      <w:bookmarkStart w:id="178" w:name="_Toc32323243"/>
      <w:bookmarkStart w:id="179" w:name="_Toc32919961"/>
      <w:bookmarkStart w:id="180" w:name="_Toc34126585"/>
      <w:bookmarkStart w:id="181" w:name="_Toc38876113"/>
      <w:bookmarkStart w:id="182" w:name="_Toc52929975"/>
      <w:bookmarkEnd w:id="175"/>
      <w:bookmarkEnd w:id="176"/>
      <w:bookmarkEnd w:id="177"/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</w:t>
      </w:r>
    </w:p>
    <w:p w14:paraId="0A9E464C" w14:textId="77777777" w:rsidR="00BE537D" w:rsidRPr="00F95E0F" w:rsidRDefault="005145A1" w:rsidP="005145A1">
      <w:pPr>
        <w:pStyle w:val="Caption"/>
        <w:spacing w:before="240" w:after="0" w:line="480" w:lineRule="auto"/>
        <w:jc w:val="center"/>
        <w:rPr>
          <w:rFonts w:cs="Times New Roman"/>
          <w:szCs w:val="24"/>
        </w:rPr>
      </w:pPr>
      <w:proofErr w:type="spellStart"/>
      <w:r>
        <w:t>Tabel</w:t>
      </w:r>
      <w:proofErr w:type="spellEnd"/>
      <w:r>
        <w:t xml:space="preserve"> </w:t>
      </w:r>
      <w:fldSimple w:instr=" STYLEREF 1 \s ">
        <w:r w:rsidR="000D480A">
          <w:rPr>
            <w:noProof/>
          </w:rPr>
          <w:t>4</w:t>
        </w:r>
      </w:fldSimple>
      <w:r w:rsidR="00CB3D76">
        <w:t>.</w:t>
      </w:r>
      <w:fldSimple w:instr=" SEQ Tabel \* ARABIC \s 1 ">
        <w:r w:rsidR="000D480A">
          <w:rPr>
            <w:noProof/>
          </w:rPr>
          <w:t>1</w:t>
        </w:r>
      </w:fldSimple>
      <w:r w:rsidR="00BE537D">
        <w:rPr>
          <w:rFonts w:cs="Times New Roman"/>
          <w:szCs w:val="24"/>
        </w:rPr>
        <w:t xml:space="preserve"> </w:t>
      </w:r>
      <w:r w:rsidR="00BE537D" w:rsidRPr="00BE537D">
        <w:rPr>
          <w:rFonts w:cs="Times New Roman"/>
          <w:i/>
          <w:szCs w:val="24"/>
        </w:rPr>
        <w:t>Black</w:t>
      </w:r>
      <w:r w:rsidR="00B37B99">
        <w:rPr>
          <w:rFonts w:cs="Times New Roman"/>
          <w:i/>
          <w:szCs w:val="24"/>
        </w:rPr>
        <w:t xml:space="preserve"> B</w:t>
      </w:r>
      <w:r w:rsidR="00BE537D" w:rsidRPr="00BE537D">
        <w:rPr>
          <w:rFonts w:cs="Times New Roman"/>
          <w:i/>
          <w:szCs w:val="24"/>
        </w:rPr>
        <w:t>ox Testing</w:t>
      </w:r>
      <w:r w:rsidR="00BE537D" w:rsidRPr="00F95E0F">
        <w:rPr>
          <w:rFonts w:cs="Times New Roman"/>
          <w:szCs w:val="24"/>
        </w:rPr>
        <w:t xml:space="preserve"> </w:t>
      </w:r>
      <w:r w:rsidR="00B37B99">
        <w:rPr>
          <w:rFonts w:cs="Times New Roman"/>
          <w:szCs w:val="24"/>
        </w:rPr>
        <w:t>p</w:t>
      </w:r>
      <w:r w:rsidR="00461C09">
        <w:rPr>
          <w:rFonts w:cs="Times New Roman"/>
          <w:szCs w:val="24"/>
        </w:rPr>
        <w:t>ada F</w:t>
      </w:r>
      <w:r w:rsidR="008D038E">
        <w:rPr>
          <w:rFonts w:cs="Times New Roman"/>
          <w:szCs w:val="24"/>
        </w:rPr>
        <w:t xml:space="preserve">itur </w:t>
      </w:r>
      <w:proofErr w:type="spellStart"/>
      <w:r w:rsidR="00BE537D" w:rsidRPr="00F95E0F">
        <w:rPr>
          <w:rFonts w:cs="Times New Roman"/>
          <w:szCs w:val="24"/>
        </w:rPr>
        <w:t>Registrasi</w:t>
      </w:r>
      <w:bookmarkEnd w:id="178"/>
      <w:bookmarkEnd w:id="179"/>
      <w:bookmarkEnd w:id="180"/>
      <w:bookmarkEnd w:id="181"/>
      <w:bookmarkEnd w:id="182"/>
      <w:proofErr w:type="spellEnd"/>
    </w:p>
    <w:tbl>
      <w:tblPr>
        <w:tblW w:w="5000" w:type="pct"/>
        <w:tblLook w:val="04A0" w:firstRow="1" w:lastRow="0" w:firstColumn="1" w:lastColumn="0" w:noHBand="0" w:noVBand="1"/>
      </w:tblPr>
      <w:tblGrid>
        <w:gridCol w:w="2830"/>
        <w:gridCol w:w="3828"/>
        <w:gridCol w:w="1270"/>
      </w:tblGrid>
      <w:tr w:rsidR="00DD3A56" w:rsidRPr="00DD3A56" w14:paraId="1DE9989C" w14:textId="77777777" w:rsidTr="00BC79ED">
        <w:trPr>
          <w:trHeight w:val="216"/>
          <w:tblHeader/>
        </w:trPr>
        <w:tc>
          <w:tcPr>
            <w:tcW w:w="17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hideMark/>
          </w:tcPr>
          <w:p w14:paraId="74FB981D" w14:textId="77777777" w:rsidR="00DD3A56" w:rsidRPr="00002B68" w:rsidRDefault="00DD3A56" w:rsidP="00857B26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</w:pPr>
            <w:proofErr w:type="spellStart"/>
            <w:r w:rsidRPr="00002B6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>Skenario</w:t>
            </w:r>
            <w:proofErr w:type="spellEnd"/>
            <w:r w:rsidRPr="00002B6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 xml:space="preserve"> </w:t>
            </w:r>
          </w:p>
        </w:tc>
        <w:tc>
          <w:tcPr>
            <w:tcW w:w="2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hideMark/>
          </w:tcPr>
          <w:p w14:paraId="73078DD0" w14:textId="77777777" w:rsidR="00DD3A56" w:rsidRPr="00002B68" w:rsidRDefault="00DD3A56" w:rsidP="00857B26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</w:pPr>
            <w:r w:rsidRPr="00002B6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 xml:space="preserve">Hasil yang </w:t>
            </w:r>
            <w:proofErr w:type="spellStart"/>
            <w:r w:rsidRPr="00002B6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>diharapkan</w:t>
            </w:r>
            <w:proofErr w:type="spellEnd"/>
            <w:r w:rsidRPr="00002B6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 xml:space="preserve"> </w:t>
            </w:r>
          </w:p>
        </w:tc>
        <w:tc>
          <w:tcPr>
            <w:tcW w:w="80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hideMark/>
          </w:tcPr>
          <w:p w14:paraId="03D85961" w14:textId="77777777" w:rsidR="00DD3A56" w:rsidRPr="00002B68" w:rsidRDefault="00DD3A56" w:rsidP="00857B26">
            <w:pP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</w:pPr>
            <w:r w:rsidRPr="00002B68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lang w:eastAsia="ja-JP"/>
              </w:rPr>
              <w:t>Hasil</w:t>
            </w:r>
          </w:p>
        </w:tc>
      </w:tr>
      <w:tr w:rsidR="00DD3A56" w:rsidRPr="00DD3A56" w14:paraId="21D24C0D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905F42" w14:textId="77777777" w:rsidR="00DD3A56" w:rsidRPr="00AC0863" w:rsidRDefault="00275BC5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mberi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asuk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papun</w:t>
            </w:r>
            <w:proofErr w:type="spellEnd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pada </w:t>
            </w:r>
            <w:r w:rsidR="00DD3A56"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orm</w:t>
            </w:r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ta </w:t>
            </w:r>
            <w:proofErr w:type="spellStart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ri</w:t>
            </w:r>
            <w:proofErr w:type="spellEnd"/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A31E80" w14:textId="77777777" w:rsidR="00DD3A56" w:rsidRPr="00AC0863" w:rsidRDefault="00DD3A56" w:rsidP="00683003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pat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4D3104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melanjutkan</w:t>
            </w:r>
            <w:proofErr w:type="spellEnd"/>
            <w:r w:rsidR="004D3104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proofErr w:type="spellStart"/>
            <w:r w:rsidR="004D3104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ke</w:t>
            </w:r>
            <w:proofErr w:type="spellEnd"/>
            <w:r w:rsidR="004D3104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proofErr w:type="spellStart"/>
            <w:r w:rsidR="004D3104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bagian</w:t>
            </w:r>
            <w:proofErr w:type="spellEnd"/>
            <w:r w:rsidR="004D3104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proofErr w:type="spellStart"/>
            <w:proofErr w:type="gramStart"/>
            <w:r w:rsidR="00683003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dua</w:t>
            </w:r>
            <w:proofErr w:type="spellEnd"/>
            <w:r w:rsidR="004D3104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arena</w:t>
            </w:r>
            <w:proofErr w:type="spellEnd"/>
            <w:proofErr w:type="gram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ombo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lanjut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ktif</w:t>
            </w:r>
            <w:proofErr w:type="spellEnd"/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D5DED4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DD3A56" w:rsidRPr="00DD3A56" w14:paraId="63E365EA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BC4AD1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osongk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salah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atu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ield</w:t>
            </w:r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8F0154" w14:textId="77777777" w:rsidR="00DD3A56" w:rsidRPr="00AC0863" w:rsidRDefault="00CD3ED1" w:rsidP="00683003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pat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melanjutk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ke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bagi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proofErr w:type="spellStart"/>
            <w:proofErr w:type="gramStart"/>
            <w:r w:rsidR="00683003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du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arena</w:t>
            </w:r>
            <w:proofErr w:type="spellEnd"/>
            <w:proofErr w:type="gram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ombo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lanjut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ktif</w:t>
            </w:r>
            <w:proofErr w:type="spellEnd"/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632BF59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DD3A56" w:rsidRPr="00DD3A56" w14:paraId="355A06BF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C99EC5" w14:textId="77777777" w:rsidR="00DD3A56" w:rsidRPr="00AC0863" w:rsidRDefault="00FD06C8" w:rsidP="005C267A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isi</w:t>
            </w:r>
            <w:proofErr w:type="spellEnd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5C267A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NPM</w:t>
            </w:r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tau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CD3ED1"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email</w:t>
            </w:r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yang </w:t>
            </w:r>
            <w:proofErr w:type="spellStart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lah</w:t>
            </w:r>
            <w:proofErr w:type="spellEnd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rdaftar</w:t>
            </w:r>
            <w:proofErr w:type="spellEnd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DCC076" w14:textId="77777777" w:rsidR="00DD3A56" w:rsidRPr="00AC0863" w:rsidRDefault="00DD3A56" w:rsidP="00CD3ED1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uncu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s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w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275BC5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NPM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tau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CD3ED1"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email</w:t>
            </w:r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la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rdaftar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etela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</w:t>
            </w:r>
            <w:r w:rsidR="00275BC5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g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li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ombo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lanjut</w:t>
            </w:r>
            <w:proofErr w:type="spellEnd"/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9D040FE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DD3A56" w:rsidRPr="00DD3A56" w14:paraId="47754535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C1A93F" w14:textId="77777777" w:rsidR="00DD3A56" w:rsidRPr="00AC0863" w:rsidRDefault="00FD06C8" w:rsidP="005C267A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isi</w:t>
            </w:r>
            <w:proofErr w:type="spellEnd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5C267A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NPM</w:t>
            </w:r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yang salah (</w:t>
            </w:r>
            <w:proofErr w:type="spellStart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ukan</w:t>
            </w:r>
            <w:proofErr w:type="spellEnd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ngka</w:t>
            </w:r>
            <w:proofErr w:type="spellEnd"/>
            <w:proofErr w:type="gramStart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, !</w:t>
            </w:r>
            <w:proofErr w:type="gramEnd"/>
            <w:r w:rsidR="00DD3A56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=12 digit)</w:t>
            </w:r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586CA3F" w14:textId="77777777" w:rsidR="00DD3A56" w:rsidRPr="00AC0863" w:rsidRDefault="00DD3A56" w:rsidP="00CD3ED1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uncu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s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w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275BC5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NPM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harus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gram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12 digit</w:t>
            </w:r>
            <w:proofErr w:type="gram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etela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elesai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ulis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275BC5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NPM</w:t>
            </w:r>
            <w:r w:rsidR="00171A6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n </w:t>
            </w:r>
            <w:proofErr w:type="spellStart"/>
            <w:r w:rsidR="00171A6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ombol</w:t>
            </w:r>
            <w:proofErr w:type="spellEnd"/>
            <w:r w:rsidR="00171A6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lanjut</w:t>
            </w:r>
            <w:proofErr w:type="spellEnd"/>
            <w:r w:rsidR="00171A6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171A6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="00171A6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171A6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ktif</w:t>
            </w:r>
            <w:proofErr w:type="spellEnd"/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09D676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DD3A56" w:rsidRPr="00DD3A56" w14:paraId="4B17E7F5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ECE202" w14:textId="77777777" w:rsidR="00DD3A56" w:rsidRPr="00AC0863" w:rsidRDefault="00DD3A56" w:rsidP="00683003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lastRenderedPageBreak/>
              <w:t>Tida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isi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olom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683003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onfirmasi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 xml:space="preserve"> password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eng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nar</w:t>
            </w:r>
            <w:proofErr w:type="spellEnd"/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A76C2D" w14:textId="77777777" w:rsidR="00DD3A56" w:rsidRPr="00AC0863" w:rsidRDefault="00683003" w:rsidP="00683003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uncu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s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w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password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coco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.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pat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melanjutkan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ke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bagian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proofErr w:type="spellStart"/>
            <w:proofErr w:type="gramStart"/>
            <w:r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dua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 xml:space="preserve"> </w:t>
            </w:r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arena</w:t>
            </w:r>
            <w:proofErr w:type="spellEnd"/>
            <w:proofErr w:type="gramEnd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ombol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iCs/>
                <w:color w:val="000000"/>
                <w:lang w:eastAsia="ja-JP"/>
              </w:rPr>
              <w:t>lanjut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CD3ED1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ktif</w:t>
            </w:r>
            <w:proofErr w:type="spellEnd"/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EDC127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DD3A56" w:rsidRPr="00DD3A56" w14:paraId="338C02F3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2A8655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isi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semu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ield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ta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ri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eng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nar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704D09" w14:textId="77777777" w:rsidR="00DD3A56" w:rsidRPr="00AC0863" w:rsidRDefault="00DD3A56" w:rsidP="00683003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pat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lanjut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e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gi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683003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ua</w:t>
            </w:r>
            <w:proofErr w:type="spellEnd"/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482A4F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DD3A56" w:rsidRPr="00DD3A56" w14:paraId="3603152C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59ED7C" w14:textId="77777777" w:rsidR="00DD3A56" w:rsidRPr="00AC0863" w:rsidRDefault="00DD3A56" w:rsidP="0086628B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ungga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foto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86628B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TM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F87348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uncu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s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w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ile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idak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ole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osong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6B64B3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DD3A56" w:rsidRPr="00DD3A56" w14:paraId="4D2552F0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501346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ungga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ja-JP"/>
              </w:rPr>
              <w:t>file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yang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uk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jpeg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tau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ng</w:t>
            </w:r>
            <w:proofErr w:type="spellEnd"/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00398D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uncu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s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w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ile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harus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ng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, jpg,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atau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jpeg</w:t>
            </w:r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AC96E2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DD3A56" w:rsidRPr="00DD3A56" w14:paraId="682EE340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BEB9E2D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gungga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ile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yang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lebi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sar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ri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5mb</w:t>
            </w:r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1FE7C9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uncu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s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w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ile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rlalu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sar</w:t>
            </w:r>
            <w:proofErr w:type="spellEnd"/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0BCFC8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</w:tr>
      <w:tr w:rsidR="00DD3A56" w:rsidRPr="00DD3A56" w14:paraId="15B1DF57" w14:textId="77777777" w:rsidTr="00BC79ED">
        <w:trPr>
          <w:trHeight w:val="20"/>
        </w:trPr>
        <w:tc>
          <w:tcPr>
            <w:tcW w:w="1785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D105E9" w14:textId="77777777" w:rsidR="00DD3A56" w:rsidRPr="00AC0863" w:rsidRDefault="00DD3A56" w:rsidP="0086628B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ungga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file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foto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86628B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TM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eng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format jpg/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ng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eng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sar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lebih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ec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ri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5MB</w:t>
            </w:r>
          </w:p>
        </w:tc>
        <w:tc>
          <w:tcPr>
            <w:tcW w:w="2414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DC988F" w14:textId="77777777" w:rsidR="00DD3A56" w:rsidRPr="00AC0863" w:rsidRDefault="00DD3A56" w:rsidP="00B84530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uncu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s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wa</w:t>
            </w:r>
            <w:proofErr w:type="spellEnd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harus</w:t>
            </w:r>
            <w:proofErr w:type="spellEnd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lakukan</w:t>
            </w:r>
            <w:proofErr w:type="spellEnd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verifikasi</w:t>
            </w:r>
            <w:proofErr w:type="spellEnd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lalui</w:t>
            </w:r>
            <w:proofErr w:type="spellEnd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B84530"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link</w:t>
            </w:r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yang </w:t>
            </w:r>
            <w:proofErr w:type="spellStart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kirimakan</w:t>
            </w:r>
            <w:proofErr w:type="spellEnd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e</w:t>
            </w:r>
            <w:proofErr w:type="spellEnd"/>
            <w:r w:rsidR="00B84530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B84530"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email</w:t>
            </w:r>
            <w:r w:rsidR="001B12F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. </w:t>
            </w:r>
            <w:r w:rsidR="001B12FD"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Email</w:t>
            </w:r>
            <w:r w:rsidR="001B12F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1B12F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kirimkan</w:t>
            </w:r>
            <w:proofErr w:type="spellEnd"/>
            <w:r w:rsidR="001B12F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1B12F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e</w:t>
            </w:r>
            <w:proofErr w:type="spellEnd"/>
            <w:r w:rsidR="001B12F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1B12F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="001B12FD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. </w:t>
            </w:r>
          </w:p>
        </w:tc>
        <w:tc>
          <w:tcPr>
            <w:tcW w:w="801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D5626B" w14:textId="77777777" w:rsidR="00DD3A56" w:rsidRPr="00AC0863" w:rsidRDefault="00DD3A56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  <w:p w14:paraId="1C2D6CC1" w14:textId="77777777" w:rsidR="001B12FD" w:rsidRPr="00AC0863" w:rsidRDefault="001B12FD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</w:p>
        </w:tc>
      </w:tr>
      <w:tr w:rsidR="001B12FD" w:rsidRPr="00DD3A56" w14:paraId="17AC666E" w14:textId="77777777" w:rsidTr="00BC79ED">
        <w:trPr>
          <w:trHeight w:val="20"/>
        </w:trPr>
        <w:tc>
          <w:tcPr>
            <w:tcW w:w="178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3D1BB0F" w14:textId="77777777" w:rsidR="001B12FD" w:rsidRPr="00AC0863" w:rsidRDefault="001B12FD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gakses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 xml:space="preserve">link 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yang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kirimk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ke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email</w:t>
            </w:r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</w:p>
        </w:tc>
        <w:tc>
          <w:tcPr>
            <w:tcW w:w="241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021FF8" w14:textId="77777777" w:rsidR="001B12FD" w:rsidRPr="00AC0863" w:rsidRDefault="001B12FD" w:rsidP="00B84530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uncu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s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ahw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register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n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harap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menunggu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AE6CA2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aktifan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ri</w:t>
            </w:r>
            <w:proofErr w:type="spellEnd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admin</w:t>
            </w:r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. Data </w:t>
            </w:r>
            <w:proofErr w:type="spellStart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pengguna</w:t>
            </w:r>
            <w:proofErr w:type="spellEnd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ersimpan</w:t>
            </w:r>
            <w:proofErr w:type="spellEnd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i </w:t>
            </w:r>
            <w:proofErr w:type="spellStart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tabel</w:t>
            </w:r>
            <w:proofErr w:type="spellEnd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r w:rsidR="009558FF"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users</w:t>
            </w:r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dan </w:t>
            </w:r>
            <w:proofErr w:type="spellStart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ihapus</w:t>
            </w:r>
            <w:proofErr w:type="spellEnd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dari</w:t>
            </w:r>
            <w:proofErr w:type="spellEnd"/>
            <w:r w:rsidR="009558FF"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 xml:space="preserve"> </w:t>
            </w:r>
            <w:proofErr w:type="spellStart"/>
            <w:r w:rsidR="009558FF" w:rsidRPr="00AC0863">
              <w:rPr>
                <w:rFonts w:ascii="Times New Roman" w:eastAsia="Times New Roman" w:hAnsi="Times New Roman" w:cs="Times New Roman"/>
                <w:i/>
                <w:color w:val="000000"/>
                <w:lang w:eastAsia="ja-JP"/>
              </w:rPr>
              <w:t>temp_users</w:t>
            </w:r>
            <w:proofErr w:type="spellEnd"/>
          </w:p>
        </w:tc>
        <w:tc>
          <w:tcPr>
            <w:tcW w:w="80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9127AF" w14:textId="77777777" w:rsidR="001B12FD" w:rsidRPr="00AC0863" w:rsidRDefault="001B12FD" w:rsidP="00857B26">
            <w:pPr>
              <w:rPr>
                <w:rFonts w:ascii="Times New Roman" w:eastAsia="Times New Roman" w:hAnsi="Times New Roman" w:cs="Times New Roman"/>
                <w:color w:val="000000"/>
                <w:lang w:eastAsia="ja-JP"/>
              </w:rPr>
            </w:pPr>
            <w:proofErr w:type="spellStart"/>
            <w:r w:rsidRPr="00AC0863">
              <w:rPr>
                <w:rFonts w:ascii="Times New Roman" w:eastAsia="Times New Roman" w:hAnsi="Times New Roman" w:cs="Times New Roman"/>
                <w:color w:val="000000"/>
                <w:lang w:eastAsia="ja-JP"/>
              </w:rPr>
              <w:t>Berhasil</w:t>
            </w:r>
            <w:proofErr w:type="spellEnd"/>
          </w:p>
        </w:tc>
      </w:tr>
    </w:tbl>
    <w:p w14:paraId="7C6FFD9A" w14:textId="77777777" w:rsidR="00AC0863" w:rsidRDefault="00AC0863" w:rsidP="00AC0863">
      <w:pPr>
        <w:pStyle w:val="NormalWeb"/>
        <w:spacing w:before="0" w:beforeAutospacing="0" w:after="0" w:afterAutospacing="0" w:line="480" w:lineRule="auto"/>
        <w:ind w:firstLine="720"/>
        <w:jc w:val="both"/>
        <w:rPr>
          <w:color w:val="000000"/>
        </w:rPr>
      </w:pPr>
    </w:p>
    <w:p w14:paraId="56FE7AAF" w14:textId="7BB57C57" w:rsidR="00AC0863" w:rsidRDefault="00AC0863" w:rsidP="008B6D53">
      <w:pPr>
        <w:pStyle w:val="NormalWeb"/>
        <w:spacing w:before="0" w:beforeAutospacing="0" w:after="240" w:afterAutospacing="0" w:line="480" w:lineRule="auto"/>
        <w:ind w:firstLine="720"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….. …. …… …. …. …. …. ……. .. …… ……… …………… . ………… …….. …… ….. ……… …………… . ………… …….. …… ….. ……….. …………. ……… …………… . ………… …….. …… ….. …. …… …. …. …. …. ……. .. …… ……… </w:t>
      </w:r>
    </w:p>
    <w:p w14:paraId="423079CA" w14:textId="3CA17E1F" w:rsidR="0044228C" w:rsidRDefault="002B5378" w:rsidP="00167DBD">
      <w:pPr>
        <w:pStyle w:val="ListParagraph"/>
        <w:numPr>
          <w:ilvl w:val="0"/>
          <w:numId w:val="13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83" w:name="_Toc52929897"/>
      <w:r>
        <w:rPr>
          <w:rFonts w:ascii="Times New Roman" w:eastAsia="Times New Roman" w:hAnsi="Times New Roman" w:cs="Times New Roman"/>
          <w:b/>
          <w:sz w:val="24"/>
          <w:szCs w:val="24"/>
        </w:rPr>
        <w:t>Menu</w:t>
      </w:r>
      <w:r w:rsidR="0044228C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44228C" w:rsidRPr="00C255BD">
        <w:rPr>
          <w:rFonts w:ascii="Times New Roman" w:eastAsia="Times New Roman" w:hAnsi="Times New Roman" w:cs="Times New Roman"/>
          <w:b/>
          <w:i/>
          <w:sz w:val="24"/>
          <w:szCs w:val="24"/>
        </w:rPr>
        <w:t>Login</w:t>
      </w:r>
      <w:bookmarkEnd w:id="183"/>
      <w:r w:rsidR="0044228C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5ED2F6BB" w14:textId="77777777" w:rsidR="008F7EFE" w:rsidRDefault="008F7EFE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150B1E3B" w14:textId="1D4E4554" w:rsidR="008F7EFE" w:rsidRDefault="0044228C" w:rsidP="00167DBD">
      <w:pPr>
        <w:pStyle w:val="ListParagraph"/>
        <w:numPr>
          <w:ilvl w:val="0"/>
          <w:numId w:val="13"/>
        </w:numPr>
        <w:spacing w:before="240"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84" w:name="_Toc52929898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Halama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Unggah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E2140F">
        <w:rPr>
          <w:rFonts w:ascii="Times New Roman" w:eastAsia="Times New Roman" w:hAnsi="Times New Roman" w:cs="Times New Roman"/>
          <w:b/>
          <w:sz w:val="24"/>
          <w:szCs w:val="24"/>
        </w:rPr>
        <w:t>Skripsi</w:t>
      </w:r>
      <w:bookmarkEnd w:id="184"/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bookmarkStart w:id="185" w:name="_Toc52929899"/>
    </w:p>
    <w:p w14:paraId="346D9292" w14:textId="77777777" w:rsidR="008F7EFE" w:rsidRDefault="008F7EFE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1C3E5D94" w14:textId="1A1D2A37" w:rsidR="00500393" w:rsidRDefault="0044228C" w:rsidP="00167DBD">
      <w:pPr>
        <w:pStyle w:val="ListParagraph"/>
        <w:numPr>
          <w:ilvl w:val="0"/>
          <w:numId w:val="13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 xml:space="preserve">Halaman </w:t>
      </w:r>
      <w:r w:rsidR="00500393">
        <w:rPr>
          <w:rFonts w:ascii="Times New Roman" w:eastAsia="Times New Roman" w:hAnsi="Times New Roman" w:cs="Times New Roman"/>
          <w:b/>
          <w:sz w:val="24"/>
          <w:szCs w:val="24"/>
        </w:rPr>
        <w:t>Menu Admin</w:t>
      </w:r>
      <w:bookmarkEnd w:id="185"/>
    </w:p>
    <w:p w14:paraId="7A0215BF" w14:textId="77777777" w:rsidR="008F7EFE" w:rsidRDefault="008F7EFE" w:rsidP="008B6D53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6D5B987C" w14:textId="2559258A" w:rsidR="0044228C" w:rsidRDefault="00500393" w:rsidP="00167DBD">
      <w:pPr>
        <w:pStyle w:val="ListParagraph"/>
        <w:numPr>
          <w:ilvl w:val="0"/>
          <w:numId w:val="13"/>
        </w:numPr>
        <w:spacing w:before="240"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86" w:name="_Toc52929900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Halaman </w:t>
      </w:r>
      <w:proofErr w:type="spellStart"/>
      <w:r w:rsidR="00233595">
        <w:rPr>
          <w:rFonts w:ascii="Times New Roman" w:eastAsia="Times New Roman" w:hAnsi="Times New Roman" w:cs="Times New Roman"/>
          <w:b/>
          <w:sz w:val="24"/>
          <w:szCs w:val="24"/>
        </w:rPr>
        <w:t>Verifikasi</w:t>
      </w:r>
      <w:proofErr w:type="spellEnd"/>
      <w:r w:rsidR="00233595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233595">
        <w:rPr>
          <w:rFonts w:ascii="Times New Roman" w:eastAsia="Times New Roman" w:hAnsi="Times New Roman" w:cs="Times New Roman"/>
          <w:b/>
          <w:sz w:val="24"/>
          <w:szCs w:val="24"/>
        </w:rPr>
        <w:t>Akun</w:t>
      </w:r>
      <w:bookmarkEnd w:id="186"/>
      <w:proofErr w:type="spellEnd"/>
      <w:r w:rsidR="00233595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75EA01DD" w14:textId="77777777" w:rsidR="008F7EFE" w:rsidRDefault="008F7EFE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50919441" w14:textId="258C6DB9" w:rsidR="00233595" w:rsidRDefault="00233595" w:rsidP="00167DBD">
      <w:pPr>
        <w:pStyle w:val="ListParagraph"/>
        <w:numPr>
          <w:ilvl w:val="0"/>
          <w:numId w:val="13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87" w:name="_Toc52929901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Halama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Tinjau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Skripsi</w:t>
      </w:r>
      <w:bookmarkEnd w:id="187"/>
      <w:proofErr w:type="spellEnd"/>
    </w:p>
    <w:p w14:paraId="4648C322" w14:textId="77777777" w:rsidR="00D110C9" w:rsidRDefault="00D110C9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6D65EE8F" w14:textId="000A3E0D" w:rsidR="00B86D95" w:rsidRDefault="0059715A" w:rsidP="00167DBD">
      <w:pPr>
        <w:pStyle w:val="ListParagraph"/>
        <w:numPr>
          <w:ilvl w:val="0"/>
          <w:numId w:val="13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88" w:name="_Toc52929902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Halaman Detail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="00233595">
        <w:rPr>
          <w:rFonts w:ascii="Times New Roman" w:eastAsia="Times New Roman" w:hAnsi="Times New Roman" w:cs="Times New Roman"/>
          <w:b/>
          <w:sz w:val="24"/>
          <w:szCs w:val="24"/>
        </w:rPr>
        <w:t>kripsi</w:t>
      </w:r>
      <w:bookmarkEnd w:id="188"/>
      <w:proofErr w:type="spellEnd"/>
    </w:p>
    <w:p w14:paraId="2F0CA96C" w14:textId="77777777" w:rsidR="00D110C9" w:rsidRDefault="00D110C9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3174EBFF" w14:textId="13CC5E91" w:rsidR="00233595" w:rsidRDefault="00233595" w:rsidP="00167DBD">
      <w:pPr>
        <w:pStyle w:val="ListParagraph"/>
        <w:numPr>
          <w:ilvl w:val="0"/>
          <w:numId w:val="13"/>
        </w:numPr>
        <w:spacing w:before="240"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89" w:name="_Toc52929903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Fitur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Pencari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Penyaringan</w:t>
      </w:r>
      <w:bookmarkEnd w:id="189"/>
      <w:proofErr w:type="spellEnd"/>
    </w:p>
    <w:p w14:paraId="1C2EF068" w14:textId="77777777" w:rsidR="00D110C9" w:rsidRDefault="00D110C9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0B29B31E" w14:textId="5450E50E" w:rsidR="00584387" w:rsidRPr="00D110C9" w:rsidRDefault="00233595" w:rsidP="00167DBD">
      <w:pPr>
        <w:pStyle w:val="ListParagraph"/>
        <w:numPr>
          <w:ilvl w:val="0"/>
          <w:numId w:val="13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90" w:name="_Toc52929904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Halama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Profil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dan</w:t>
      </w:r>
      <w:r w:rsidRPr="00233595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F</w:t>
      </w:r>
      <w:r w:rsidRPr="00233595">
        <w:rPr>
          <w:rFonts w:ascii="Times New Roman" w:eastAsia="Times New Roman" w:hAnsi="Times New Roman" w:cs="Times New Roman"/>
          <w:b/>
          <w:sz w:val="24"/>
          <w:szCs w:val="24"/>
        </w:rPr>
        <w:t>itur</w:t>
      </w:r>
      <w:r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  <w:r w:rsidRPr="00233595">
        <w:rPr>
          <w:rFonts w:ascii="Times New Roman" w:eastAsia="Times New Roman" w:hAnsi="Times New Roman" w:cs="Times New Roman"/>
          <w:b/>
          <w:i/>
          <w:sz w:val="24"/>
          <w:szCs w:val="24"/>
        </w:rPr>
        <w:t>Edit Password</w:t>
      </w:r>
      <w:bookmarkEnd w:id="190"/>
    </w:p>
    <w:p w14:paraId="4654E59A" w14:textId="77777777" w:rsidR="00D110C9" w:rsidRDefault="00D110C9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341CF4AA" w14:textId="54C7AA44" w:rsidR="0044228C" w:rsidRDefault="00233595" w:rsidP="00167DBD">
      <w:pPr>
        <w:pStyle w:val="ListParagraph"/>
        <w:numPr>
          <w:ilvl w:val="0"/>
          <w:numId w:val="13"/>
        </w:numPr>
        <w:spacing w:before="240"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91" w:name="_Toc52929905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Halaman Status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Skripsi</w:t>
      </w:r>
      <w:bookmarkEnd w:id="191"/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0EB33CBE" w14:textId="77777777" w:rsidR="00104EAF" w:rsidRPr="00104EAF" w:rsidRDefault="00104EAF" w:rsidP="00104EAF">
      <w:pPr>
        <w:spacing w:after="240" w:line="480" w:lineRule="auto"/>
        <w:ind w:firstLine="720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92" w:name="_Toc52929906"/>
      <w:r w:rsidRPr="00104EAF">
        <w:rPr>
          <w:color w:val="000000"/>
        </w:rPr>
        <w:t>……. ……….. …………. ……… …………… . ………… …….. …… ………..</w:t>
      </w:r>
    </w:p>
    <w:p w14:paraId="66526B29" w14:textId="21D35244" w:rsidR="005F5F7E" w:rsidRDefault="005F5F7E" w:rsidP="00167DBD">
      <w:pPr>
        <w:pStyle w:val="ListParagraph"/>
        <w:numPr>
          <w:ilvl w:val="0"/>
          <w:numId w:val="13"/>
        </w:numPr>
        <w:spacing w:after="200" w:line="36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DD3A56">
        <w:rPr>
          <w:rFonts w:ascii="Times New Roman" w:eastAsia="Times New Roman" w:hAnsi="Times New Roman" w:cs="Times New Roman"/>
          <w:b/>
          <w:sz w:val="24"/>
          <w:szCs w:val="24"/>
        </w:rPr>
        <w:t>Implementasi</w:t>
      </w:r>
      <w:proofErr w:type="spellEnd"/>
      <w:r w:rsidRPr="00DD3A56">
        <w:rPr>
          <w:rFonts w:ascii="Times New Roman" w:eastAsia="Times New Roman" w:hAnsi="Times New Roman" w:cs="Times New Roman"/>
          <w:b/>
          <w:sz w:val="24"/>
          <w:szCs w:val="24"/>
        </w:rPr>
        <w:t xml:space="preserve"> PWA</w:t>
      </w:r>
      <w:bookmarkEnd w:id="192"/>
    </w:p>
    <w:p w14:paraId="71F2AD96" w14:textId="1E98C7BE" w:rsidR="00D110C9" w:rsidRDefault="00104EAF" w:rsidP="0027510B">
      <w:pPr>
        <w:spacing w:line="480" w:lineRule="auto"/>
        <w:ind w:firstLine="720"/>
        <w:jc w:val="both"/>
        <w:outlineLvl w:val="2"/>
        <w:rPr>
          <w:color w:val="000000"/>
        </w:rPr>
      </w:pPr>
      <w:r>
        <w:rPr>
          <w:color w:val="000000"/>
        </w:rPr>
        <w:t>……. ……….. …………. ……… …………… . ………… …….. …… ………..</w:t>
      </w:r>
      <w:r w:rsidR="00D110C9" w:rsidRPr="00D110C9">
        <w:rPr>
          <w:color w:val="000000"/>
        </w:rPr>
        <w:t xml:space="preserve"> </w:t>
      </w:r>
    </w:p>
    <w:p w14:paraId="663377F2" w14:textId="1CD47252" w:rsidR="00104EAF" w:rsidRPr="00D110C9" w:rsidRDefault="00104EAF" w:rsidP="00D110C9">
      <w:pPr>
        <w:spacing w:after="240" w:line="480" w:lineRule="auto"/>
        <w:ind w:firstLine="720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r w:rsidRPr="00104EAF">
        <w:rPr>
          <w:color w:val="000000"/>
        </w:rPr>
        <w:t>……. ……….. …………. ……… …………… . ………… …….. …… ………..</w:t>
      </w:r>
    </w:p>
    <w:p w14:paraId="6C9A123E" w14:textId="7F57897B" w:rsidR="00780543" w:rsidRDefault="007904FC" w:rsidP="00167DBD">
      <w:pPr>
        <w:pStyle w:val="ListParagraph"/>
        <w:numPr>
          <w:ilvl w:val="0"/>
          <w:numId w:val="11"/>
        </w:numPr>
        <w:spacing w:after="200"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93" w:name="_Toc52929907"/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Fase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59715A">
        <w:rPr>
          <w:rFonts w:ascii="Times New Roman" w:eastAsia="Times New Roman" w:hAnsi="Times New Roman" w:cs="Times New Roman"/>
          <w:b/>
          <w:sz w:val="24"/>
          <w:szCs w:val="24"/>
        </w:rPr>
        <w:t>Produksi</w:t>
      </w:r>
      <w:bookmarkEnd w:id="193"/>
      <w:proofErr w:type="spellEnd"/>
      <w:r w:rsidR="0059715A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6ABF9246" w14:textId="50F6800E" w:rsidR="00104EAF" w:rsidRPr="00104EAF" w:rsidRDefault="00104EAF" w:rsidP="00104EAF">
      <w:pPr>
        <w:pStyle w:val="ListParagraph"/>
        <w:spacing w:after="240" w:line="480" w:lineRule="auto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r w:rsidRPr="00104EAF">
        <w:rPr>
          <w:color w:val="000000"/>
        </w:rPr>
        <w:t xml:space="preserve">……. ……….. …………. ……… …………… . ………… …….. …… ……….. </w:t>
      </w:r>
      <w:bookmarkStart w:id="194" w:name="_Toc52929908"/>
      <w:r w:rsidRPr="00104EAF">
        <w:rPr>
          <w:color w:val="000000"/>
        </w:rPr>
        <w:t xml:space="preserve">……. ……….. …………. ……… …………… . ………… …….. …… ……….. </w:t>
      </w:r>
    </w:p>
    <w:p w14:paraId="68E03675" w14:textId="77777777" w:rsidR="008F7EFE" w:rsidRDefault="0059715A" w:rsidP="00167DBD">
      <w:pPr>
        <w:pStyle w:val="ListParagraph"/>
        <w:numPr>
          <w:ilvl w:val="0"/>
          <w:numId w:val="14"/>
        </w:numPr>
        <w:spacing w:after="200" w:line="36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Rilis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Kecil</w:t>
      </w:r>
      <w:bookmarkEnd w:id="194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4208395C" w14:textId="7955BA7D" w:rsidR="008F7EFE" w:rsidRPr="008F7EFE" w:rsidRDefault="008F7EFE" w:rsidP="00104EAF">
      <w:pPr>
        <w:pStyle w:val="ListParagraph"/>
        <w:spacing w:after="240" w:line="480" w:lineRule="auto"/>
        <w:ind w:left="0" w:firstLine="720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r w:rsidRPr="008F7EFE">
        <w:rPr>
          <w:color w:val="000000"/>
        </w:rPr>
        <w:t xml:space="preserve">……. ……….. …………. ……… …………… . ………… …….. …… </w:t>
      </w:r>
    </w:p>
    <w:p w14:paraId="43F30369" w14:textId="77777777" w:rsidR="008E2847" w:rsidRDefault="008E2847" w:rsidP="00167DBD">
      <w:pPr>
        <w:pStyle w:val="ListParagraph"/>
        <w:numPr>
          <w:ilvl w:val="0"/>
          <w:numId w:val="14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95" w:name="_Toc52929909"/>
      <w:proofErr w:type="spellStart"/>
      <w:r w:rsidRPr="0059715A">
        <w:rPr>
          <w:rFonts w:ascii="Times New Roman" w:eastAsia="Times New Roman" w:hAnsi="Times New Roman" w:cs="Times New Roman"/>
          <w:b/>
          <w:sz w:val="24"/>
          <w:szCs w:val="24"/>
        </w:rPr>
        <w:t>Pengujian</w:t>
      </w:r>
      <w:bookmarkEnd w:id="195"/>
      <w:proofErr w:type="spellEnd"/>
      <w:r w:rsidRPr="0059715A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481FDE47" w14:textId="2215B00C" w:rsidR="005871BF" w:rsidRPr="008F7EFE" w:rsidRDefault="008F7EFE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099F2B81" w14:textId="0C23C16E" w:rsidR="00BE38B1" w:rsidRDefault="007904FC" w:rsidP="00167DBD">
      <w:pPr>
        <w:pStyle w:val="ListParagraph"/>
        <w:numPr>
          <w:ilvl w:val="0"/>
          <w:numId w:val="11"/>
        </w:numPr>
        <w:spacing w:line="480" w:lineRule="auto"/>
        <w:ind w:left="567" w:hanging="567"/>
        <w:jc w:val="both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96" w:name="_Toc52929910"/>
      <w:proofErr w:type="spellStart"/>
      <w:r w:rsidRPr="004972DF">
        <w:rPr>
          <w:rFonts w:ascii="Times New Roman" w:eastAsia="Times New Roman" w:hAnsi="Times New Roman" w:cs="Times New Roman"/>
          <w:b/>
          <w:sz w:val="24"/>
          <w:szCs w:val="24"/>
        </w:rPr>
        <w:t>Fase</w:t>
      </w:r>
      <w:proofErr w:type="spellEnd"/>
      <w:r w:rsidRPr="004972DF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BE38B1" w:rsidRPr="004972DF">
        <w:rPr>
          <w:rFonts w:ascii="Times New Roman" w:eastAsia="Times New Roman" w:hAnsi="Times New Roman" w:cs="Times New Roman"/>
          <w:b/>
          <w:sz w:val="24"/>
          <w:szCs w:val="24"/>
        </w:rPr>
        <w:t>Pemeliharaan</w:t>
      </w:r>
      <w:proofErr w:type="spellEnd"/>
      <w:r w:rsidR="00BE38B1" w:rsidRPr="004972DF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8E3B27">
        <w:rPr>
          <w:rFonts w:ascii="Times New Roman" w:eastAsia="Times New Roman" w:hAnsi="Times New Roman" w:cs="Times New Roman"/>
          <w:b/>
          <w:sz w:val="24"/>
          <w:szCs w:val="24"/>
        </w:rPr>
        <w:t xml:space="preserve">dan </w:t>
      </w:r>
      <w:proofErr w:type="spellStart"/>
      <w:r w:rsidR="008E3B27">
        <w:rPr>
          <w:rFonts w:ascii="Times New Roman" w:eastAsia="Times New Roman" w:hAnsi="Times New Roman" w:cs="Times New Roman"/>
          <w:b/>
          <w:sz w:val="24"/>
          <w:szCs w:val="24"/>
        </w:rPr>
        <w:t>Fase</w:t>
      </w:r>
      <w:proofErr w:type="spellEnd"/>
      <w:r w:rsidR="008E3B27">
        <w:rPr>
          <w:rFonts w:ascii="Times New Roman" w:eastAsia="Times New Roman" w:hAnsi="Times New Roman" w:cs="Times New Roman"/>
          <w:b/>
          <w:sz w:val="24"/>
          <w:szCs w:val="24"/>
        </w:rPr>
        <w:t xml:space="preserve"> Akhir</w:t>
      </w:r>
      <w:bookmarkEnd w:id="196"/>
      <w:r w:rsidR="008E3B27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38691D88" w14:textId="77777777" w:rsidR="008F7EFE" w:rsidRDefault="008F7EFE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5BD58F96" w14:textId="25146C86" w:rsidR="00B14C05" w:rsidRDefault="008E2847" w:rsidP="00167DBD">
      <w:pPr>
        <w:pStyle w:val="ListParagraph"/>
        <w:numPr>
          <w:ilvl w:val="0"/>
          <w:numId w:val="15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bookmarkStart w:id="197" w:name="_Toc52929911"/>
      <w:r w:rsidRPr="00493455">
        <w:rPr>
          <w:rFonts w:ascii="Times New Roman" w:eastAsia="Times New Roman" w:hAnsi="Times New Roman" w:cs="Times New Roman"/>
          <w:b/>
          <w:i/>
          <w:sz w:val="24"/>
          <w:szCs w:val="24"/>
        </w:rPr>
        <w:t>Feedback</w:t>
      </w:r>
      <w:bookmarkEnd w:id="197"/>
      <w:r w:rsidRPr="00493455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</w:p>
    <w:p w14:paraId="05FE698C" w14:textId="77777777" w:rsidR="008F7EFE" w:rsidRDefault="008F7EFE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color w:val="000000"/>
        </w:rPr>
      </w:pPr>
      <w:r>
        <w:rPr>
          <w:color w:val="000000"/>
        </w:rPr>
        <w:t xml:space="preserve">……. ……….. …………. ……… …………… . ………… …….. …… </w:t>
      </w:r>
    </w:p>
    <w:p w14:paraId="587B0073" w14:textId="69F47A58" w:rsidR="0059715A" w:rsidRDefault="008E2847" w:rsidP="00167DBD">
      <w:pPr>
        <w:pStyle w:val="ListParagraph"/>
        <w:numPr>
          <w:ilvl w:val="0"/>
          <w:numId w:val="15"/>
        </w:numPr>
        <w:spacing w:line="480" w:lineRule="auto"/>
        <w:ind w:left="567" w:hanging="567"/>
        <w:jc w:val="both"/>
        <w:outlineLvl w:val="2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98" w:name="_Toc52929912"/>
      <w:proofErr w:type="spellStart"/>
      <w:r w:rsidRPr="0059715A">
        <w:rPr>
          <w:rFonts w:ascii="Times New Roman" w:eastAsia="Times New Roman" w:hAnsi="Times New Roman" w:cs="Times New Roman"/>
          <w:b/>
          <w:sz w:val="24"/>
          <w:szCs w:val="24"/>
        </w:rPr>
        <w:t>Implementasi</w:t>
      </w:r>
      <w:proofErr w:type="spellEnd"/>
      <w:r w:rsidRPr="0059715A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2750C5">
        <w:rPr>
          <w:rFonts w:ascii="Times New Roman" w:eastAsia="Times New Roman" w:hAnsi="Times New Roman" w:cs="Times New Roman"/>
          <w:b/>
          <w:i/>
          <w:sz w:val="24"/>
          <w:szCs w:val="24"/>
        </w:rPr>
        <w:t>Feedback</w:t>
      </w:r>
      <w:bookmarkEnd w:id="198"/>
      <w:r w:rsidRPr="0059715A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</w:p>
    <w:p w14:paraId="27ABFAAB" w14:textId="5D1DD5AA" w:rsidR="00975DCF" w:rsidRPr="00EB6D6D" w:rsidRDefault="008F7EFE" w:rsidP="00D110C9">
      <w:pPr>
        <w:pStyle w:val="NormalWeb"/>
        <w:spacing w:before="0" w:beforeAutospacing="0" w:after="240" w:afterAutospacing="0" w:line="480" w:lineRule="auto"/>
        <w:ind w:firstLine="720"/>
        <w:contextualSpacing/>
        <w:jc w:val="both"/>
        <w:rPr>
          <w:b/>
        </w:rPr>
      </w:pPr>
      <w:r>
        <w:rPr>
          <w:color w:val="000000"/>
        </w:rPr>
        <w:t xml:space="preserve">……. ……….. …………. ……… …………… . ………… …….. …… </w:t>
      </w:r>
      <w:r w:rsidR="00975DCF" w:rsidRPr="00EB6D6D">
        <w:br w:type="page"/>
      </w:r>
    </w:p>
    <w:p w14:paraId="0BBC3170" w14:textId="77777777" w:rsidR="005146DC" w:rsidRDefault="005146DC" w:rsidP="00D110C9">
      <w:pPr>
        <w:pStyle w:val="Heading1"/>
        <w:spacing w:after="240" w:line="480" w:lineRule="auto"/>
        <w:contextualSpacing/>
        <w:jc w:val="center"/>
        <w:rPr>
          <w:b/>
        </w:rPr>
        <w:sectPr w:rsidR="005146DC" w:rsidSect="00706215">
          <w:footerReference w:type="default" r:id="rId49"/>
          <w:type w:val="continuous"/>
          <w:pgSz w:w="11907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4DC15BD2" w14:textId="77777777" w:rsidR="00975DCF" w:rsidRPr="00BE38B1" w:rsidRDefault="00975DCF" w:rsidP="0003287A">
      <w:pPr>
        <w:pStyle w:val="Heading1"/>
        <w:spacing w:line="480" w:lineRule="auto"/>
        <w:jc w:val="center"/>
        <w:rPr>
          <w:b/>
        </w:rPr>
      </w:pPr>
      <w:bookmarkStart w:id="199" w:name="_Toc52929913"/>
      <w:r w:rsidRPr="00BE38B1">
        <w:rPr>
          <w:b/>
        </w:rPr>
        <w:lastRenderedPageBreak/>
        <w:t>BAB V</w:t>
      </w:r>
      <w:bookmarkEnd w:id="199"/>
    </w:p>
    <w:p w14:paraId="0DEC61BB" w14:textId="77777777" w:rsidR="00975DCF" w:rsidRDefault="005500AB" w:rsidP="005500AB">
      <w:pPr>
        <w:spacing w:line="9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commentRangeStart w:id="200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KESIMPULAN DAN SARAN </w:t>
      </w:r>
      <w:commentRangeEnd w:id="200"/>
      <w:r w:rsidR="00274636">
        <w:rPr>
          <w:rStyle w:val="CommentReference"/>
        </w:rPr>
        <w:commentReference w:id="200"/>
      </w:r>
    </w:p>
    <w:p w14:paraId="406DFFA0" w14:textId="77777777" w:rsidR="00BE38B1" w:rsidRDefault="00067C12" w:rsidP="00167DBD">
      <w:pPr>
        <w:pStyle w:val="ListParagraph"/>
        <w:numPr>
          <w:ilvl w:val="0"/>
          <w:numId w:val="12"/>
        </w:numPr>
        <w:spacing w:line="480" w:lineRule="auto"/>
        <w:ind w:left="567" w:hanging="567"/>
        <w:contextualSpacing w:val="0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201" w:name="_Toc52929914"/>
      <w:commentRangeStart w:id="202"/>
      <w:r>
        <w:rPr>
          <w:rFonts w:ascii="Times New Roman" w:eastAsia="Times New Roman" w:hAnsi="Times New Roman" w:cs="Times New Roman"/>
          <w:b/>
          <w:sz w:val="24"/>
          <w:szCs w:val="24"/>
        </w:rPr>
        <w:t>Kes</w:t>
      </w:r>
      <w:r w:rsidR="00975DCF" w:rsidRPr="00BE38B1">
        <w:rPr>
          <w:rFonts w:ascii="Times New Roman" w:eastAsia="Times New Roman" w:hAnsi="Times New Roman" w:cs="Times New Roman"/>
          <w:b/>
          <w:sz w:val="24"/>
          <w:szCs w:val="24"/>
        </w:rPr>
        <w:t>impulan</w:t>
      </w:r>
      <w:bookmarkEnd w:id="201"/>
      <w:r w:rsidR="00975DCF" w:rsidRPr="00BE38B1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commentRangeEnd w:id="202"/>
      <w:r w:rsidR="003B5E33">
        <w:rPr>
          <w:rStyle w:val="CommentReference"/>
        </w:rPr>
        <w:commentReference w:id="202"/>
      </w:r>
    </w:p>
    <w:p w14:paraId="56F47BE9" w14:textId="77777777" w:rsidR="002B31B2" w:rsidRDefault="002B31B2" w:rsidP="002B31B2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F12DA"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hAnsi="Times New Roman" w:cs="Times New Roman"/>
          <w:sz w:val="24"/>
          <w:szCs w:val="24"/>
        </w:rPr>
        <w:t>reposit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C426ADD" w14:textId="772D9A64" w:rsidR="002B31B2" w:rsidRDefault="00780541" w:rsidP="00167DBD">
      <w:pPr>
        <w:pStyle w:val="ListParagraph"/>
        <w:numPr>
          <w:ilvl w:val="6"/>
          <w:numId w:val="18"/>
        </w:num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……….. ………….. . ……….. ……….. ……… ………… …………. ……. ……….. …….. . ……….. …….. ……….. </w:t>
      </w:r>
      <w:r w:rsidRPr="00691F1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1B0A9C98" w14:textId="3BF20EA8" w:rsidR="002B31B2" w:rsidRDefault="00780541" w:rsidP="00167DBD">
      <w:pPr>
        <w:pStyle w:val="ListParagraph"/>
        <w:numPr>
          <w:ilvl w:val="6"/>
          <w:numId w:val="18"/>
        </w:numPr>
        <w:spacing w:line="48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……….. ………….. . ……….. ……….. ……… ………… …………. ……. ……….. …….. . ……….. …….. ……….. </w:t>
      </w:r>
      <w:r w:rsidRPr="00691F1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012633E3" w14:textId="19301AED" w:rsidR="00385207" w:rsidRDefault="00780541" w:rsidP="00167DBD">
      <w:pPr>
        <w:pStyle w:val="ListParagraph"/>
        <w:numPr>
          <w:ilvl w:val="6"/>
          <w:numId w:val="18"/>
        </w:numPr>
        <w:spacing w:after="240" w:line="480" w:lineRule="auto"/>
        <w:ind w:left="567" w:hanging="567"/>
        <w:contextualSpacing w:val="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……….. ………….. . ……….. ……….. ……… ………… …………. ……. ……….. …….. . ……….. …….. ……….. </w:t>
      </w:r>
      <w:r w:rsidRPr="00691F1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31A13593" w14:textId="77777777" w:rsidR="00975DCF" w:rsidRDefault="00975DCF" w:rsidP="00167DBD">
      <w:pPr>
        <w:pStyle w:val="ListParagraph"/>
        <w:numPr>
          <w:ilvl w:val="0"/>
          <w:numId w:val="12"/>
        </w:numPr>
        <w:spacing w:line="480" w:lineRule="auto"/>
        <w:ind w:left="567" w:hanging="567"/>
        <w:contextualSpacing w:val="0"/>
        <w:outlineLvl w:val="1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203" w:name="_Toc52929915"/>
      <w:commentRangeStart w:id="204"/>
      <w:r w:rsidRPr="00BE38B1">
        <w:rPr>
          <w:rFonts w:ascii="Times New Roman" w:eastAsia="Times New Roman" w:hAnsi="Times New Roman" w:cs="Times New Roman"/>
          <w:b/>
          <w:sz w:val="24"/>
          <w:szCs w:val="24"/>
        </w:rPr>
        <w:t>Saran</w:t>
      </w:r>
      <w:bookmarkEnd w:id="203"/>
      <w:r w:rsidRPr="00BE38B1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commentRangeEnd w:id="204"/>
      <w:r w:rsidR="00274636">
        <w:rPr>
          <w:rStyle w:val="CommentReference"/>
        </w:rPr>
        <w:commentReference w:id="204"/>
      </w:r>
    </w:p>
    <w:p w14:paraId="2B543C44" w14:textId="6E5FC493" w:rsidR="00186849" w:rsidRPr="00186849" w:rsidRDefault="003534C6" w:rsidP="003E737C">
      <w:pPr>
        <w:spacing w:line="480" w:lineRule="auto"/>
        <w:ind w:firstLine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186849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18684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E737C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="003E737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E737C">
        <w:rPr>
          <w:rFonts w:ascii="Times New Roman" w:eastAsia="Times New Roman" w:hAnsi="Times New Roman" w:cs="Times New Roman"/>
          <w:sz w:val="24"/>
          <w:szCs w:val="24"/>
        </w:rPr>
        <w:t>magang</w:t>
      </w:r>
      <w:proofErr w:type="spellEnd"/>
      <w:r w:rsidRPr="00186849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186849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186849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186849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18684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186849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Pr="00186849">
        <w:rPr>
          <w:rFonts w:ascii="Times New Roman" w:eastAsia="Times New Roman" w:hAnsi="Times New Roman" w:cs="Times New Roman"/>
          <w:sz w:val="24"/>
          <w:szCs w:val="24"/>
        </w:rPr>
        <w:t xml:space="preserve"> saran </w:t>
      </w:r>
      <w:proofErr w:type="spellStart"/>
      <w:r w:rsidR="00186849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="0018684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186849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="00186849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</w:p>
    <w:p w14:paraId="5998D11C" w14:textId="4292CB9C" w:rsidR="00EA213A" w:rsidRDefault="00EA213A" w:rsidP="00167DBD">
      <w:pPr>
        <w:pStyle w:val="ListParagraph"/>
        <w:numPr>
          <w:ilvl w:val="0"/>
          <w:numId w:val="19"/>
        </w:numPr>
        <w:tabs>
          <w:tab w:val="clear" w:pos="720"/>
          <w:tab w:val="num" w:pos="0"/>
        </w:tabs>
        <w:spacing w:line="480" w:lineRule="auto"/>
        <w:ind w:left="426" w:hanging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1. 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780541">
        <w:rPr>
          <w:rFonts w:ascii="Times New Roman" w:eastAsia="Times New Roman" w:hAnsi="Times New Roman" w:cs="Times New Roman"/>
          <w:sz w:val="24"/>
          <w:szCs w:val="24"/>
        </w:rPr>
        <w:t xml:space="preserve">……….. ………….. . ……….. ……….. ……… ………… …………. ……. ……….. …….. . ……….. …….. ……….. </w:t>
      </w:r>
      <w:r w:rsidR="003534C6" w:rsidRPr="00691F1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7039FCF4" w14:textId="77777777" w:rsidR="00780541" w:rsidRDefault="00EA213A" w:rsidP="00167DBD">
      <w:pPr>
        <w:pStyle w:val="ListParagraph"/>
        <w:numPr>
          <w:ilvl w:val="0"/>
          <w:numId w:val="19"/>
        </w:numPr>
        <w:tabs>
          <w:tab w:val="clear" w:pos="720"/>
          <w:tab w:val="num" w:pos="0"/>
        </w:tabs>
        <w:spacing w:line="480" w:lineRule="auto"/>
        <w:ind w:left="426" w:hanging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2. 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780541">
        <w:rPr>
          <w:rFonts w:ascii="Times New Roman" w:eastAsia="Times New Roman" w:hAnsi="Times New Roman" w:cs="Times New Roman"/>
          <w:sz w:val="24"/>
          <w:szCs w:val="24"/>
        </w:rPr>
        <w:t xml:space="preserve">……….. ………….. . ……….. ……….. ……… ………… …………. ……. ……….. …….. . ……….. …….. ……….. </w:t>
      </w:r>
      <w:r w:rsidR="00780541" w:rsidRPr="00691F1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2630DB35" w14:textId="77777777" w:rsidR="00780541" w:rsidRDefault="00EA213A" w:rsidP="00167DBD">
      <w:pPr>
        <w:pStyle w:val="ListParagraph"/>
        <w:numPr>
          <w:ilvl w:val="0"/>
          <w:numId w:val="19"/>
        </w:numPr>
        <w:tabs>
          <w:tab w:val="clear" w:pos="720"/>
          <w:tab w:val="num" w:pos="0"/>
        </w:tabs>
        <w:spacing w:line="480" w:lineRule="auto"/>
        <w:ind w:left="426" w:hanging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80541">
        <w:rPr>
          <w:rFonts w:ascii="Times New Roman" w:eastAsia="Times New Roman" w:hAnsi="Times New Roman" w:cs="Times New Roman"/>
          <w:sz w:val="24"/>
          <w:szCs w:val="24"/>
        </w:rPr>
        <w:t xml:space="preserve">3. </w:t>
      </w:r>
      <w:r w:rsidRPr="00780541">
        <w:rPr>
          <w:rFonts w:ascii="Times New Roman" w:eastAsia="Times New Roman" w:hAnsi="Times New Roman" w:cs="Times New Roman"/>
          <w:sz w:val="24"/>
          <w:szCs w:val="24"/>
        </w:rPr>
        <w:tab/>
      </w:r>
      <w:r w:rsidR="00780541">
        <w:rPr>
          <w:rFonts w:ascii="Times New Roman" w:eastAsia="Times New Roman" w:hAnsi="Times New Roman" w:cs="Times New Roman"/>
          <w:sz w:val="24"/>
          <w:szCs w:val="24"/>
        </w:rPr>
        <w:t xml:space="preserve">……….. ………….. . ……….. ……….. ……… ………… …………. ……. ……….. …….. . ……….. …….. ……….. </w:t>
      </w:r>
      <w:r w:rsidR="00780541" w:rsidRPr="00691F1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4B9D2FFB" w14:textId="38D714F4" w:rsidR="00540083" w:rsidRPr="00780541" w:rsidRDefault="00370132" w:rsidP="00167DBD">
      <w:pPr>
        <w:pStyle w:val="ListParagraph"/>
        <w:numPr>
          <w:ilvl w:val="0"/>
          <w:numId w:val="19"/>
        </w:numPr>
        <w:tabs>
          <w:tab w:val="clear" w:pos="720"/>
          <w:tab w:val="num" w:pos="0"/>
        </w:tabs>
        <w:spacing w:after="160" w:line="259" w:lineRule="auto"/>
        <w:ind w:left="567" w:hanging="567"/>
        <w:jc w:val="both"/>
        <w:rPr>
          <w:rFonts w:ascii="Times New Roman" w:eastAsia="Times New Roman" w:hAnsi="Times New Roman" w:cs="Times New Roman"/>
          <w:sz w:val="24"/>
          <w:szCs w:val="24"/>
        </w:rPr>
        <w:sectPr w:rsidR="00540083" w:rsidRPr="00780541" w:rsidSect="005146DC">
          <w:headerReference w:type="default" r:id="rId50"/>
          <w:footerReference w:type="default" r:id="rId51"/>
          <w:pgSz w:w="11907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 w:rsidRPr="00780541"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68468CDE" w14:textId="77777777" w:rsidR="00370132" w:rsidRDefault="00370132" w:rsidP="0098642A">
      <w:pPr>
        <w:pStyle w:val="Heading1"/>
        <w:numPr>
          <w:ilvl w:val="0"/>
          <w:numId w:val="0"/>
        </w:numPr>
        <w:spacing w:line="960" w:lineRule="auto"/>
        <w:contextualSpacing/>
        <w:jc w:val="center"/>
        <w:rPr>
          <w:b/>
        </w:rPr>
      </w:pPr>
      <w:bookmarkStart w:id="205" w:name="_Toc27229189"/>
      <w:bookmarkStart w:id="206" w:name="_Toc52929916"/>
      <w:commentRangeStart w:id="207"/>
      <w:r w:rsidRPr="008E2847">
        <w:rPr>
          <w:b/>
        </w:rPr>
        <w:lastRenderedPageBreak/>
        <w:t>DAFTAR PUSTAKA</w:t>
      </w:r>
      <w:bookmarkEnd w:id="205"/>
      <w:bookmarkEnd w:id="206"/>
      <w:commentRangeEnd w:id="207"/>
      <w:r w:rsidR="00555C6A">
        <w:rPr>
          <w:rStyle w:val="CommentReference"/>
          <w:rFonts w:ascii="Arial" w:eastAsia="Arial" w:hAnsi="Arial" w:cs="Arial"/>
          <w:color w:val="auto"/>
        </w:rPr>
        <w:commentReference w:id="207"/>
      </w:r>
    </w:p>
    <w:p w14:paraId="759714EF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  <w:r w:rsidR="0048471F">
        <w:rPr>
          <w:rFonts w:ascii="Times New Roman" w:hAnsi="Times New Roman" w:cs="Times New Roman"/>
          <w:noProof/>
          <w:sz w:val="24"/>
          <w:szCs w:val="24"/>
        </w:rPr>
        <w:t>Sukamto</w:t>
      </w:r>
      <w:r w:rsidRPr="0098642A">
        <w:rPr>
          <w:rFonts w:ascii="Times New Roman" w:hAnsi="Times New Roman" w:cs="Times New Roman"/>
          <w:noProof/>
          <w:sz w:val="24"/>
          <w:szCs w:val="24"/>
        </w:rPr>
        <w:t>, R</w:t>
      </w:r>
      <w:r w:rsidR="0048471F">
        <w:rPr>
          <w:rFonts w:ascii="Times New Roman" w:hAnsi="Times New Roman" w:cs="Times New Roman"/>
          <w:noProof/>
          <w:sz w:val="24"/>
          <w:szCs w:val="24"/>
        </w:rPr>
        <w:t>.A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 Shalahuddin, M. (2018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Rekayasa Perangkat Lunak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Bandung: Informatika.</w:t>
      </w:r>
    </w:p>
    <w:p w14:paraId="400B116E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Ater, T. (2017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Building Progressive Web Apps: Bringing the Power of Native to the Browser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Sebastopol: O’Reilly Media, Inc.</w:t>
      </w:r>
    </w:p>
    <w:p w14:paraId="03A88580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Beck, K. and Andreas, C. (2004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Extreme Programming Explained: Embrace Change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Boston: Addison Wesley.</w:t>
      </w:r>
    </w:p>
    <w:p w14:paraId="73163F7C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Beck, K. and Fowler, M. (2000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Planning Extreme Programming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Addison Wesley.</w:t>
      </w:r>
    </w:p>
    <w:p w14:paraId="378E7CE5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Ferguson, R. (2019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Beginning JavaScript. The Ultimate Guide to Modern JavaScript Development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New Jersey: Apress.</w:t>
      </w:r>
    </w:p>
    <w:p w14:paraId="705A38FA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Freeman, A. (2019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Pro React 16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London: Apress.</w:t>
      </w:r>
    </w:p>
    <w:p w14:paraId="5048BC37" w14:textId="252F052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Gs.statcounter.com (2020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Desktop vs Mobile v</w:t>
      </w:r>
      <w:r w:rsidR="00EA213A">
        <w:rPr>
          <w:rFonts w:ascii="Times New Roman" w:hAnsi="Times New Roman" w:cs="Times New Roman"/>
          <w:i/>
          <w:iCs/>
          <w:noProof/>
          <w:sz w:val="24"/>
          <w:szCs w:val="24"/>
        </w:rPr>
        <w:t>s Tablet Market Share Worldwide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StatCounter Global Stats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Available at: https://gs.statcounter.com/platform-market-share/desktop-mobile-tablet (Accessed: 1 June 2020).</w:t>
      </w:r>
    </w:p>
    <w:p w14:paraId="11696B51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Hahn, E. M. (2016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Express In Action. Writing, building, and testing Node.js applications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New York: Manning Publications Co.</w:t>
      </w:r>
    </w:p>
    <w:p w14:paraId="1446B408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Handiwidjojo, W. </w:t>
      </w:r>
      <w:r>
        <w:rPr>
          <w:rFonts w:ascii="Times New Roman" w:hAnsi="Times New Roman" w:cs="Times New Roman"/>
          <w:noProof/>
          <w:sz w:val="24"/>
          <w:szCs w:val="24"/>
        </w:rPr>
        <w:t>dan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 Ernawati, L. (2016) ‘Pengukuran Tingkat Ketergunaan (Usability) Sistem Informasi Keuangan Studi Kasus: Duta Wacana Internal Transaction (Duwit)’,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JUISI</w:t>
      </w:r>
      <w:r w:rsidRPr="0098642A">
        <w:rPr>
          <w:rFonts w:ascii="Times New Roman" w:hAnsi="Times New Roman" w:cs="Times New Roman"/>
          <w:noProof/>
          <w:sz w:val="24"/>
          <w:szCs w:val="24"/>
        </w:rPr>
        <w:t>, 2(1).</w:t>
      </w:r>
    </w:p>
    <w:p w14:paraId="777553D2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Heroku.com (2020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What is Heroku?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 Available at: https://www.heroku.com/about (Accessed: 1 June 2020).</w:t>
      </w:r>
    </w:p>
    <w:p w14:paraId="6B1D92FA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Heroku (2020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Heroku Dynos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Available at: https://www.heroku.com/dynos (Accessed: 1 June 2020).</w:t>
      </w:r>
    </w:p>
    <w:p w14:paraId="689C6C0A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Hume, D. A. (2017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Progressive Web Apps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New York: Manning Publications.</w:t>
      </w:r>
    </w:p>
    <w:p w14:paraId="53E9B923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Jaya, T. S. (2018) ‘Pengujian Aplikasi dengan Metode Blackbox Testing Boundary Value Analysis (Studi Kasus: Kantor Digital Politeknik Negeri Lampung)’,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Jurnal Informatika: Jurnal Pengembangan IT (JPIT)</w:t>
      </w:r>
      <w:r w:rsidRPr="0098642A">
        <w:rPr>
          <w:rFonts w:ascii="Times New Roman" w:hAnsi="Times New Roman" w:cs="Times New Roman"/>
          <w:noProof/>
          <w:sz w:val="24"/>
          <w:szCs w:val="24"/>
        </w:rPr>
        <w:t>, 3(2).</w:t>
      </w:r>
    </w:p>
    <w:p w14:paraId="48705712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Karpagam, D. V.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 (2017) ‘Performance Enhancement of Webpage Using Progressive Web App Features’,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Innovative Research in Advanced Engineering (IJIRAE)</w:t>
      </w:r>
      <w:r w:rsidRPr="0098642A">
        <w:rPr>
          <w:rFonts w:ascii="Times New Roman" w:hAnsi="Times New Roman" w:cs="Times New Roman"/>
          <w:noProof/>
          <w:sz w:val="24"/>
          <w:szCs w:val="24"/>
        </w:rPr>
        <w:t>, 4(3).</w:t>
      </w:r>
    </w:p>
    <w:p w14:paraId="18C921D6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Krishna, T. S. R.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 (2011) ‘Survey on Extreme Programming in Software Engineering’, in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puter Trends and Technology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723CF7A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Maryuliana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dkk.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 (2016) ‘Sistem Informasi Angket Pengukuran Skala Kebutuhan Materi Pembelajaran Tambahan Sebagai Pendukung Pengambilan Keputusan </w:t>
      </w:r>
      <w:r w:rsidRPr="0098642A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Di Sekolah Menengah Atas Menggunakan Skala Likert’,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Jurnal Transistor Elektro dan Informatika (TRANSISTOR EI)</w:t>
      </w:r>
      <w:r w:rsidRPr="0098642A">
        <w:rPr>
          <w:rFonts w:ascii="Times New Roman" w:hAnsi="Times New Roman" w:cs="Times New Roman"/>
          <w:noProof/>
          <w:sz w:val="24"/>
          <w:szCs w:val="24"/>
        </w:rPr>
        <w:t>, 1(2).</w:t>
      </w:r>
    </w:p>
    <w:p w14:paraId="33DB7920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Mehta, C.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 (2018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MySQL 8 Administrator’s Guide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Birmingham: Packt.</w:t>
      </w:r>
    </w:p>
    <w:p w14:paraId="05C29992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Moran, K. (2019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Usability Testing 101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Available at: https://www.nngroup.com/articles/usability-testing-101/ (Accessed: 1 June 2020).</w:t>
      </w:r>
    </w:p>
    <w:p w14:paraId="158A1A75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Nadia, R., </w:t>
      </w:r>
      <w:r>
        <w:rPr>
          <w:rFonts w:ascii="Times New Roman" w:hAnsi="Times New Roman" w:cs="Times New Roman"/>
          <w:noProof/>
          <w:sz w:val="24"/>
          <w:szCs w:val="24"/>
        </w:rPr>
        <w:t>dkk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. (2018) ‘Rancang Bangun Aplikasi CallTenant dengan Penyimpanan Basis Data untuk Form Dinamis Menggunakan Framework Laravel’,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JURNAL TEKIK</w:t>
      </w:r>
      <w:r w:rsidRPr="0098642A">
        <w:rPr>
          <w:rFonts w:ascii="Times New Roman" w:hAnsi="Times New Roman" w:cs="Times New Roman"/>
          <w:noProof/>
          <w:sz w:val="24"/>
          <w:szCs w:val="24"/>
        </w:rPr>
        <w:t>, 7(1).</w:t>
      </w:r>
    </w:p>
    <w:p w14:paraId="6E25B89E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Nielsen, J. (1993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Usability Engineering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Morgan Kaufmann.</w:t>
      </w:r>
    </w:p>
    <w:p w14:paraId="3828757E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Nielsen, J. (1994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10 Heuristics for User Interface Design: Article by Jakob Nielsen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Available at: https://www.nngroup.com/articles/ten-usability-heuristics/ (Accessed: 2 June 2020).</w:t>
      </w:r>
    </w:p>
    <w:p w14:paraId="0330326D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Repanovici, A. (2009) ‘Marketing Research about Attitudes, Difficulties and Interest of Academic Community about Institutional Repository’,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3rd International Conference in Management, Marketing and Finances</w:t>
      </w:r>
      <w:r w:rsidRPr="0098642A">
        <w:rPr>
          <w:rFonts w:ascii="Times New Roman" w:hAnsi="Times New Roman" w:cs="Times New Roman"/>
          <w:noProof/>
          <w:sz w:val="24"/>
          <w:szCs w:val="24"/>
        </w:rPr>
        <w:t>, MMF’09, pp. 88–95.</w:t>
      </w:r>
    </w:p>
    <w:p w14:paraId="6B0B364B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Ropianto, M. (2016) ‘Pemahaman Penggunaan Unified Modelling Language’,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JT-IBSI</w:t>
      </w:r>
      <w:r w:rsidRPr="0098642A">
        <w:rPr>
          <w:rFonts w:ascii="Times New Roman" w:hAnsi="Times New Roman" w:cs="Times New Roman"/>
          <w:noProof/>
          <w:sz w:val="24"/>
          <w:szCs w:val="24"/>
        </w:rPr>
        <w:t>, 01(01).</w:t>
      </w:r>
    </w:p>
    <w:p w14:paraId="282ECC04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Santoni, M. (2018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Progressive Web Apps browser support &amp; compatibility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Available at: https://www.goodbarber.com/blog/progressive-web-apps-browser-support-compatibility-a883/ (Accessed: 20 January 2019).</w:t>
      </w:r>
    </w:p>
    <w:p w14:paraId="26558E18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Singh, H. and Bhatt, M. (2016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Learning Web Development with React and Bootstrap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 Birmingham: Packt Publishing Ltd.</w:t>
      </w:r>
    </w:p>
    <w:p w14:paraId="3B3903FD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>Spillner, A.,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98642A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i/>
          <w:noProof/>
          <w:sz w:val="24"/>
          <w:szCs w:val="24"/>
        </w:rPr>
        <w:t>.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 (2014)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Software Testing Foundations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 Santa Barbara: Rocky Nook Inc.</w:t>
      </w:r>
    </w:p>
    <w:p w14:paraId="155ACF83" w14:textId="77777777" w:rsidR="0098642A" w:rsidRPr="0098642A" w:rsidRDefault="0098642A" w:rsidP="009E17AD">
      <w:pPr>
        <w:widowControl w:val="0"/>
        <w:autoSpaceDE w:val="0"/>
        <w:autoSpaceDN w:val="0"/>
        <w:adjustRightInd w:val="0"/>
        <w:spacing w:after="160" w:line="240" w:lineRule="auto"/>
        <w:ind w:left="567" w:hanging="567"/>
        <w:jc w:val="both"/>
        <w:rPr>
          <w:rFonts w:ascii="Times New Roman" w:hAnsi="Times New Roman" w:cs="Times New Roman"/>
          <w:noProof/>
          <w:sz w:val="24"/>
        </w:rPr>
      </w:pPr>
      <w:r w:rsidRPr="0098642A">
        <w:rPr>
          <w:rFonts w:ascii="Times New Roman" w:hAnsi="Times New Roman" w:cs="Times New Roman"/>
          <w:noProof/>
          <w:sz w:val="24"/>
          <w:szCs w:val="24"/>
        </w:rPr>
        <w:t xml:space="preserve">Sutedjo, M. (2014) ‘Pengelolaan Repositori Perguruan Tinggi dan Pengembangan Repositori Karya Seni’, </w:t>
      </w:r>
      <w:r w:rsidRPr="0098642A">
        <w:rPr>
          <w:rFonts w:ascii="Times New Roman" w:hAnsi="Times New Roman" w:cs="Times New Roman"/>
          <w:i/>
          <w:iCs/>
          <w:noProof/>
          <w:sz w:val="24"/>
          <w:szCs w:val="24"/>
        </w:rPr>
        <w:t>Makalah Seminar Nasional ”Digital Local Content: Strategi Membangun Repository Karya Seni”, GKU FSR ISI Yogyakarta</w:t>
      </w:r>
      <w:r w:rsidRPr="0098642A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7D79CD2" w14:textId="77777777" w:rsidR="00540083" w:rsidRDefault="0098642A" w:rsidP="009E17AD">
      <w:pPr>
        <w:spacing w:after="160" w:line="240" w:lineRule="auto"/>
        <w:ind w:left="851" w:hanging="851"/>
        <w:jc w:val="both"/>
        <w:rPr>
          <w:rFonts w:ascii="Times New Roman" w:eastAsia="Times New Roman" w:hAnsi="Times New Roman" w:cs="Times New Roman"/>
          <w:b/>
          <w:sz w:val="24"/>
          <w:szCs w:val="24"/>
        </w:rPr>
        <w:sectPr w:rsidR="00540083" w:rsidSect="005146DC">
          <w:pgSz w:w="11907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  <w:r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  <w:r w:rsidR="007558D5">
        <w:rPr>
          <w:rFonts w:ascii="Times New Roman" w:eastAsia="Times New Roman" w:hAnsi="Times New Roman" w:cs="Times New Roman"/>
          <w:b/>
          <w:sz w:val="24"/>
          <w:szCs w:val="24"/>
        </w:rPr>
        <w:br w:type="page"/>
      </w:r>
    </w:p>
    <w:p w14:paraId="05A80207" w14:textId="77777777" w:rsidR="00BA6933" w:rsidRDefault="007558D5" w:rsidP="00113DB4">
      <w:pPr>
        <w:pStyle w:val="Heading1"/>
        <w:spacing w:line="960" w:lineRule="auto"/>
        <w:jc w:val="center"/>
        <w:rPr>
          <w:rFonts w:eastAsia="Times New Roman" w:cs="Times New Roman"/>
          <w:b/>
          <w:szCs w:val="24"/>
        </w:rPr>
      </w:pPr>
      <w:bookmarkStart w:id="208" w:name="_Toc52929917"/>
      <w:commentRangeStart w:id="209"/>
      <w:r>
        <w:rPr>
          <w:rFonts w:eastAsia="Times New Roman" w:cs="Times New Roman"/>
          <w:b/>
          <w:szCs w:val="24"/>
        </w:rPr>
        <w:lastRenderedPageBreak/>
        <w:t>LAMPIRAN</w:t>
      </w:r>
      <w:bookmarkEnd w:id="208"/>
      <w:commentRangeEnd w:id="209"/>
      <w:r w:rsidR="00555C6A">
        <w:rPr>
          <w:rStyle w:val="CommentReference"/>
          <w:rFonts w:ascii="Arial" w:eastAsia="Arial" w:hAnsi="Arial" w:cs="Arial"/>
          <w:color w:val="auto"/>
        </w:rPr>
        <w:commentReference w:id="209"/>
      </w:r>
    </w:p>
    <w:p w14:paraId="196282F0" w14:textId="77777777" w:rsidR="001178BB" w:rsidRPr="00150330" w:rsidRDefault="00150330" w:rsidP="00150330">
      <w:pPr>
        <w:pStyle w:val="Caption"/>
        <w:rPr>
          <w:rFonts w:eastAsia="Times New Roman" w:cs="Times New Roman"/>
          <w:b/>
          <w:szCs w:val="24"/>
        </w:rPr>
      </w:pPr>
      <w:bookmarkStart w:id="210" w:name="_Toc35650951"/>
      <w:r w:rsidRPr="00150330">
        <w:rPr>
          <w:b/>
        </w:rPr>
        <w:t xml:space="preserve">Lampiran </w:t>
      </w:r>
      <w:r w:rsidRPr="00150330">
        <w:rPr>
          <w:b/>
        </w:rPr>
        <w:fldChar w:fldCharType="begin"/>
      </w:r>
      <w:r w:rsidRPr="00150330">
        <w:rPr>
          <w:b/>
        </w:rPr>
        <w:instrText xml:space="preserve"> SEQ Lampiran \* ARABIC </w:instrText>
      </w:r>
      <w:r w:rsidRPr="00150330">
        <w:rPr>
          <w:b/>
        </w:rPr>
        <w:fldChar w:fldCharType="separate"/>
      </w:r>
      <w:r w:rsidR="000D480A">
        <w:rPr>
          <w:b/>
          <w:noProof/>
        </w:rPr>
        <w:t>1</w:t>
      </w:r>
      <w:r w:rsidRPr="00150330">
        <w:rPr>
          <w:b/>
        </w:rPr>
        <w:fldChar w:fldCharType="end"/>
      </w:r>
      <w:r w:rsidR="00113DB4" w:rsidRPr="00150330">
        <w:rPr>
          <w:rFonts w:eastAsia="Times New Roman" w:cs="Times New Roman"/>
          <w:b/>
          <w:szCs w:val="24"/>
        </w:rPr>
        <w:t xml:space="preserve"> </w:t>
      </w:r>
      <w:proofErr w:type="spellStart"/>
      <w:r w:rsidR="00113DB4" w:rsidRPr="00150330">
        <w:rPr>
          <w:rFonts w:eastAsia="Times New Roman" w:cs="Times New Roman"/>
          <w:b/>
          <w:szCs w:val="24"/>
        </w:rPr>
        <w:t>Ringkasan</w:t>
      </w:r>
      <w:proofErr w:type="spellEnd"/>
      <w:r w:rsidR="00113DB4" w:rsidRPr="00150330">
        <w:rPr>
          <w:rFonts w:eastAsia="Times New Roman" w:cs="Times New Roman"/>
          <w:b/>
          <w:szCs w:val="24"/>
        </w:rPr>
        <w:t xml:space="preserve"> Hasil </w:t>
      </w:r>
      <w:r w:rsidR="001178BB" w:rsidRPr="00150330">
        <w:rPr>
          <w:rFonts w:eastAsia="Times New Roman" w:cs="Times New Roman"/>
          <w:b/>
          <w:i/>
          <w:szCs w:val="24"/>
        </w:rPr>
        <w:t xml:space="preserve">Usability </w:t>
      </w:r>
      <w:r w:rsidR="00113DB4" w:rsidRPr="00150330">
        <w:rPr>
          <w:rFonts w:eastAsia="Times New Roman" w:cs="Times New Roman"/>
          <w:b/>
          <w:i/>
          <w:szCs w:val="24"/>
        </w:rPr>
        <w:t>T</w:t>
      </w:r>
      <w:r w:rsidR="001178BB" w:rsidRPr="00150330">
        <w:rPr>
          <w:rFonts w:eastAsia="Times New Roman" w:cs="Times New Roman"/>
          <w:b/>
          <w:i/>
          <w:szCs w:val="24"/>
        </w:rPr>
        <w:t>esting</w:t>
      </w:r>
      <w:bookmarkEnd w:id="210"/>
      <w:r w:rsidR="001178BB" w:rsidRPr="00150330">
        <w:rPr>
          <w:rFonts w:eastAsia="Times New Roman" w:cs="Times New Roman"/>
          <w:b/>
          <w:szCs w:val="24"/>
        </w:rPr>
        <w:t xml:space="preserve"> </w:t>
      </w:r>
    </w:p>
    <w:p w14:paraId="7345F418" w14:textId="77777777" w:rsidR="001178BB" w:rsidRDefault="001178BB" w:rsidP="00113DB4">
      <w:pPr>
        <w:spacing w:after="20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b/>
          <w:noProof/>
          <w:lang w:eastAsia="ja-JP"/>
        </w:rPr>
        <w:drawing>
          <wp:inline distT="0" distB="0" distL="0" distR="0" wp14:anchorId="7B490CAB" wp14:editId="4760B18C">
            <wp:extent cx="4932714" cy="2163432"/>
            <wp:effectExtent l="0" t="0" r="1270" b="8890"/>
            <wp:docPr id="49" name="Picture 49" descr="C:\Users\HP\AppData\Local\Microsoft\Windows\INetCache\Content.MSO\1A5205AF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8" descr="C:\Users\HP\AppData\Local\Microsoft\Windows\INetCache\Content.MSO\1A5205AF.tmp"/>
                    <pic:cNvPicPr>
                      <a:picLocks noChangeAspect="1" noChangeArrowheads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510" cy="21892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B244C9" w14:textId="77777777" w:rsidR="001178BB" w:rsidRDefault="001178BB" w:rsidP="00113DB4">
      <w:pPr>
        <w:spacing w:after="20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b/>
          <w:noProof/>
          <w:lang w:eastAsia="ja-JP"/>
        </w:rPr>
        <w:drawing>
          <wp:inline distT="0" distB="0" distL="0" distR="0" wp14:anchorId="5F51CDC4" wp14:editId="2410226D">
            <wp:extent cx="4999482" cy="2377440"/>
            <wp:effectExtent l="0" t="0" r="0" b="3810"/>
            <wp:docPr id="50" name="Picture 50" descr="C:\Users\HP\AppData\Local\Microsoft\Windows\INetCache\Content.MSO\D1920A95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0" descr="C:\Users\HP\AppData\Local\Microsoft\Windows\INetCache\Content.MSO\D1920A95.tmp"/>
                    <pic:cNvPicPr>
                      <a:picLocks noChangeAspect="1" noChangeArrowheads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1542" cy="24117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05CDD4" w14:textId="77777777" w:rsidR="001178BB" w:rsidRDefault="001178BB" w:rsidP="00113DB4">
      <w:pPr>
        <w:spacing w:after="20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b/>
          <w:noProof/>
          <w:lang w:eastAsia="ja-JP"/>
        </w:rPr>
        <w:drawing>
          <wp:inline distT="0" distB="0" distL="0" distR="0" wp14:anchorId="6F6D9F23" wp14:editId="2AFDABFD">
            <wp:extent cx="4414520" cy="1929967"/>
            <wp:effectExtent l="0" t="0" r="5080" b="0"/>
            <wp:docPr id="51" name="Picture 51" descr="C:\Users\HP\AppData\Local\Microsoft\Windows\INetCache\Content.MSO\88E7EE6B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2" descr="C:\Users\HP\AppData\Local\Microsoft\Windows\INetCache\Content.MSO\88E7EE6B.tmp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7154" cy="1935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428E74" w14:textId="77777777" w:rsidR="005E3059" w:rsidRDefault="005E3059" w:rsidP="005E3059">
      <w:pPr>
        <w:pStyle w:val="Caption"/>
        <w:rPr>
          <w:rFonts w:eastAsia="Times New Roman" w:cs="Times New Roman"/>
          <w:b/>
          <w:szCs w:val="24"/>
        </w:rPr>
      </w:pPr>
      <w:bookmarkStart w:id="211" w:name="_Toc35650952"/>
      <w:r w:rsidRPr="005E3059">
        <w:rPr>
          <w:b/>
        </w:rPr>
        <w:lastRenderedPageBreak/>
        <w:t xml:space="preserve">Lampiran </w:t>
      </w:r>
      <w:r w:rsidRPr="005E3059">
        <w:rPr>
          <w:b/>
        </w:rPr>
        <w:fldChar w:fldCharType="begin"/>
      </w:r>
      <w:r w:rsidRPr="005E3059">
        <w:rPr>
          <w:b/>
        </w:rPr>
        <w:instrText xml:space="preserve"> SEQ Lampiran \* ARABIC </w:instrText>
      </w:r>
      <w:r w:rsidRPr="005E3059">
        <w:rPr>
          <w:b/>
        </w:rPr>
        <w:fldChar w:fldCharType="separate"/>
      </w:r>
      <w:r w:rsidR="000D480A">
        <w:rPr>
          <w:b/>
          <w:noProof/>
        </w:rPr>
        <w:t>2</w:t>
      </w:r>
      <w:r w:rsidRPr="005E3059">
        <w:rPr>
          <w:b/>
        </w:rPr>
        <w:fldChar w:fldCharType="end"/>
      </w:r>
      <w:r>
        <w:t xml:space="preserve"> </w:t>
      </w:r>
      <w:r>
        <w:rPr>
          <w:rFonts w:eastAsia="Times New Roman" w:cs="Times New Roman"/>
          <w:b/>
          <w:szCs w:val="24"/>
        </w:rPr>
        <w:t xml:space="preserve">Kode Web </w:t>
      </w:r>
      <w:proofErr w:type="spellStart"/>
      <w:r>
        <w:rPr>
          <w:rFonts w:eastAsia="Times New Roman" w:cs="Times New Roman"/>
          <w:b/>
          <w:szCs w:val="24"/>
        </w:rPr>
        <w:t>Aplikasi</w:t>
      </w:r>
      <w:bookmarkEnd w:id="211"/>
      <w:proofErr w:type="spellEnd"/>
    </w:p>
    <w:p w14:paraId="535FD74C" w14:textId="77777777" w:rsidR="005537B3" w:rsidRPr="005537B3" w:rsidRDefault="005537B3" w:rsidP="005537B3">
      <w:pPr>
        <w:rPr>
          <w:rFonts w:ascii="Times New Roman" w:hAnsi="Times New Roman" w:cs="Times New Roman"/>
          <w:sz w:val="24"/>
          <w:szCs w:val="24"/>
        </w:rPr>
      </w:pPr>
      <w:r w:rsidRPr="005537B3">
        <w:rPr>
          <w:rFonts w:ascii="Times New Roman" w:hAnsi="Times New Roman" w:cs="Times New Roman"/>
          <w:sz w:val="24"/>
          <w:szCs w:val="24"/>
        </w:rPr>
        <w:t>Regist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1F3D57" w:rsidRPr="005537B3" w14:paraId="0CC2F616" w14:textId="77777777" w:rsidTr="001F3D57">
        <w:tc>
          <w:tcPr>
            <w:tcW w:w="7928" w:type="dxa"/>
          </w:tcPr>
          <w:p w14:paraId="1ED372AD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import React, </w:t>
            </w:r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{ Component</w:t>
            </w:r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} from 'react'</w:t>
            </w:r>
          </w:p>
          <w:p w14:paraId="30E31830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>import bg2 from '../icons/bg2.webp'</w:t>
            </w:r>
          </w:p>
          <w:p w14:paraId="1323ABE7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5537B3">
              <w:rPr>
                <w:rFonts w:ascii="Courier New" w:hAnsi="Courier New" w:cs="Courier New"/>
                <w:sz w:val="20"/>
                <w:szCs w:val="20"/>
              </w:rPr>
              <w:t>axios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from '</w:t>
            </w:r>
            <w:proofErr w:type="spellStart"/>
            <w:r w:rsidRPr="005537B3">
              <w:rPr>
                <w:rFonts w:ascii="Courier New" w:hAnsi="Courier New" w:cs="Courier New"/>
                <w:sz w:val="20"/>
                <w:szCs w:val="20"/>
              </w:rPr>
              <w:t>axios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>'</w:t>
            </w:r>
          </w:p>
          <w:p w14:paraId="5A8674D0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{ </w:t>
            </w:r>
            <w:proofErr w:type="spellStart"/>
            <w:r w:rsidRPr="005537B3">
              <w:rPr>
                <w:rFonts w:ascii="Courier New" w:hAnsi="Courier New" w:cs="Courier New"/>
                <w:sz w:val="20"/>
                <w:szCs w:val="20"/>
              </w:rPr>
              <w:t>scrollToTop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} from '../helpers/</w:t>
            </w:r>
            <w:proofErr w:type="spellStart"/>
            <w:r w:rsidRPr="005537B3">
              <w:rPr>
                <w:rFonts w:ascii="Courier New" w:hAnsi="Courier New" w:cs="Courier New"/>
                <w:sz w:val="20"/>
                <w:szCs w:val="20"/>
              </w:rPr>
              <w:t>autoScroll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>'</w:t>
            </w:r>
          </w:p>
          <w:p w14:paraId="733C3CBB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{ </w:t>
            </w:r>
            <w:proofErr w:type="spellStart"/>
            <w:r w:rsidRPr="005537B3">
              <w:rPr>
                <w:rFonts w:ascii="Courier New" w:hAnsi="Courier New" w:cs="Courier New"/>
                <w:sz w:val="20"/>
                <w:szCs w:val="20"/>
              </w:rPr>
              <w:t>ProgressBar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, Modal} from 'react-bootstrap'</w:t>
            </w:r>
          </w:p>
          <w:p w14:paraId="68F2C4B9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{ Redirect</w:t>
            </w:r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} from 'react-router-</w:t>
            </w:r>
            <w:proofErr w:type="spellStart"/>
            <w:r w:rsidRPr="005537B3">
              <w:rPr>
                <w:rFonts w:ascii="Courier New" w:hAnsi="Courier New" w:cs="Courier New"/>
                <w:sz w:val="20"/>
                <w:szCs w:val="20"/>
              </w:rPr>
              <w:t>dom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>'</w:t>
            </w:r>
          </w:p>
          <w:p w14:paraId="4471D189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{ connect</w:t>
            </w:r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} from 'react-redux'</w:t>
            </w:r>
          </w:p>
          <w:p w14:paraId="5D8056ED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</w:p>
          <w:p w14:paraId="1F9399FE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>export class Register extends Component {</w:t>
            </w:r>
          </w:p>
          <w:p w14:paraId="7C875B38" w14:textId="77777777" w:rsidR="001F3D57" w:rsidRPr="005537B3" w:rsidRDefault="005537B3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initialState</w:t>
            </w:r>
            <w:proofErr w:type="spellEnd"/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 xml:space="preserve"> = {</w:t>
            </w:r>
          </w:p>
          <w:p w14:paraId="6FC36B27" w14:textId="77777777" w:rsidR="00762E61" w:rsidRDefault="001F3D57" w:rsidP="00762E61">
            <w:pPr>
              <w:spacing w:line="240" w:lineRule="auto"/>
              <w:ind w:firstLine="240"/>
            </w:pP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,</w:t>
            </w:r>
            <w:r w:rsidR="00762E61">
              <w:t xml:space="preserve"> </w:t>
            </w:r>
          </w:p>
          <w:p w14:paraId="36F2A217" w14:textId="77777777" w:rsidR="001F3D57" w:rsidRPr="005537B3" w:rsidRDefault="00762E61" w:rsidP="00762E61">
            <w:pPr>
              <w:spacing w:line="240" w:lineRule="auto"/>
              <w:ind w:firstLine="240"/>
              <w:rPr>
                <w:rFonts w:ascii="Courier New" w:hAnsi="Courier New" w:cs="Courier New"/>
                <w:sz w:val="20"/>
                <w:szCs w:val="20"/>
              </w:rPr>
            </w:pPr>
            <w:r w:rsidRPr="00762E61">
              <w:rPr>
                <w:rFonts w:ascii="Courier New" w:hAnsi="Courier New" w:cs="Courier New"/>
                <w:sz w:val="20"/>
                <w:szCs w:val="20"/>
              </w:rPr>
              <w:t>name:'',</w:t>
            </w:r>
          </w:p>
          <w:p w14:paraId="15412DFD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5537B3">
              <w:rPr>
                <w:rFonts w:ascii="Courier New" w:hAnsi="Courier New" w:cs="Courier New"/>
                <w:sz w:val="20"/>
                <w:szCs w:val="20"/>
              </w:rPr>
              <w:t>npm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: '', </w:t>
            </w:r>
          </w:p>
          <w:p w14:paraId="008E1064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email:'',</w:t>
            </w:r>
          </w:p>
          <w:p w14:paraId="651778C2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pass:'',</w:t>
            </w:r>
          </w:p>
          <w:p w14:paraId="50809FAA" w14:textId="77777777" w:rsidR="001F3D57" w:rsidRPr="005537B3" w:rsidRDefault="00B30F05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proofErr w:type="spellStart"/>
            <w:r>
              <w:rPr>
                <w:rFonts w:ascii="Courier New" w:hAnsi="Courier New" w:cs="Courier New"/>
                <w:sz w:val="20"/>
                <w:szCs w:val="20"/>
              </w:rPr>
              <w:t>rePass</w:t>
            </w:r>
            <w:proofErr w:type="spellEnd"/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 xml:space="preserve">: '', </w:t>
            </w:r>
          </w:p>
          <w:p w14:paraId="717A255B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message: '', </w:t>
            </w:r>
          </w:p>
          <w:p w14:paraId="75F803C6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status:'',</w:t>
            </w:r>
          </w:p>
          <w:p w14:paraId="46B5BC8A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displayForm1:'block',</w:t>
            </w:r>
          </w:p>
          <w:p w14:paraId="450ECC7B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displayForm2:'none',</w:t>
            </w:r>
          </w:p>
          <w:p w14:paraId="63C7560F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displayForm3:'none',</w:t>
            </w:r>
          </w:p>
          <w:p w14:paraId="713D734F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file:null</w:t>
            </w:r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5D7D932F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progress:34</w:t>
            </w:r>
          </w:p>
          <w:p w14:paraId="35846B16" w14:textId="77777777" w:rsidR="001F3D57" w:rsidRPr="005537B3" w:rsidRDefault="009258DD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</w:t>
            </w:r>
          </w:p>
          <w:p w14:paraId="340CEBE2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state=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this.initialState</w:t>
            </w:r>
            <w:proofErr w:type="spellEnd"/>
            <w:proofErr w:type="gramEnd"/>
          </w:p>
          <w:p w14:paraId="6EC1FC1D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next = (e) =</w:t>
            </w:r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&gt;{</w:t>
            </w:r>
            <w:proofErr w:type="gramEnd"/>
          </w:p>
          <w:p w14:paraId="22F1DB86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r w:rsidR="005537B3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e.preventDefault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()</w:t>
            </w:r>
          </w:p>
          <w:p w14:paraId="337F683D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({</w:t>
            </w:r>
          </w:p>
          <w:p w14:paraId="39CECDB8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5537B3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showLoading:true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4DB6D25A" w14:textId="77777777" w:rsidR="001F3D57" w:rsidRPr="005537B3" w:rsidRDefault="005537B3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)</w:t>
            </w:r>
          </w:p>
          <w:p w14:paraId="79B09D9C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762E61" w:rsidRPr="00762E61">
              <w:rPr>
                <w:rFonts w:ascii="Courier New" w:hAnsi="Courier New" w:cs="Courier New"/>
                <w:sz w:val="20"/>
                <w:szCs w:val="20"/>
              </w:rPr>
              <w:t xml:space="preserve">let {name, </w:t>
            </w:r>
            <w:proofErr w:type="spellStart"/>
            <w:r w:rsidR="00762E61" w:rsidRPr="00762E61">
              <w:rPr>
                <w:rFonts w:ascii="Courier New" w:hAnsi="Courier New" w:cs="Courier New"/>
                <w:sz w:val="20"/>
                <w:szCs w:val="20"/>
              </w:rPr>
              <w:t>npm</w:t>
            </w:r>
            <w:proofErr w:type="spellEnd"/>
            <w:r w:rsidR="00762E61" w:rsidRPr="00762E61">
              <w:rPr>
                <w:rFonts w:ascii="Courier New" w:hAnsi="Courier New" w:cs="Courier New"/>
                <w:sz w:val="20"/>
                <w:szCs w:val="20"/>
              </w:rPr>
              <w:t xml:space="preserve">, pass, </w:t>
            </w:r>
            <w:proofErr w:type="gramStart"/>
            <w:r w:rsidR="00762E61" w:rsidRPr="00762E61">
              <w:rPr>
                <w:rFonts w:ascii="Courier New" w:hAnsi="Courier New" w:cs="Courier New"/>
                <w:sz w:val="20"/>
                <w:szCs w:val="20"/>
              </w:rPr>
              <w:t>email}=</w:t>
            </w:r>
            <w:proofErr w:type="gramEnd"/>
            <w:r w:rsidR="00762E61" w:rsidRPr="00762E61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r w:rsidR="00762E61" w:rsidRPr="00762E61">
              <w:rPr>
                <w:rFonts w:ascii="Courier New" w:hAnsi="Courier New" w:cs="Courier New"/>
                <w:sz w:val="20"/>
                <w:szCs w:val="20"/>
              </w:rPr>
              <w:t>this.state</w:t>
            </w:r>
            <w:proofErr w:type="spellEnd"/>
          </w:p>
          <w:p w14:paraId="079B5E7D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let data</w:t>
            </w:r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={</w:t>
            </w:r>
            <w:proofErr w:type="gramEnd"/>
          </w:p>
          <w:p w14:paraId="6E849BC7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5537B3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5537B3">
              <w:rPr>
                <w:rFonts w:ascii="Courier New" w:hAnsi="Courier New" w:cs="Courier New"/>
                <w:sz w:val="20"/>
                <w:szCs w:val="20"/>
              </w:rPr>
              <w:t>name:name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70590E3C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email:email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23841832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npm:npm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1DA10E82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password:pass</w:t>
            </w:r>
            <w:proofErr w:type="spellEnd"/>
            <w:proofErr w:type="gramEnd"/>
          </w:p>
          <w:p w14:paraId="46B64A9F" w14:textId="77777777" w:rsidR="001F3D57" w:rsidRPr="005537B3" w:rsidRDefault="005537B3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</w:t>
            </w:r>
          </w:p>
          <w:p w14:paraId="5A5994D8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axios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{</w:t>
            </w:r>
          </w:p>
          <w:p w14:paraId="39B00F91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5537B3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r w:rsidRPr="005537B3">
              <w:rPr>
                <w:rFonts w:ascii="Courier New" w:hAnsi="Courier New" w:cs="Courier New"/>
                <w:sz w:val="20"/>
                <w:szCs w:val="20"/>
              </w:rPr>
              <w:t>method: 'POST',</w:t>
            </w:r>
          </w:p>
          <w:p w14:paraId="3251F323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url: '/check-form',</w:t>
            </w:r>
          </w:p>
          <w:p w14:paraId="0CE947CE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data: data</w:t>
            </w:r>
          </w:p>
          <w:p w14:paraId="6C746540" w14:textId="77777777" w:rsidR="001F3D57" w:rsidRPr="005537B3" w:rsidRDefault="005537B3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</w:t>
            </w:r>
            <w:proofErr w:type="gramStart"/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).then</w:t>
            </w:r>
            <w:proofErr w:type="gramEnd"/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(res =&gt; {</w:t>
            </w:r>
          </w:p>
          <w:p w14:paraId="485D4A07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5537B3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({</w:t>
            </w:r>
          </w:p>
          <w:p w14:paraId="3DEDB919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r w:rsidR="005537B3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r w:rsidRPr="005537B3">
              <w:rPr>
                <w:rFonts w:ascii="Courier New" w:hAnsi="Courier New" w:cs="Courier New"/>
                <w:sz w:val="20"/>
                <w:szCs w:val="20"/>
              </w:rPr>
              <w:t>message: '',</w:t>
            </w:r>
          </w:p>
          <w:p w14:paraId="63E2C3A7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 displayForm1: 'none',</w:t>
            </w:r>
          </w:p>
          <w:p w14:paraId="0D78DA21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 displayForm2: 'block',</w:t>
            </w:r>
          </w:p>
          <w:p w14:paraId="7054CC26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 progress: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this.state</w:t>
            </w:r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.progress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+ 33,</w:t>
            </w:r>
          </w:p>
          <w:p w14:paraId="0028B56F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</w:p>
          <w:p w14:paraId="34C51EE5" w14:textId="77777777" w:rsidR="001F3D57" w:rsidRPr="005537B3" w:rsidRDefault="005537B3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)</w:t>
            </w:r>
          </w:p>
          <w:p w14:paraId="093EFA2F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scrollToTop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>(</w:t>
            </w:r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)</w:t>
            </w:r>
          </w:p>
          <w:p w14:paraId="50108768" w14:textId="77777777" w:rsidR="001F3D57" w:rsidRPr="005537B3" w:rsidRDefault="009258DD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</w:t>
            </w:r>
            <w:proofErr w:type="gramStart"/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).catch</w:t>
            </w:r>
            <w:proofErr w:type="gramEnd"/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(err =&gt; {</w:t>
            </w:r>
          </w:p>
          <w:p w14:paraId="252792AD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9258DD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({</w:t>
            </w:r>
          </w:p>
          <w:p w14:paraId="7A32ADEB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r w:rsidR="009258DD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</w:p>
          <w:p w14:paraId="0546FD9F" w14:textId="77777777" w:rsidR="001F3D57" w:rsidRPr="005537B3" w:rsidRDefault="009258DD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lastRenderedPageBreak/>
              <w:t xml:space="preserve"> 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)</w:t>
            </w:r>
          </w:p>
          <w:p w14:paraId="0F7C69F2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if (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) {</w:t>
            </w:r>
          </w:p>
          <w:p w14:paraId="32F930B2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r w:rsidR="009258DD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({</w:t>
            </w:r>
          </w:p>
          <w:p w14:paraId="1CCDF6F5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 </w:t>
            </w:r>
            <w:r w:rsidR="009258DD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message: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err.response</w:t>
            </w:r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.data.message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2487C3C3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  status: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err.response</w:t>
            </w:r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.data.status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>,</w:t>
            </w:r>
          </w:p>
          <w:p w14:paraId="076DD082" w14:textId="77777777" w:rsidR="001F3D57" w:rsidRPr="005537B3" w:rsidRDefault="009258DD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)</w:t>
            </w:r>
          </w:p>
          <w:p w14:paraId="1AE4B557" w14:textId="77777777" w:rsidR="001F3D57" w:rsidRPr="005537B3" w:rsidRDefault="009258DD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</w:t>
            </w:r>
          </w:p>
          <w:p w14:paraId="530D813A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else{</w:t>
            </w:r>
            <w:proofErr w:type="gramEnd"/>
          </w:p>
          <w:p w14:paraId="482377DE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r w:rsidR="009258DD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537B3">
              <w:rPr>
                <w:rFonts w:ascii="Courier New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537B3">
              <w:rPr>
                <w:rFonts w:ascii="Courier New" w:hAnsi="Courier New" w:cs="Courier New"/>
                <w:sz w:val="20"/>
                <w:szCs w:val="20"/>
              </w:rPr>
              <w:t>({</w:t>
            </w:r>
          </w:p>
          <w:p w14:paraId="13BA6BC6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 </w:t>
            </w:r>
            <w:r w:rsidR="009258DD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message: 'Network error, Cek </w:t>
            </w:r>
            <w:proofErr w:type="spellStart"/>
            <w:r w:rsidRPr="005537B3">
              <w:rPr>
                <w:rFonts w:ascii="Courier New" w:hAnsi="Courier New" w:cs="Courier New"/>
                <w:sz w:val="20"/>
                <w:szCs w:val="20"/>
              </w:rPr>
              <w:t>Koneksi</w:t>
            </w:r>
            <w:proofErr w:type="spellEnd"/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Anda',</w:t>
            </w:r>
          </w:p>
          <w:p w14:paraId="71C54286" w14:textId="77777777" w:rsidR="001F3D57" w:rsidRPr="005537B3" w:rsidRDefault="001F3D57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    status: 500,</w:t>
            </w:r>
          </w:p>
          <w:p w14:paraId="37960657" w14:textId="77777777" w:rsidR="001F3D57" w:rsidRPr="005537B3" w:rsidRDefault="009258DD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)</w:t>
            </w:r>
          </w:p>
          <w:p w14:paraId="117E1498" w14:textId="77777777" w:rsidR="001F3D57" w:rsidRPr="005537B3" w:rsidRDefault="009258DD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</w:t>
            </w:r>
          </w:p>
          <w:p w14:paraId="2CE8CEA8" w14:textId="77777777" w:rsidR="001F3D57" w:rsidRPr="005537B3" w:rsidRDefault="009258DD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)</w:t>
            </w:r>
          </w:p>
          <w:p w14:paraId="7A4CC8C9" w14:textId="77777777" w:rsidR="001F3D57" w:rsidRPr="005537B3" w:rsidRDefault="009258DD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  <w:r w:rsidR="001F3D57" w:rsidRPr="005537B3">
              <w:rPr>
                <w:rFonts w:ascii="Courier New" w:hAnsi="Courier New" w:cs="Courier New"/>
                <w:sz w:val="20"/>
                <w:szCs w:val="20"/>
              </w:rPr>
              <w:t>}</w:t>
            </w:r>
          </w:p>
          <w:p w14:paraId="62070099" w14:textId="12EA2C8F" w:rsidR="001F3D57" w:rsidRPr="005537B3" w:rsidRDefault="001F3D57" w:rsidP="003A2F2F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  <w:r w:rsidRPr="005537B3">
              <w:rPr>
                <w:rFonts w:ascii="Courier New" w:hAnsi="Courier New" w:cs="Courier New"/>
                <w:sz w:val="20"/>
                <w:szCs w:val="20"/>
              </w:rPr>
              <w:t xml:space="preserve"> </w:t>
            </w:r>
          </w:p>
          <w:p w14:paraId="1627B7CD" w14:textId="3CBC370D" w:rsidR="00927014" w:rsidRPr="005537B3" w:rsidRDefault="00927014" w:rsidP="005537B3">
            <w:pPr>
              <w:spacing w:line="240" w:lineRule="auto"/>
              <w:rPr>
                <w:rFonts w:ascii="Courier New" w:hAnsi="Courier New" w:cs="Courier New"/>
                <w:sz w:val="20"/>
                <w:szCs w:val="20"/>
              </w:rPr>
            </w:pPr>
          </w:p>
        </w:tc>
      </w:tr>
    </w:tbl>
    <w:p w14:paraId="2E676FD4" w14:textId="77777777" w:rsidR="001F3D57" w:rsidRPr="001F3D57" w:rsidRDefault="001F3D57" w:rsidP="001F3D57"/>
    <w:p w14:paraId="5139D694" w14:textId="77777777" w:rsidR="005E3059" w:rsidRPr="0000567D" w:rsidRDefault="00B741BB" w:rsidP="00B741BB">
      <w:pPr>
        <w:pStyle w:val="Caption"/>
        <w:spacing w:after="0"/>
        <w:rPr>
          <w:rFonts w:eastAsia="Times New Roman" w:cs="Times New Roman"/>
          <w:i/>
          <w:szCs w:val="24"/>
        </w:rPr>
      </w:pPr>
      <w:r w:rsidRPr="0000567D">
        <w:rPr>
          <w:rFonts w:eastAsia="Times New Roman" w:cs="Times New Roman"/>
          <w:i/>
          <w:szCs w:val="24"/>
        </w:rPr>
        <w:t>Log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366DD4" w:rsidRPr="00B741BB" w14:paraId="7B1665A7" w14:textId="77777777" w:rsidTr="00366DD4">
        <w:tc>
          <w:tcPr>
            <w:tcW w:w="7928" w:type="dxa"/>
          </w:tcPr>
          <w:p w14:paraId="32E9DF4E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React,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{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PureComponent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'</w:t>
            </w:r>
          </w:p>
          <w:p w14:paraId="5128909F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UserMenu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'..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/components/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UserMenu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1C410313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AdminMenu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'..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/components/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AdminMenu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051FA52E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{ Link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 Redirect } from 'react-router-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dom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2A108ECF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{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etToken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,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delToken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 from '../reducers/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authReducer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58435E69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{ connect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redux'</w:t>
            </w:r>
          </w:p>
          <w:p w14:paraId="2B89B95D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{ Modal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bootstrap' </w:t>
            </w:r>
          </w:p>
          <w:p w14:paraId="5D98E8BE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{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FaRegCheckCircl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icons/fa'</w:t>
            </w:r>
          </w:p>
          <w:p w14:paraId="4E25B78F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import '../styles/nav.css'</w:t>
            </w:r>
          </w:p>
          <w:p w14:paraId="17FFD06E" w14:textId="77777777" w:rsidR="00366DD4" w:rsidRPr="00B741BB" w:rsidRDefault="00366DD4" w:rsidP="00297AB9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'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4BEBB984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  <w:r w:rsidR="00297AB9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crollToTop</w:t>
            </w:r>
            <w:proofErr w:type="spellEnd"/>
            <w:proofErr w:type="gramEnd"/>
            <w:r w:rsidR="00297AB9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 from '../helpers/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autoScroll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2D38E794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MediaQuery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'react-responsive'</w:t>
            </w:r>
          </w:p>
          <w:p w14:paraId="7B18DE72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041AB8C6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export class Nav extends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PureComponent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{</w:t>
            </w:r>
          </w:p>
          <w:p w14:paraId="102F3310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tate = {</w:t>
            </w:r>
          </w:p>
          <w:p w14:paraId="7DC6A9F3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npm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: '',</w:t>
            </w:r>
          </w:p>
          <w:p w14:paraId="4972D7DF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pass: '',</w:t>
            </w:r>
          </w:p>
          <w:p w14:paraId="55D064F2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>m</w:t>
            </w: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essage: '',</w:t>
            </w:r>
          </w:p>
          <w:p w14:paraId="36BD7713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status: null,</w:t>
            </w:r>
          </w:p>
          <w:p w14:paraId="1D8DE19B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gin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: false,</w:t>
            </w:r>
          </w:p>
          <w:p w14:paraId="6714B8A5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20FC7AC5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justLoggedIn:fals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 //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ketika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pertama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kali login, agar refresh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idak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redirect</w:t>
            </w:r>
          </w:p>
          <w:p w14:paraId="10FE8F77" w14:textId="77777777" w:rsidR="00366DD4" w:rsidRPr="00B741BB" w:rsidRDefault="00B741BB" w:rsidP="00C41372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10D28F0A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handleInput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(e) =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&gt;{</w:t>
            </w:r>
            <w:proofErr w:type="gramEnd"/>
          </w:p>
          <w:p w14:paraId="78C63F0E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686E06C7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tatus:'',</w:t>
            </w:r>
          </w:p>
          <w:p w14:paraId="6006E286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[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e.target.id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] :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e.target.value</w:t>
            </w:r>
            <w:proofErr w:type="spellEnd"/>
          </w:p>
          <w:p w14:paraId="032D0D8B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726D3F52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42324F9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ubmitLogin</w:t>
            </w:r>
            <w:proofErr w:type="spellEnd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e =&gt; {</w:t>
            </w:r>
          </w:p>
          <w:p w14:paraId="334E62DD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e.preventDefault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61337C2B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0F2F6D31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ading:true</w:t>
            </w:r>
            <w:proofErr w:type="spellEnd"/>
            <w:proofErr w:type="gramEnd"/>
          </w:p>
          <w:p w14:paraId="297CB609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0604AD1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</w:p>
          <w:p w14:paraId="7922FBB4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method: 'post',</w:t>
            </w:r>
          </w:p>
          <w:p w14:paraId="4E1F290B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   url: '/login',</w:t>
            </w:r>
          </w:p>
          <w:p w14:paraId="1C766031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data: {</w:t>
            </w:r>
          </w:p>
          <w:p w14:paraId="0454FF70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npm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: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tate.npm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4BD811AD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password: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tate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.pass</w:t>
            </w:r>
            <w:proofErr w:type="spellEnd"/>
          </w:p>
          <w:p w14:paraId="3B2AF735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7A5A9287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).then</w:t>
            </w:r>
            <w:proofErr w:type="gramEnd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res =&gt; {</w:t>
            </w:r>
          </w:p>
          <w:p w14:paraId="7FB442EB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let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loginInfo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res.data.data</w:t>
            </w:r>
            <w:proofErr w:type="spellEnd"/>
          </w:p>
          <w:p w14:paraId="41783791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loginInfo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3BF89BCE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if (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loginInfo.isLogged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//response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didapat</w:t>
            </w:r>
            <w:proofErr w:type="spellEnd"/>
          </w:p>
          <w:p w14:paraId="4B7DF76A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props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.login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loginInfo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) //set state global</w:t>
            </w:r>
          </w:p>
          <w:p w14:paraId="3A898595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{ //show modal</w:t>
            </w:r>
          </w:p>
          <w:p w14:paraId="48D68A6F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69898DFA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tatus:res.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data.status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5D189EDD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justLoggedIn:tru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14936578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gin:tru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75A8769F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5ADB9D48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crollToTop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362DC62C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etTimeout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) =&gt; </w:t>
            </w:r>
          </w:p>
          <w:p w14:paraId="151858DC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{ //hide modal</w:t>
            </w:r>
          </w:p>
          <w:p w14:paraId="62159F5A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gin:false</w:t>
            </w:r>
            <w:proofErr w:type="spellEnd"/>
            <w:proofErr w:type="gramEnd"/>
          </w:p>
          <w:p w14:paraId="728F18B5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), 1000)</w:t>
            </w:r>
          </w:p>
          <w:p w14:paraId="76B3CFDC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B3A31B7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else{</w:t>
            </w:r>
            <w:proofErr w:type="gramEnd"/>
          </w:p>
          <w:p w14:paraId="329230FE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2D6E4F53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7BE5EED4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status:500</w:t>
            </w:r>
          </w:p>
          <w:p w14:paraId="3F082663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6B5890B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D57461B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).catch</w:t>
            </w:r>
            <w:proofErr w:type="gramEnd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(err) =&gt; { </w:t>
            </w:r>
          </w:p>
          <w:p w14:paraId="48297537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if(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79829F1C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231EF71A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message: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.data.message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75FA52B8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tatus: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.data.status</w:t>
            </w:r>
            <w:proofErr w:type="spell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1F44587A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1C030F13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C65FBB5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} </w:t>
            </w:r>
            <w:proofErr w:type="gramStart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else{</w:t>
            </w:r>
            <w:proofErr w:type="gramEnd"/>
          </w:p>
          <w:p w14:paraId="2F762440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62596864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tatus: 500,</w:t>
            </w:r>
          </w:p>
          <w:p w14:paraId="1B06A690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69309ACE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8AFCF65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BB40126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}) </w:t>
            </w:r>
          </w:p>
          <w:p w14:paraId="239CF622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79B3C55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logout = () =</w:t>
            </w:r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&gt;{</w:t>
            </w:r>
            <w:proofErr w:type="gramEnd"/>
          </w:p>
          <w:p w14:paraId="79667BBE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props</w:t>
            </w:r>
            <w:proofErr w:type="gramEnd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.logout</w:t>
            </w:r>
            <w:proofErr w:type="spellEnd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6BA61352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D400ED3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handleClose</w:t>
            </w:r>
            <w:proofErr w:type="spellEnd"/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() =&gt; {</w:t>
            </w:r>
          </w:p>
          <w:p w14:paraId="7D858CFD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077ECC09" w14:textId="77777777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B741BB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741BB">
              <w:rPr>
                <w:rFonts w:ascii="Courier New" w:eastAsia="Times New Roman" w:hAnsi="Courier New" w:cs="Courier New"/>
                <w:sz w:val="20"/>
                <w:szCs w:val="20"/>
              </w:rPr>
              <w:t>showLogin:false</w:t>
            </w:r>
            <w:proofErr w:type="spellEnd"/>
            <w:proofErr w:type="gramEnd"/>
          </w:p>
          <w:p w14:paraId="26662E24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904EFBF" w14:textId="77777777" w:rsidR="00366DD4" w:rsidRPr="00B741BB" w:rsidRDefault="00B741BB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B741BB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38E9C424" w14:textId="1B98C40B" w:rsidR="00366DD4" w:rsidRPr="00B741BB" w:rsidRDefault="00366DD4" w:rsidP="00B741BB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</w:tr>
    </w:tbl>
    <w:p w14:paraId="2546A9F0" w14:textId="77777777" w:rsidR="00113DB4" w:rsidRDefault="00113DB4" w:rsidP="00092F5E">
      <w:pPr>
        <w:spacing w:line="259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2F20FD1" w14:textId="77777777" w:rsidR="00092F5E" w:rsidRPr="00092F5E" w:rsidRDefault="00092F5E" w:rsidP="00092F5E">
      <w:pPr>
        <w:spacing w:line="259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92F5E">
        <w:rPr>
          <w:rFonts w:ascii="Times New Roman" w:eastAsia="Times New Roman" w:hAnsi="Times New Roman" w:cs="Times New Roman"/>
          <w:sz w:val="24"/>
          <w:szCs w:val="24"/>
        </w:rPr>
        <w:t>Unggah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366DD4" w:rsidRPr="00092F5E" w14:paraId="2A47F62A" w14:textId="77777777" w:rsidTr="00366DD4">
        <w:tc>
          <w:tcPr>
            <w:tcW w:w="7928" w:type="dxa"/>
          </w:tcPr>
          <w:p w14:paraId="3B557E2C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React, 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{ Component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'</w:t>
            </w:r>
          </w:p>
          <w:p w14:paraId="59D62F21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{ connect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redux'</w:t>
            </w:r>
          </w:p>
          <w:p w14:paraId="08DAFA54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import 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{ Redirect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 Link } from 'react-router-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dom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53C22D39" w14:textId="77777777" w:rsidR="00366DD4" w:rsidRPr="00092F5E" w:rsidRDefault="00366DD4" w:rsidP="00800C1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'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5B4DD33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{ Spinner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 Modal } from 'react-bootstrap'</w:t>
            </w:r>
          </w:p>
          <w:p w14:paraId="53AC3028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0FC0463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xport class Upload extends Component {</w:t>
            </w:r>
          </w:p>
          <w:p w14:paraId="5E51D9EF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initialState</w:t>
            </w:r>
            <w:proofErr w:type="spellEnd"/>
            <w:proofErr w:type="gramStart"/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={</w:t>
            </w:r>
            <w:proofErr w:type="gramEnd"/>
          </w:p>
          <w:p w14:paraId="052283A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skripsi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:{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,</w:t>
            </w:r>
          </w:p>
          <w:p w14:paraId="1820C794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isLoaded:fals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3C95378E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offline: false,</w:t>
            </w:r>
          </w:p>
          <w:p w14:paraId="438124AB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4C68850B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title:'',</w:t>
            </w:r>
          </w:p>
          <w:p w14:paraId="60C4D76D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itleAler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:'initial',</w:t>
            </w:r>
          </w:p>
          <w:p w14:paraId="7A896808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year:'',</w:t>
            </w:r>
          </w:p>
          <w:p w14:paraId="0468E948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yearAler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:'initial',</w:t>
            </w:r>
          </w:p>
          <w:p w14:paraId="47CA11B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abstract:'',</w:t>
            </w:r>
          </w:p>
          <w:p w14:paraId="2E15CFC1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bstractAler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:'initial',</w:t>
            </w:r>
          </w:p>
          <w:p w14:paraId="15CFDCC8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bstrak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:'',</w:t>
            </w:r>
          </w:p>
          <w:p w14:paraId="6255AAF0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bstrakAler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:'initial',</w:t>
            </w:r>
          </w:p>
          <w:p w14:paraId="0B8BA191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category:'',</w:t>
            </w:r>
          </w:p>
          <w:p w14:paraId="06C1EC21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keywords:'',</w:t>
            </w:r>
          </w:p>
          <w:p w14:paraId="588C6728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ile:null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1D5E5A1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message: '', </w:t>
            </w:r>
          </w:p>
          <w:p w14:paraId="47B25DFF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status:'',</w:t>
            </w:r>
          </w:p>
          <w:p w14:paraId="20CCEA56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7046B1E4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state=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initialState</w:t>
            </w:r>
            <w:proofErr w:type="spellEnd"/>
            <w:proofErr w:type="gramEnd"/>
          </w:p>
          <w:p w14:paraId="6323710F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submit = (e) =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&gt;{</w:t>
            </w:r>
            <w:proofErr w:type="gramEnd"/>
          </w:p>
          <w:p w14:paraId="61B548C1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preventDefault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02B4FB12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741084AD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showLoading:true</w:t>
            </w:r>
            <w:proofErr w:type="spellEnd"/>
            <w:proofErr w:type="gramEnd"/>
          </w:p>
          <w:p w14:paraId="38BEE852" w14:textId="77777777" w:rsidR="00366DD4" w:rsidRPr="00092F5E" w:rsidRDefault="00092F5E" w:rsidP="00800C1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EE36BEE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let {title, year,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bstrak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, abstract, category, keywords} =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tate</w:t>
            </w:r>
            <w:proofErr w:type="spellEnd"/>
            <w:proofErr w:type="gramEnd"/>
          </w:p>
          <w:p w14:paraId="45B050A5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let {file} =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tate</w:t>
            </w:r>
            <w:proofErr w:type="spellEnd"/>
            <w:proofErr w:type="gramEnd"/>
          </w:p>
          <w:p w14:paraId="181292D9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const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new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1B985E8F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.append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'file', file)</w:t>
            </w:r>
          </w:p>
          <w:p w14:paraId="3F70519E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.append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'title', title)</w:t>
            </w:r>
          </w:p>
          <w:p w14:paraId="52F7E0AE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.append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'year', year)</w:t>
            </w:r>
          </w:p>
          <w:p w14:paraId="0A735B97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.append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'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bstrak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',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bstrak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068D644F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.append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'abstract', abstract)</w:t>
            </w:r>
          </w:p>
          <w:p w14:paraId="794DE3DE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.append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'category', category)  </w:t>
            </w:r>
          </w:p>
          <w:p w14:paraId="3C2BAC31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.append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'keywords', keywords)  </w:t>
            </w:r>
          </w:p>
          <w:p w14:paraId="7279A70B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</w:p>
          <w:p w14:paraId="400A49A2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method: 'POST',</w:t>
            </w:r>
          </w:p>
          <w:p w14:paraId="65B79069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url: `/user/upload/`,</w:t>
            </w:r>
          </w:p>
          <w:p w14:paraId="4E2BEDB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data: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formData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064AD8E7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headers:{</w:t>
            </w:r>
            <w:proofErr w:type="gramEnd"/>
          </w:p>
          <w:p w14:paraId="006FC67A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Content-Type':'multipar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/form-data',</w:t>
            </w:r>
          </w:p>
          <w:p w14:paraId="5B1DDE68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'Authorization':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props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token</w:t>
            </w:r>
            <w:proofErr w:type="spellEnd"/>
          </w:p>
          <w:p w14:paraId="23EA1C71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751E620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).then</w:t>
            </w:r>
            <w:proofErr w:type="gramEnd"/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(res) =&gt;{</w:t>
            </w:r>
          </w:p>
          <w:p w14:paraId="4BF659FA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refs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uploadForm.rese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44E6AB6E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604B6C1B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message:res.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data.messag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487F3D25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status:res.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data.status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54599F8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</w:p>
          <w:p w14:paraId="0D495416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512B8E42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).catch</w:t>
            </w:r>
            <w:proofErr w:type="gramEnd"/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(err) =&gt; { </w:t>
            </w:r>
          </w:p>
          <w:p w14:paraId="0EFD51A5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2731EE5A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</w:p>
          <w:p w14:paraId="4191AA24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C3910CE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f(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rr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response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04466DA1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1CE87535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message: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data.message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1CE5432E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status: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data.status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224EF5C8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4A37CABA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9692FF0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360F962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A4BED5C" w14:textId="77777777" w:rsidR="00366DD4" w:rsidRPr="00092F5E" w:rsidRDefault="00366DD4" w:rsidP="00800C1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handleInpu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(e) =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&gt;{</w:t>
            </w:r>
            <w:proofErr w:type="gramEnd"/>
          </w:p>
          <w:p w14:paraId="3DDDA436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if(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.id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==='title'){</w:t>
            </w:r>
          </w:p>
          <w:p w14:paraId="7AF17186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value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=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.value.replace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/\n/g, ' ')</w:t>
            </w:r>
          </w:p>
          <w:p w14:paraId="1B9D0D94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731EAFD1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7B4BE8F2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[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.id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] :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.value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2A348E37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D40A906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if (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.id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==='title'){</w:t>
            </w:r>
          </w:p>
          <w:p w14:paraId="74A12B3C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660497C1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itleAler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: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value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593EA3CC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531EBD66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D54C84C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else if (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.id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==='year'){</w:t>
            </w:r>
          </w:p>
          <w:p w14:paraId="1894E81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2397D9ED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yearAler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: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value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13901558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198F85F2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32125880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else if (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.id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==='abstract'){</w:t>
            </w:r>
          </w:p>
          <w:p w14:paraId="04D9FA3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396025E2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bstractAler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: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value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389A2126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BF684AD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B4C9A79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else if (</w:t>
            </w:r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.id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==='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bstrak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'){</w:t>
            </w:r>
          </w:p>
          <w:p w14:paraId="14CEBB39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59F13413" w14:textId="77777777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abstrakAlert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: </w:t>
            </w:r>
            <w:proofErr w:type="spellStart"/>
            <w:proofErr w:type="gramStart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e.target</w:t>
            </w:r>
            <w:proofErr w:type="gram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.value</w:t>
            </w:r>
            <w:proofErr w:type="spellEnd"/>
            <w:r w:rsidRPr="00092F5E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1567A9DA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44EBC7B8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459A82D" w14:textId="77777777" w:rsidR="00366DD4" w:rsidRPr="00092F5E" w:rsidRDefault="00092F5E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092F5E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3C231E23" w14:textId="22D2A0EB" w:rsidR="00366DD4" w:rsidRPr="00092F5E" w:rsidRDefault="00366DD4" w:rsidP="00092F5E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</w:tr>
    </w:tbl>
    <w:p w14:paraId="25BB6DBF" w14:textId="77777777" w:rsidR="00366DD4" w:rsidRDefault="00366DD4" w:rsidP="00431B91">
      <w:pPr>
        <w:spacing w:line="259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26DEC9D" w14:textId="77777777" w:rsidR="006D1484" w:rsidRPr="006D1484" w:rsidRDefault="006D1484" w:rsidP="006D1484">
      <w:pPr>
        <w:spacing w:line="259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6D1484">
        <w:rPr>
          <w:rFonts w:ascii="Times New Roman" w:eastAsia="Times New Roman" w:hAnsi="Times New Roman" w:cs="Times New Roman"/>
          <w:sz w:val="24"/>
          <w:szCs w:val="24"/>
        </w:rPr>
        <w:t xml:space="preserve">Detail </w:t>
      </w:r>
      <w:proofErr w:type="spellStart"/>
      <w:r w:rsidRPr="006D1484">
        <w:rPr>
          <w:rFonts w:ascii="Times New Roman" w:eastAsia="Times New Roman" w:hAnsi="Times New Roman" w:cs="Times New Roman"/>
          <w:sz w:val="24"/>
          <w:szCs w:val="24"/>
        </w:rPr>
        <w:t>Skripsi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366DD4" w:rsidRPr="006D1484" w14:paraId="175B1F1A" w14:textId="77777777" w:rsidTr="00366DD4">
        <w:tc>
          <w:tcPr>
            <w:tcW w:w="7928" w:type="dxa"/>
          </w:tcPr>
          <w:p w14:paraId="6E1B0DA9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React,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{ Component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'</w:t>
            </w:r>
          </w:p>
          <w:p w14:paraId="1EE8094D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{ Spinner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bootstrap'</w:t>
            </w:r>
          </w:p>
          <w:p w14:paraId="46B9A105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'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5A6312AF" w14:textId="77777777" w:rsidR="00366DD4" w:rsidRPr="006D1484" w:rsidRDefault="00366DD4" w:rsidP="00800C1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{ connect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redux'</w:t>
            </w:r>
          </w:p>
          <w:p w14:paraId="25D0A38F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{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FaChevronLeft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,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FaChevronRight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icons/fa'</w:t>
            </w:r>
          </w:p>
          <w:p w14:paraId="501F7293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{Document,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pdfjs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, Page} from 'react-pdf'</w:t>
            </w:r>
          </w:p>
          <w:p w14:paraId="617B5222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pdfjs.GlobalWorkerOptions.workerSrc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`//cdnjs.cloudflare.com/ajax/libs/pdf.js/${pdfjs.version}/pdf.worker.js`</w:t>
            </w:r>
          </w:p>
          <w:p w14:paraId="530ACF4C" w14:textId="77777777" w:rsid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60BF747E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export class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SkripsiDetail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extends Component {</w:t>
            </w:r>
          </w:p>
          <w:p w14:paraId="2BE4F678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state</w:t>
            </w:r>
            <w:proofErr w:type="gramStart"/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={</w:t>
            </w:r>
            <w:proofErr w:type="gramEnd"/>
          </w:p>
          <w:p w14:paraId="09D01444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skripsi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:[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], </w:t>
            </w:r>
          </w:p>
          <w:p w14:paraId="0EA630CD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 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isLoaded:fals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18AACF83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offline:fals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6BE7A06A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pageNumber:1,</w:t>
            </w:r>
          </w:p>
          <w:p w14:paraId="3001FBD1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numPages:null</w:t>
            </w:r>
            <w:proofErr w:type="spellEnd"/>
            <w:proofErr w:type="gramEnd"/>
          </w:p>
          <w:p w14:paraId="57265DC3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75E7DDB3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getData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=(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=&gt;{</w:t>
            </w:r>
          </w:p>
          <w:p w14:paraId="5B311064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l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et id = this.props.match.params.id</w:t>
            </w:r>
          </w:p>
          <w:p w14:paraId="044EA99E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if(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props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.token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58CDCB58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</w:p>
          <w:p w14:paraId="69FECA9B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method: 'get',</w:t>
            </w:r>
          </w:p>
          <w:p w14:paraId="6EAF7BC4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url: `/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skripsi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/detail/`,</w:t>
            </w:r>
          </w:p>
          <w:p w14:paraId="5D2BF7C7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params:{</w:t>
            </w:r>
            <w:proofErr w:type="gramEnd"/>
          </w:p>
          <w:p w14:paraId="7ACD6495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id :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id</w:t>
            </w:r>
          </w:p>
          <w:p w14:paraId="3498996C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,</w:t>
            </w:r>
          </w:p>
          <w:p w14:paraId="5D429049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headers: {</w:t>
            </w:r>
          </w:p>
          <w:p w14:paraId="5DA6285E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Authorization: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props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.token</w:t>
            </w:r>
            <w:proofErr w:type="spellEnd"/>
          </w:p>
          <w:p w14:paraId="4A6794E9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} </w:t>
            </w:r>
          </w:p>
          <w:p w14:paraId="02C884AB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.then</w:t>
            </w:r>
            <w:proofErr w:type="gramEnd"/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res=&gt;{</w:t>
            </w:r>
          </w:p>
          <w:p w14:paraId="61963550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{ </w:t>
            </w:r>
          </w:p>
          <w:p w14:paraId="5A8829CF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skripsi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: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res.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data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[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0],</w:t>
            </w:r>
          </w:p>
          <w:p w14:paraId="34B8E2AF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isLoaded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: true</w:t>
            </w:r>
          </w:p>
          <w:p w14:paraId="33DD3069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47970802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.catch</w:t>
            </w:r>
            <w:proofErr w:type="gramEnd"/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err=&gt;{</w:t>
            </w:r>
          </w:p>
          <w:p w14:paraId="081B02BB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if(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0F4476C9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508DAEFF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67F4C65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CA29DC7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458BA206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else{</w:t>
            </w:r>
            <w:proofErr w:type="gramEnd"/>
          </w:p>
          <w:p w14:paraId="18D3AC01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</w:p>
          <w:p w14:paraId="0B7A6474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method: 'get',</w:t>
            </w:r>
          </w:p>
          <w:p w14:paraId="716C718E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url: `/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skripsi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/info/`,</w:t>
            </w:r>
          </w:p>
          <w:p w14:paraId="684D565C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params:{</w:t>
            </w:r>
            <w:proofErr w:type="gramEnd"/>
          </w:p>
          <w:p w14:paraId="79F6F856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id :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id</w:t>
            </w:r>
          </w:p>
          <w:p w14:paraId="12A1F12F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9AE47F4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.then</w:t>
            </w:r>
            <w:proofErr w:type="gramEnd"/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res=&gt;{</w:t>
            </w:r>
          </w:p>
          <w:p w14:paraId="5E0B381A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{ </w:t>
            </w:r>
          </w:p>
          <w:p w14:paraId="6F741CD4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skripsi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: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res.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data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[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0],</w:t>
            </w:r>
          </w:p>
          <w:p w14:paraId="5482D39F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isLoaded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: true</w:t>
            </w:r>
          </w:p>
          <w:p w14:paraId="39FD561A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46DCE708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.catch</w:t>
            </w:r>
            <w:proofErr w:type="gramEnd"/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err=&gt;{</w:t>
            </w:r>
          </w:p>
          <w:p w14:paraId="2397F19A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if(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171C76AB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3A0129CE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9AD99B4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73EE6E5F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1D0D2681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1C8ADD3C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onDocumentLoadSuccess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{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numPages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) =&gt; {</w:t>
            </w:r>
          </w:p>
          <w:p w14:paraId="16560D62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{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numPages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);</w:t>
            </w:r>
          </w:p>
          <w:p w14:paraId="7E4C201F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497935F4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next = () =&gt; {</w:t>
            </w:r>
          </w:p>
          <w:p w14:paraId="4A17B2AC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l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et {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pageNumber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,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numPages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} =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state</w:t>
            </w:r>
            <w:proofErr w:type="spellEnd"/>
            <w:proofErr w:type="gramEnd"/>
          </w:p>
          <w:p w14:paraId="0A2E52F2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f(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pageNumber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&lt;=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numPages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2E30B4F4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{pageNumber:this.state.pageNumber+1})</w:t>
            </w:r>
          </w:p>
          <w:p w14:paraId="1D9AC078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4D68E8A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462720E5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 before = () =&gt; {</w:t>
            </w:r>
          </w:p>
          <w:p w14:paraId="6625C615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l</w:t>
            </w: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et {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pageNumber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} =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state</w:t>
            </w:r>
            <w:proofErr w:type="spellEnd"/>
            <w:proofErr w:type="gramEnd"/>
          </w:p>
          <w:p w14:paraId="522D0C1D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f( </w:t>
            </w:r>
            <w:proofErr w:type="spell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pageNumber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&gt;1){</w:t>
            </w:r>
          </w:p>
          <w:p w14:paraId="25369160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{pageNumber:this.state.pageNumber-1})</w:t>
            </w:r>
          </w:p>
          <w:p w14:paraId="3973C560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967C1E1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C858B97" w14:textId="77777777" w:rsidR="00366DD4" w:rsidRPr="006D1484" w:rsidRDefault="00366DD4" w:rsidP="00800C1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componentDidMount</w:t>
            </w:r>
            <w:proofErr w:type="spell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7A48D1D4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if (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navigator.onLin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56A6B823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getData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54F2F5F3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07D23FF3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offline:false</w:t>
            </w:r>
            <w:proofErr w:type="spellEnd"/>
            <w:proofErr w:type="gramEnd"/>
          </w:p>
          <w:p w14:paraId="27EC0A7F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255B6CFA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3F706732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else{</w:t>
            </w:r>
            <w:proofErr w:type="gramEnd"/>
          </w:p>
          <w:p w14:paraId="5633C1BA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1A9BF13C" w14:textId="77777777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offline:true</w:t>
            </w:r>
            <w:proofErr w:type="spellEnd"/>
            <w:proofErr w:type="gramEnd"/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6B825D84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34A7F2D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6D1484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BFD9C51" w14:textId="77777777" w:rsidR="00366DD4" w:rsidRPr="006D1484" w:rsidRDefault="006D148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</w:t>
            </w:r>
          </w:p>
          <w:p w14:paraId="2B62A765" w14:textId="532D3CD5" w:rsidR="003A2F2F" w:rsidRPr="006D1484" w:rsidRDefault="00366DD4" w:rsidP="003A2F2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6D1484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</w:p>
          <w:p w14:paraId="73943250" w14:textId="05742CB8" w:rsidR="00366DD4" w:rsidRPr="006D1484" w:rsidRDefault="00366DD4" w:rsidP="006D1484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</w:tr>
    </w:tbl>
    <w:p w14:paraId="1DC4DBA0" w14:textId="77777777" w:rsidR="00366DD4" w:rsidRDefault="00366DD4" w:rsidP="00431B91">
      <w:pPr>
        <w:spacing w:line="259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42A3EED" w14:textId="77777777" w:rsidR="00D9645A" w:rsidRPr="00D9645A" w:rsidRDefault="00D9645A" w:rsidP="00D9645A">
      <w:pPr>
        <w:spacing w:line="259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D9645A">
        <w:rPr>
          <w:rFonts w:ascii="Times New Roman" w:eastAsia="Times New Roman" w:hAnsi="Times New Roman" w:cs="Times New Roman"/>
          <w:sz w:val="24"/>
          <w:szCs w:val="24"/>
        </w:rPr>
        <w:t>Profil</w:t>
      </w:r>
      <w:proofErr w:type="spellEnd"/>
      <w:r w:rsidRPr="00D9645A">
        <w:rPr>
          <w:rFonts w:ascii="Times New Roman" w:eastAsia="Times New Roman" w:hAnsi="Times New Roman" w:cs="Times New Roman"/>
          <w:sz w:val="24"/>
          <w:szCs w:val="24"/>
        </w:rPr>
        <w:t xml:space="preserve"> dan Edit </w:t>
      </w:r>
      <w:r w:rsidRPr="0094554A">
        <w:rPr>
          <w:rFonts w:ascii="Times New Roman" w:eastAsia="Times New Roman" w:hAnsi="Times New Roman" w:cs="Times New Roman"/>
          <w:i/>
          <w:sz w:val="24"/>
          <w:szCs w:val="24"/>
        </w:rPr>
        <w:t>Password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366DD4" w:rsidRPr="00D9645A" w14:paraId="232E1C3A" w14:textId="77777777" w:rsidTr="00366DD4">
        <w:tc>
          <w:tcPr>
            <w:tcW w:w="7928" w:type="dxa"/>
          </w:tcPr>
          <w:p w14:paraId="03BCCD9D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React, </w:t>
            </w:r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{ Component</w:t>
            </w:r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'</w:t>
            </w:r>
          </w:p>
          <w:p w14:paraId="7D28A665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{ Spinner</w:t>
            </w:r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, Modal} from 'react-bootstrap'</w:t>
            </w:r>
          </w:p>
          <w:p w14:paraId="1B8470E5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{ connect</w:t>
            </w:r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redux'</w:t>
            </w:r>
          </w:p>
          <w:p w14:paraId="42EBD2F0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'</w:t>
            </w:r>
            <w:proofErr w:type="spell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6C08218B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import moment from 'moment'</w:t>
            </w:r>
          </w:p>
          <w:p w14:paraId="0EFBC1F7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6B4CECEE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export class </w:t>
            </w:r>
            <w:proofErr w:type="spell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ProfileInfo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extends Component {</w:t>
            </w:r>
          </w:p>
          <w:p w14:paraId="012A5C41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state</w:t>
            </w:r>
            <w:proofErr w:type="gramStart"/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={</w:t>
            </w:r>
            <w:proofErr w:type="gramEnd"/>
          </w:p>
          <w:p w14:paraId="5121CB68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user:{</w:t>
            </w:r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,</w:t>
            </w:r>
          </w:p>
          <w:p w14:paraId="18852B8D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isLoaded:false</w:t>
            </w:r>
            <w:proofErr w:type="spellEnd"/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47E48C33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showLoading:false</w:t>
            </w:r>
            <w:proofErr w:type="spellEnd"/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25E36169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offline:false</w:t>
            </w:r>
            <w:proofErr w:type="spellEnd"/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1F1CCDAA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newPass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:'',</w:t>
            </w:r>
          </w:p>
          <w:p w14:paraId="2F0AC867" w14:textId="77777777" w:rsidR="00366DD4" w:rsidRDefault="00366DD4" w:rsidP="00B30F05">
            <w:pPr>
              <w:spacing w:line="240" w:lineRule="auto"/>
              <w:ind w:firstLine="240"/>
              <w:rPr>
                <w:rFonts w:ascii="Courier New" w:eastAsia="Times New Roman" w:hAnsi="Courier New" w:cs="Courier New"/>
                <w:sz w:val="20"/>
                <w:szCs w:val="20"/>
              </w:rPr>
            </w:pPr>
            <w:proofErr w:type="spell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oldPass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:'',</w:t>
            </w:r>
          </w:p>
          <w:p w14:paraId="4BB6E27F" w14:textId="77777777" w:rsidR="00B30F05" w:rsidRPr="00D9645A" w:rsidRDefault="00B30F05" w:rsidP="00B30F05">
            <w:pPr>
              <w:spacing w:line="240" w:lineRule="auto"/>
              <w:ind w:firstLine="240"/>
              <w:rPr>
                <w:rFonts w:ascii="Courier New" w:eastAsia="Times New Roman" w:hAnsi="Courier New" w:cs="Courier New"/>
                <w:sz w:val="20"/>
                <w:szCs w:val="20"/>
              </w:rPr>
            </w:pPr>
            <w:proofErr w:type="spellStart"/>
            <w:r w:rsidRPr="00B30F05">
              <w:rPr>
                <w:rFonts w:ascii="Courier New" w:eastAsia="Times New Roman" w:hAnsi="Courier New" w:cs="Courier New"/>
                <w:sz w:val="20"/>
                <w:szCs w:val="20"/>
              </w:rPr>
              <w:t>confirmPass</w:t>
            </w:r>
            <w:proofErr w:type="spellEnd"/>
            <w:r w:rsidRPr="00B30F05">
              <w:rPr>
                <w:rFonts w:ascii="Courier New" w:eastAsia="Times New Roman" w:hAnsi="Courier New" w:cs="Courier New"/>
                <w:sz w:val="20"/>
                <w:szCs w:val="20"/>
              </w:rPr>
              <w:t>:'',</w:t>
            </w:r>
          </w:p>
          <w:p w14:paraId="421BFC20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message:'',</w:t>
            </w:r>
          </w:p>
          <w:p w14:paraId="46A4373C" w14:textId="77777777" w:rsidR="00366DD4" w:rsidRPr="00D9645A" w:rsidRDefault="00366DD4" w:rsidP="00B30F0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status:nu</w:t>
            </w:r>
            <w:r w:rsidR="00B30F05">
              <w:rPr>
                <w:rFonts w:ascii="Courier New" w:eastAsia="Times New Roman" w:hAnsi="Courier New" w:cs="Courier New"/>
                <w:sz w:val="20"/>
                <w:szCs w:val="20"/>
              </w:rPr>
              <w:t>ll</w:t>
            </w:r>
            <w:proofErr w:type="spellEnd"/>
            <w:proofErr w:type="gramEnd"/>
          </w:p>
          <w:p w14:paraId="24E7C9F2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B3B17E3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getProfile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= </w:t>
            </w:r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()=</w:t>
            </w:r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&gt;{</w:t>
            </w:r>
          </w:p>
          <w:p w14:paraId="55104A89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</w:p>
          <w:p w14:paraId="6D085956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method: 'get',</w:t>
            </w:r>
          </w:p>
          <w:p w14:paraId="745823D6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url: `/user/profile/`,</w:t>
            </w:r>
          </w:p>
          <w:p w14:paraId="7463C2A6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headers: {</w:t>
            </w:r>
          </w:p>
          <w:p w14:paraId="322F4886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Authorization: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this.props</w:t>
            </w:r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.token</w:t>
            </w:r>
            <w:proofErr w:type="spellEnd"/>
          </w:p>
          <w:p w14:paraId="5AFE1E03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} </w:t>
            </w:r>
          </w:p>
          <w:p w14:paraId="61D2310E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).then</w:t>
            </w:r>
            <w:proofErr w:type="gramEnd"/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(res=&gt;{</w:t>
            </w:r>
          </w:p>
          <w:p w14:paraId="57B0C95D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{ </w:t>
            </w:r>
          </w:p>
          <w:p w14:paraId="3429E87A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user: </w:t>
            </w:r>
            <w:proofErr w:type="spell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res.data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46C8552E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isLoaded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: true</w:t>
            </w:r>
          </w:p>
          <w:p w14:paraId="0E789CC8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44235AAE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).catch</w:t>
            </w:r>
            <w:proofErr w:type="gramEnd"/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(err=&gt;{</w:t>
            </w:r>
          </w:p>
          <w:p w14:paraId="1B5A9DA1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7E5DE9D9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73E12B28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0418B27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componentDidMount</w:t>
            </w:r>
            <w:proofErr w:type="spell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0D84271F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if (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navigator.onLine</w:t>
            </w:r>
            <w:proofErr w:type="spellEnd"/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21DD7C79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this.getProfile</w:t>
            </w:r>
            <w:proofErr w:type="spellEnd"/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48FCE7E0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295865E0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offline:false</w:t>
            </w:r>
            <w:proofErr w:type="spellEnd"/>
            <w:proofErr w:type="gramEnd"/>
          </w:p>
          <w:p w14:paraId="3F4912A0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715C4C34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7CE45D0D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else{</w:t>
            </w:r>
            <w:proofErr w:type="gramEnd"/>
          </w:p>
          <w:p w14:paraId="5FD2A6CB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2F55A951" w14:textId="77777777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offline:true</w:t>
            </w:r>
            <w:proofErr w:type="spellEnd"/>
            <w:proofErr w:type="gramEnd"/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044D4DAA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24A91FF1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73B2856" w14:textId="77777777" w:rsidR="00366DD4" w:rsidRPr="00D9645A" w:rsidRDefault="00D9645A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366DD4" w:rsidRPr="00D9645A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3871F2C" w14:textId="6ECD7D9C" w:rsidR="003A2F2F" w:rsidRPr="00D9645A" w:rsidRDefault="00366DD4" w:rsidP="003A2F2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D9645A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</w:p>
          <w:p w14:paraId="090F1891" w14:textId="0983957E" w:rsidR="00366DD4" w:rsidRPr="00D9645A" w:rsidRDefault="00366DD4" w:rsidP="00D9645A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</w:tr>
    </w:tbl>
    <w:p w14:paraId="3AFD98FA" w14:textId="77777777" w:rsidR="00366DD4" w:rsidRDefault="00366DD4" w:rsidP="00431B91">
      <w:pPr>
        <w:spacing w:line="259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2DE27DFC" w14:textId="77777777" w:rsidR="00A14945" w:rsidRPr="00A14945" w:rsidRDefault="00A14945" w:rsidP="00A14945">
      <w:pPr>
        <w:spacing w:line="259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A14945">
        <w:rPr>
          <w:rFonts w:ascii="Times New Roman" w:eastAsia="Times New Roman" w:hAnsi="Times New Roman" w:cs="Times New Roman"/>
          <w:sz w:val="24"/>
          <w:szCs w:val="24"/>
        </w:rPr>
        <w:t xml:space="preserve">Status </w:t>
      </w:r>
      <w:proofErr w:type="spellStart"/>
      <w:r w:rsidRPr="00A14945">
        <w:rPr>
          <w:rFonts w:ascii="Times New Roman" w:eastAsia="Times New Roman" w:hAnsi="Times New Roman" w:cs="Times New Roman"/>
          <w:sz w:val="24"/>
          <w:szCs w:val="24"/>
        </w:rPr>
        <w:t>Skripsi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366DD4" w:rsidRPr="00A14945" w14:paraId="36319CAB" w14:textId="77777777" w:rsidTr="00366DD4">
        <w:tc>
          <w:tcPr>
            <w:tcW w:w="7928" w:type="dxa"/>
          </w:tcPr>
          <w:p w14:paraId="6507EF88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React, </w:t>
            </w:r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{ Component</w:t>
            </w:r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'</w:t>
            </w:r>
          </w:p>
          <w:p w14:paraId="7C7D1D14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{ connect</w:t>
            </w:r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redux'</w:t>
            </w:r>
          </w:p>
          <w:p w14:paraId="66D17EF3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'</w:t>
            </w:r>
            <w:proofErr w:type="spell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0E0025B1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import {Spinner} from 'react-bootstrap'</w:t>
            </w:r>
          </w:p>
          <w:p w14:paraId="36B2C2FB" w14:textId="77777777" w:rsidR="000A3386" w:rsidRDefault="000A3386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0A3386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0A3386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{ </w:t>
            </w:r>
            <w:proofErr w:type="spellStart"/>
            <w:r w:rsidRPr="000A3386">
              <w:rPr>
                <w:rFonts w:ascii="Courier New" w:eastAsia="Times New Roman" w:hAnsi="Courier New" w:cs="Courier New"/>
                <w:sz w:val="20"/>
                <w:szCs w:val="20"/>
              </w:rPr>
              <w:t>FaCheck</w:t>
            </w:r>
            <w:proofErr w:type="spellEnd"/>
            <w:proofErr w:type="gramEnd"/>
            <w:r w:rsidRPr="000A3386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, </w:t>
            </w:r>
            <w:proofErr w:type="spellStart"/>
            <w:r w:rsidRPr="000A3386">
              <w:rPr>
                <w:rFonts w:ascii="Courier New" w:eastAsia="Times New Roman" w:hAnsi="Courier New" w:cs="Courier New"/>
                <w:sz w:val="20"/>
                <w:szCs w:val="20"/>
              </w:rPr>
              <w:t>FaFilePdf</w:t>
            </w:r>
            <w:proofErr w:type="spellEnd"/>
            <w:r w:rsidRPr="000A3386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, </w:t>
            </w:r>
            <w:proofErr w:type="spellStart"/>
            <w:r w:rsidRPr="000A3386">
              <w:rPr>
                <w:rFonts w:ascii="Courier New" w:eastAsia="Times New Roman" w:hAnsi="Courier New" w:cs="Courier New"/>
                <w:sz w:val="20"/>
                <w:szCs w:val="20"/>
              </w:rPr>
              <w:t>FaTimes</w:t>
            </w:r>
            <w:proofErr w:type="spellEnd"/>
            <w:r w:rsidRPr="000A3386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icons/fa'</w:t>
            </w:r>
          </w:p>
          <w:p w14:paraId="02EEDC32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{ Link</w:t>
            </w:r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router-</w:t>
            </w:r>
            <w:proofErr w:type="spell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dom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208228CE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import moment from 'moment'</w:t>
            </w:r>
          </w:p>
          <w:p w14:paraId="3C643AFC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6C379F59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export class </w:t>
            </w:r>
            <w:proofErr w:type="spell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SkripsiStatus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extends Component {</w:t>
            </w:r>
          </w:p>
          <w:p w14:paraId="2CE91650" w14:textId="77777777" w:rsid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state</w:t>
            </w:r>
            <w:proofErr w:type="gramStart"/>
            <w:r>
              <w:rPr>
                <w:rFonts w:ascii="Courier New" w:eastAsia="Times New Roman" w:hAnsi="Courier New" w:cs="Courier New"/>
                <w:sz w:val="20"/>
                <w:szCs w:val="20"/>
              </w:rPr>
              <w:t>={</w:t>
            </w:r>
            <w:proofErr w:type="gramEnd"/>
          </w:p>
          <w:p w14:paraId="0509D402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skripsi</w:t>
            </w:r>
            <w:proofErr w:type="spellEnd"/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:{</w:t>
            </w:r>
            <w:proofErr w:type="gramEnd"/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,</w:t>
            </w:r>
          </w:p>
          <w:p w14:paraId="6516F524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isLoaded:false</w:t>
            </w:r>
            <w:proofErr w:type="spellEnd"/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3CC74A8F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Offline:false</w:t>
            </w:r>
            <w:proofErr w:type="spellEnd"/>
            <w:proofErr w:type="gramEnd"/>
          </w:p>
          <w:p w14:paraId="448419AE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1AD9F7DD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getSkripsi</w:t>
            </w:r>
            <w:proofErr w:type="spellEnd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=(</w:t>
            </w:r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)=&gt;{</w:t>
            </w:r>
          </w:p>
          <w:p w14:paraId="37068FFC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</w:p>
          <w:p w14:paraId="11CE80F4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method: 'get',</w:t>
            </w:r>
          </w:p>
          <w:p w14:paraId="3A35D247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url: `/user/</w:t>
            </w:r>
            <w:proofErr w:type="spell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skripsi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/`,</w:t>
            </w:r>
          </w:p>
          <w:p w14:paraId="3DD0CC21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headers: {</w:t>
            </w:r>
          </w:p>
          <w:p w14:paraId="0E33DBC4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Authorization: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this.props</w:t>
            </w:r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.token</w:t>
            </w:r>
            <w:proofErr w:type="spellEnd"/>
          </w:p>
          <w:p w14:paraId="7682B682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} </w:t>
            </w:r>
          </w:p>
          <w:p w14:paraId="0FA07DEF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).then</w:t>
            </w:r>
            <w:proofErr w:type="gramEnd"/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(res=&gt;{</w:t>
            </w:r>
          </w:p>
          <w:p w14:paraId="1B0BF219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{ </w:t>
            </w:r>
          </w:p>
          <w:p w14:paraId="34536C5E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skripsi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: </w:t>
            </w:r>
            <w:proofErr w:type="spell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res.data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7F713054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isLoaded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: true</w:t>
            </w:r>
          </w:p>
          <w:p w14:paraId="34581315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1E0DD2E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).catch</w:t>
            </w:r>
            <w:proofErr w:type="gramEnd"/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(err=&gt;{</w:t>
            </w:r>
          </w:p>
          <w:p w14:paraId="1A91EB4E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if(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6AFCCEA6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7F90A2CC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AC26CE9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FD909C6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458D6B0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componentDidMount</w:t>
            </w:r>
            <w:proofErr w:type="spell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5F30C4AD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if (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navigator.onLine</w:t>
            </w:r>
            <w:proofErr w:type="spellEnd"/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6CF5F72A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this.getSkripsi</w:t>
            </w:r>
            <w:proofErr w:type="spellEnd"/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3317E9B0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376CE047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offline:false</w:t>
            </w:r>
            <w:proofErr w:type="spellEnd"/>
            <w:proofErr w:type="gramEnd"/>
          </w:p>
          <w:p w14:paraId="66E4C760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71C1A7EE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D54518B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else{</w:t>
            </w:r>
            <w:proofErr w:type="gramEnd"/>
          </w:p>
          <w:p w14:paraId="16C9138C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3AFF915D" w14:textId="77777777" w:rsidR="00675173" w:rsidRPr="00A14945" w:rsidRDefault="00675173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A1494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offline:true</w:t>
            </w:r>
            <w:proofErr w:type="spellEnd"/>
            <w:proofErr w:type="gramEnd"/>
            <w:r w:rsidRPr="00A14945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79787CC4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1E575F32" w14:textId="77777777" w:rsidR="00675173" w:rsidRPr="00A14945" w:rsidRDefault="00A14945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6863D5B" w14:textId="09552FD3" w:rsidR="003A2F2F" w:rsidRPr="00A14945" w:rsidRDefault="00A14945" w:rsidP="003A2F2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75173" w:rsidRPr="00A1494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081FF73" w14:textId="5C58AD40" w:rsidR="00366DD4" w:rsidRPr="00A14945" w:rsidRDefault="00366DD4" w:rsidP="00A1494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</w:tr>
    </w:tbl>
    <w:p w14:paraId="28542750" w14:textId="77777777" w:rsidR="00366DD4" w:rsidRDefault="00366DD4" w:rsidP="00431B91">
      <w:pPr>
        <w:spacing w:line="259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F74DDB6" w14:textId="77777777" w:rsidR="00431B91" w:rsidRPr="00431B91" w:rsidRDefault="00431B91" w:rsidP="00431B91">
      <w:pPr>
        <w:spacing w:line="259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431B91">
        <w:rPr>
          <w:rFonts w:ascii="Times New Roman" w:eastAsia="Times New Roman" w:hAnsi="Times New Roman" w:cs="Times New Roman"/>
          <w:sz w:val="24"/>
          <w:szCs w:val="24"/>
        </w:rPr>
        <w:t>Kontak</w:t>
      </w:r>
      <w:proofErr w:type="spellEnd"/>
      <w:r w:rsidRPr="00431B91">
        <w:rPr>
          <w:rFonts w:ascii="Times New Roman" w:eastAsia="Times New Roman" w:hAnsi="Times New Roman" w:cs="Times New Roman"/>
          <w:sz w:val="24"/>
          <w:szCs w:val="24"/>
        </w:rPr>
        <w:t xml:space="preserve"> Adm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675173" w14:paraId="7B4F5176" w14:textId="77777777" w:rsidTr="00675173">
        <w:tc>
          <w:tcPr>
            <w:tcW w:w="7928" w:type="dxa"/>
          </w:tcPr>
          <w:p w14:paraId="016A6B0F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React, 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{ Component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'</w:t>
            </w:r>
          </w:p>
          <w:p w14:paraId="6A99CD0D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{ Redirect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router-</w:t>
            </w:r>
            <w:proofErr w:type="spell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dom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295C6B2E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{ Spinner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bootstrap'</w:t>
            </w:r>
          </w:p>
          <w:p w14:paraId="59888187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{ connect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redux'</w:t>
            </w:r>
          </w:p>
          <w:p w14:paraId="64DDEC43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'</w:t>
            </w:r>
            <w:proofErr w:type="spell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30BDA679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Forum from 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'..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/components/Forum'</w:t>
            </w:r>
          </w:p>
          <w:p w14:paraId="76A84B84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316605CF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class </w:t>
            </w:r>
            <w:proofErr w:type="spell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UserForum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extends Component {</w:t>
            </w:r>
          </w:p>
          <w:p w14:paraId="31F99D9B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state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={</w:t>
            </w:r>
            <w:proofErr w:type="gramEnd"/>
          </w:p>
          <w:p w14:paraId="5020211E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ext:'',</w:t>
            </w:r>
          </w:p>
          <w:p w14:paraId="7BA3659E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dataLoaded:fals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467E69EA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isLoading:fals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7AB2183C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chats:[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],</w:t>
            </w:r>
          </w:p>
          <w:p w14:paraId="1D58BB06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offline:fals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700B8727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message:''</w:t>
            </w:r>
          </w:p>
          <w:p w14:paraId="054CE94B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729E9B1D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handleText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e =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&gt;{</w:t>
            </w:r>
            <w:proofErr w:type="gramEnd"/>
          </w:p>
          <w:p w14:paraId="49B1A291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3EB67868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[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e.target.id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] : </w:t>
            </w:r>
            <w:proofErr w:type="spell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e.target.value.trim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7935FE8D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27736015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1039DF06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submit = e =&gt; {</w:t>
            </w:r>
          </w:p>
          <w:p w14:paraId="172D910B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let {text} =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tate</w:t>
            </w:r>
            <w:proofErr w:type="spellEnd"/>
            <w:proofErr w:type="gramEnd"/>
          </w:p>
          <w:p w14:paraId="4A221EC0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e.preventDefault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1A0277BB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if(text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  <w:proofErr w:type="gramEnd"/>
          </w:p>
          <w:p w14:paraId="6BB7FB73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0C3665AA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isLoading:true</w:t>
            </w:r>
            <w:proofErr w:type="spellEnd"/>
            <w:proofErr w:type="gramEnd"/>
          </w:p>
          <w:p w14:paraId="1DE6DA0A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C477CB6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</w:p>
          <w:p w14:paraId="1D882C1C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method: 'post',</w:t>
            </w:r>
          </w:p>
          <w:p w14:paraId="0C10E76C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url: '/user/insert-text',</w:t>
            </w:r>
          </w:p>
          <w:p w14:paraId="7F8AC504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headers: {</w:t>
            </w:r>
          </w:p>
          <w:p w14:paraId="09B51FCB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Authorization:this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.props.token</w:t>
            </w:r>
            <w:proofErr w:type="spellEnd"/>
          </w:p>
          <w:p w14:paraId="0491739C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},</w:t>
            </w:r>
          </w:p>
          <w:p w14:paraId="5B0CD860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data: {</w:t>
            </w:r>
          </w:p>
          <w:p w14:paraId="16D5B744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ext: text,</w:t>
            </w:r>
          </w:p>
          <w:p w14:paraId="1FE45DC2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16ED9BD8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.then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res =&gt; {</w:t>
            </w:r>
          </w:p>
          <w:p w14:paraId="34806212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3C3F13A6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isLoading:fals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5AE1893E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text:''</w:t>
            </w:r>
          </w:p>
          <w:p w14:paraId="195AE35F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4ED170CD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getForum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53E158A4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refs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.messages.reset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07126233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.catch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err=&gt;{</w:t>
            </w:r>
          </w:p>
          <w:p w14:paraId="674DF11A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34276397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    if(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662455F8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1B02FB30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message: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.data.message</w:t>
            </w:r>
            <w:proofErr w:type="spellEnd"/>
          </w:p>
          <w:p w14:paraId="5C6B3016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1720990E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89C787D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05C73B6A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isLoading:fals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473F097B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585B8175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setTimeout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) =&gt; </w:t>
            </w:r>
          </w:p>
          <w:p w14:paraId="4982542C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27E400B1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message:''</w:t>
            </w:r>
          </w:p>
          <w:p w14:paraId="70FB3E92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}), 5000)</w:t>
            </w:r>
          </w:p>
          <w:p w14:paraId="719C50AF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14D04E46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1657A148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}</w:t>
            </w:r>
          </w:p>
          <w:p w14:paraId="3AD3166E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getForum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= 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)=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&gt;{</w:t>
            </w:r>
          </w:p>
          <w:p w14:paraId="4F105A8B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</w:p>
          <w:p w14:paraId="416E6581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method: 'get',</w:t>
            </w:r>
          </w:p>
          <w:p w14:paraId="4338EBFE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url: '/user/forum',</w:t>
            </w:r>
          </w:p>
          <w:p w14:paraId="79C238DA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headers: {</w:t>
            </w:r>
          </w:p>
          <w:p w14:paraId="2B0BEB46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Authorization:this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.props.token</w:t>
            </w:r>
            <w:proofErr w:type="spellEnd"/>
          </w:p>
          <w:p w14:paraId="034D9B73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} </w:t>
            </w:r>
          </w:p>
          <w:p w14:paraId="53513509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.then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res=&gt;{</w:t>
            </w:r>
          </w:p>
          <w:p w14:paraId="6D6C8531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{ </w:t>
            </w:r>
          </w:p>
          <w:p w14:paraId="773EA15B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dataLoaded:tru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38C12A4D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chats:res.data</w:t>
            </w:r>
            <w:proofErr w:type="spellEnd"/>
          </w:p>
          <w:p w14:paraId="6580AAC1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1423A5B4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}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.catch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(err) =&gt; { </w:t>
            </w:r>
          </w:p>
          <w:p w14:paraId="369899F9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if(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1757A60C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.statusText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1889E3DE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}</w:t>
            </w:r>
          </w:p>
          <w:p w14:paraId="7CF77664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3C85C3C1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dataLoaded:true</w:t>
            </w:r>
            <w:proofErr w:type="spellEnd"/>
            <w:proofErr w:type="gramEnd"/>
          </w:p>
          <w:p w14:paraId="72B38C77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6D20AAC3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1943ECA9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}</w:t>
            </w:r>
          </w:p>
          <w:p w14:paraId="5DDABF92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componentDidMount</w:t>
            </w:r>
            <w:proofErr w:type="spell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2BF43C60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if (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navigator.onLin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53BCFDC6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getForum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14607909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54101B85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offline:false</w:t>
            </w:r>
            <w:proofErr w:type="spellEnd"/>
            <w:proofErr w:type="gramEnd"/>
          </w:p>
          <w:p w14:paraId="08FCA193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5ECF393A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4ED34215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else{</w:t>
            </w:r>
            <w:proofErr w:type="gramEnd"/>
          </w:p>
          <w:p w14:paraId="199AFB92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69B1BEA4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offline:true</w:t>
            </w:r>
            <w:proofErr w:type="spellEnd"/>
            <w:proofErr w:type="gramEnd"/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62EB9908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35AA0A0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46D0D000" w14:textId="77777777" w:rsidR="005821AF" w:rsidRPr="005821AF" w:rsidRDefault="005821AF" w:rsidP="005821A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}</w:t>
            </w:r>
          </w:p>
          <w:p w14:paraId="53C85A7A" w14:textId="1D359450" w:rsidR="003A2F2F" w:rsidRPr="00431B91" w:rsidRDefault="005821AF" w:rsidP="003A2F2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5821AF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</w:p>
          <w:p w14:paraId="1F437E41" w14:textId="24185A7E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</w:tc>
      </w:tr>
    </w:tbl>
    <w:p w14:paraId="2CF51182" w14:textId="77777777" w:rsidR="00675173" w:rsidRDefault="00675173" w:rsidP="00431B91">
      <w:pPr>
        <w:spacing w:line="259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0AD6298" w14:textId="77777777" w:rsidR="00431B91" w:rsidRPr="00431B91" w:rsidRDefault="00431B91" w:rsidP="00431B91">
      <w:pPr>
        <w:spacing w:line="259" w:lineRule="auto"/>
        <w:rPr>
          <w:rFonts w:ascii="Times New Roman" w:eastAsia="Times New Roman" w:hAnsi="Times New Roman" w:cs="Times New Roman"/>
          <w:i/>
          <w:sz w:val="24"/>
          <w:szCs w:val="24"/>
        </w:rPr>
      </w:pPr>
      <w:proofErr w:type="spellStart"/>
      <w:r w:rsidRPr="00431B91">
        <w:rPr>
          <w:rFonts w:ascii="Times New Roman" w:eastAsia="Times New Roman" w:hAnsi="Times New Roman" w:cs="Times New Roman"/>
          <w:sz w:val="24"/>
          <w:szCs w:val="24"/>
        </w:rPr>
        <w:t>Lupa</w:t>
      </w:r>
      <w:proofErr w:type="spellEnd"/>
      <w:r w:rsidRPr="00431B9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431B91">
        <w:rPr>
          <w:rFonts w:ascii="Times New Roman" w:eastAsia="Times New Roman" w:hAnsi="Times New Roman" w:cs="Times New Roman"/>
          <w:i/>
          <w:sz w:val="24"/>
          <w:szCs w:val="24"/>
        </w:rPr>
        <w:t>Password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8"/>
      </w:tblGrid>
      <w:tr w:rsidR="00675173" w:rsidRPr="00431B91" w14:paraId="01013C92" w14:textId="77777777" w:rsidTr="00675173">
        <w:tc>
          <w:tcPr>
            <w:tcW w:w="7928" w:type="dxa"/>
          </w:tcPr>
          <w:p w14:paraId="26AC4E2B" w14:textId="77777777" w:rsidR="001015EC" w:rsidRPr="001015EC" w:rsidRDefault="001015EC" w:rsidP="001015EC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React, </w:t>
            </w:r>
            <w:proofErr w:type="gramStart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{ Component</w:t>
            </w:r>
            <w:proofErr w:type="gramEnd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'</w:t>
            </w:r>
          </w:p>
          <w:p w14:paraId="3B3F7F25" w14:textId="77777777" w:rsidR="001015EC" w:rsidRPr="001015EC" w:rsidRDefault="001015EC" w:rsidP="001015EC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{ Spinner</w:t>
            </w:r>
            <w:proofErr w:type="gramEnd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bootstrap'</w:t>
            </w:r>
          </w:p>
          <w:p w14:paraId="0DFD78C6" w14:textId="77777777" w:rsidR="001015EC" w:rsidRPr="001015EC" w:rsidRDefault="001015EC" w:rsidP="001015EC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gramStart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{ connect</w:t>
            </w:r>
            <w:proofErr w:type="gramEnd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} from 'react-redux'</w:t>
            </w:r>
          </w:p>
          <w:p w14:paraId="500EFE99" w14:textId="77777777" w:rsidR="001015EC" w:rsidRPr="001015EC" w:rsidRDefault="001015EC" w:rsidP="001015EC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import </w:t>
            </w:r>
            <w:proofErr w:type="gramStart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{ Redirect</w:t>
            </w:r>
            <w:proofErr w:type="gramEnd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} from 'react-router-</w:t>
            </w:r>
            <w:proofErr w:type="spellStart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dom</w:t>
            </w:r>
            <w:proofErr w:type="spellEnd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</w:p>
          <w:p w14:paraId="6A4A1609" w14:textId="77777777" w:rsidR="001015EC" w:rsidRPr="001015EC" w:rsidRDefault="001015EC" w:rsidP="001015EC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Bg3 from </w:t>
            </w:r>
            <w:proofErr w:type="gramStart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'..</w:t>
            </w:r>
            <w:proofErr w:type="gramEnd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/components/Bg3'</w:t>
            </w:r>
          </w:p>
          <w:p w14:paraId="373C4B09" w14:textId="77777777" w:rsidR="00675173" w:rsidRDefault="001015EC" w:rsidP="001015EC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import </w:t>
            </w:r>
            <w:proofErr w:type="spellStart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from '</w:t>
            </w:r>
            <w:proofErr w:type="spellStart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1015EC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' </w:t>
            </w:r>
          </w:p>
          <w:p w14:paraId="1F176419" w14:textId="77777777" w:rsidR="001015EC" w:rsidRPr="00431B91" w:rsidRDefault="001015EC" w:rsidP="001015EC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5F67E607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xport class Forgot extends Component {</w:t>
            </w:r>
          </w:p>
          <w:p w14:paraId="2FF0774E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state</w:t>
            </w:r>
            <w:proofErr w:type="gramStart"/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={</w:t>
            </w:r>
            <w:proofErr w:type="gramEnd"/>
          </w:p>
          <w:p w14:paraId="371DC03B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email:'', </w:t>
            </w:r>
          </w:p>
          <w:p w14:paraId="0B64698F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npm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:'',</w:t>
            </w:r>
          </w:p>
          <w:p w14:paraId="2632496D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checknpm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:'',</w:t>
            </w:r>
          </w:p>
          <w:p w14:paraId="72379018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displaySection1:'block',</w:t>
            </w:r>
          </w:p>
          <w:p w14:paraId="589FDD15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displaySection2:'none',</w:t>
            </w:r>
          </w:p>
          <w:p w14:paraId="07F14BEB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sending:fals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4EFA2F51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status:'',</w:t>
            </w:r>
          </w:p>
          <w:p w14:paraId="6EF6120F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message:''</w:t>
            </w:r>
          </w:p>
          <w:p w14:paraId="711FCF45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C5F73CA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handleInput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e =&gt; {</w:t>
            </w:r>
          </w:p>
          <w:p w14:paraId="24E9F19D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3DE6D6CC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[</w:t>
            </w:r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.target.id</w:t>
            </w:r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] :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.target.value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5BCB23E1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1B2C4B6D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D566287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checkNpm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e =</w:t>
            </w:r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&gt;{</w:t>
            </w:r>
            <w:proofErr w:type="gramEnd"/>
          </w:p>
          <w:p w14:paraId="460E84EC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360E2E32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checknpm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:</w:t>
            </w:r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.target.value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590F138C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})</w:t>
            </w:r>
          </w:p>
          <w:p w14:paraId="326DC477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3816E492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sendEmail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e =</w:t>
            </w:r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&gt;{</w:t>
            </w:r>
            <w:proofErr w:type="gramEnd"/>
          </w:p>
          <w:p w14:paraId="614B789F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.preventDefault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275F65D2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11D1FF03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sending:true</w:t>
            </w:r>
            <w:proofErr w:type="spellEnd"/>
            <w:proofErr w:type="gramEnd"/>
          </w:p>
          <w:p w14:paraId="4030C1C6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29869ECD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axios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{</w:t>
            </w:r>
          </w:p>
          <w:p w14:paraId="2C86D818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method: 'put',</w:t>
            </w:r>
          </w:p>
          <w:p w14:paraId="4C1CDE58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url: '/forgot-pass',</w:t>
            </w:r>
          </w:p>
          <w:p w14:paraId="0A8AB6B4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data: {</w:t>
            </w:r>
          </w:p>
          <w:p w14:paraId="068FDDFA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npm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: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this.state.npm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58437757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email: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this.state</w:t>
            </w:r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.email</w:t>
            </w:r>
            <w:proofErr w:type="spellEnd"/>
          </w:p>
          <w:p w14:paraId="2F46354D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337785A5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).then</w:t>
            </w:r>
            <w:proofErr w:type="gramEnd"/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res =&gt; {</w:t>
            </w:r>
          </w:p>
          <w:p w14:paraId="0B4EC70A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this.refs</w:t>
            </w:r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.forgotForm.reset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683671AB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0BB39F51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sending:fals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04F39303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status:res.</w:t>
            </w:r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data.status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0F5B907E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message:res.</w:t>
            </w:r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data.messag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46C2E04E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displaySection1:'none',</w:t>
            </w:r>
          </w:p>
          <w:p w14:paraId="3D23E275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displaySection2:'block'</w:t>
            </w:r>
          </w:p>
          <w:p w14:paraId="24B37F58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15290878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  <w:proofErr w:type="gramStart"/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).catch</w:t>
            </w:r>
            <w:proofErr w:type="gramEnd"/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(err) =&gt; { </w:t>
            </w:r>
          </w:p>
          <w:p w14:paraId="6236B198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6747F16D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if(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){</w:t>
            </w:r>
          </w:p>
          <w:p w14:paraId="4E05E14D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52A126BB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status:</w:t>
            </w:r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.data.status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0B57B305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message:</w:t>
            </w:r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rr.response</w:t>
            </w:r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.data.message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3E7B8D8D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sending:fals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24F21FAF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77B63EA8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58EBB2E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else{</w:t>
            </w:r>
            <w:proofErr w:type="gramEnd"/>
          </w:p>
          <w:p w14:paraId="6FAF88D5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 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this.setStat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({</w:t>
            </w:r>
          </w:p>
          <w:p w14:paraId="3C214B44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message: 'Network error, Cek </w:t>
            </w:r>
            <w:proofErr w:type="spell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Koneksi</w:t>
            </w:r>
            <w:proofErr w:type="spell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Anda',</w:t>
            </w:r>
          </w:p>
          <w:p w14:paraId="64513B27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status: 500,</w:t>
            </w:r>
          </w:p>
          <w:p w14:paraId="1B574400" w14:textId="77777777" w:rsidR="00675173" w:rsidRPr="00431B91" w:rsidRDefault="00675173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proofErr w:type="spellStart"/>
            <w:proofErr w:type="gramStart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sending:false</w:t>
            </w:r>
            <w:proofErr w:type="spellEnd"/>
            <w:proofErr w:type="gramEnd"/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>,</w:t>
            </w:r>
          </w:p>
          <w:p w14:paraId="7DD87F00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758D1C62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4186BF55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6966F0B9" w14:textId="77777777" w:rsidR="00675173" w:rsidRPr="00431B91" w:rsidRDefault="00431B91" w:rsidP="00431B91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="00675173" w:rsidRPr="00431B91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C27E175" w14:textId="1502228A" w:rsidR="00675173" w:rsidRPr="00431B91" w:rsidRDefault="00675173" w:rsidP="003A2F2F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431B91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</w:p>
        </w:tc>
      </w:tr>
    </w:tbl>
    <w:p w14:paraId="277D5235" w14:textId="77777777" w:rsidR="00675173" w:rsidRDefault="00675173" w:rsidP="0000567D">
      <w:pPr>
        <w:spacing w:line="259" w:lineRule="auto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0DC77255" w14:textId="77777777" w:rsidR="0000567D" w:rsidRPr="0000567D" w:rsidRDefault="0000567D" w:rsidP="0000567D">
      <w:pPr>
        <w:spacing w:line="259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00567D">
        <w:rPr>
          <w:rFonts w:ascii="Times New Roman" w:eastAsia="Times New Roman" w:hAnsi="Times New Roman" w:cs="Times New Roman"/>
          <w:sz w:val="24"/>
          <w:szCs w:val="24"/>
        </w:rPr>
        <w:t>PWA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7928"/>
      </w:tblGrid>
      <w:tr w:rsidR="006C6017" w:rsidRPr="006C6017" w14:paraId="2DEAD022" w14:textId="77777777" w:rsidTr="0094554A">
        <w:tc>
          <w:tcPr>
            <w:tcW w:w="7928" w:type="dxa"/>
          </w:tcPr>
          <w:p w14:paraId="3779D2E6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//Lifecycle = register -&gt; install -&gt; activate https://bit.ly/CRA-PWA</w:t>
            </w:r>
          </w:p>
          <w:p w14:paraId="579CA399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2F3D053E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//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ip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localhost (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[::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1] - 127.0.0.0/8 )</w:t>
            </w:r>
          </w:p>
          <w:p w14:paraId="52FEDB23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const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isLocalhost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Boolean(</w:t>
            </w:r>
            <w:proofErr w:type="gramEnd"/>
          </w:p>
          <w:p w14:paraId="1629AFB9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window.location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hostname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== 'localhost' ||</w:t>
            </w:r>
          </w:p>
          <w:p w14:paraId="58471629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window.location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hostname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== '[::1]' ||</w:t>
            </w:r>
          </w:p>
          <w:p w14:paraId="3A2A0773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window.location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hostname.matc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</w:p>
          <w:p w14:paraId="796C9779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/^127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?: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\.(?:25[0-5]|2[0-4][0-9]|[01]?[0-9][0-9]?)){3}$/</w:t>
            </w:r>
          </w:p>
          <w:p w14:paraId="55FBEED9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3D06D845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4AA395F3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00BC5EAD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export function register(config) {</w:t>
            </w:r>
          </w:p>
          <w:p w14:paraId="5588CCB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//Cek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apaka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service worker support pada browser</w:t>
            </w:r>
          </w:p>
          <w:p w14:paraId="7C2184D4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if ('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erviceWorker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' in navigator) {</w:t>
            </w:r>
          </w:p>
          <w:p w14:paraId="2CF1BF37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const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public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new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URL(</w:t>
            </w:r>
            <w:proofErr w:type="spellStart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process.env.PUBLIC_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,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window.location.href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514160BE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//Service worker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idak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jala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jika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public file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diluar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url</w:t>
            </w:r>
            <w:proofErr w:type="spellEnd"/>
          </w:p>
          <w:p w14:paraId="542948F7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if (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publicUrl.origi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!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==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window.location.origi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 {</w:t>
            </w:r>
          </w:p>
          <w:p w14:paraId="4EE113CE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turn</w:t>
            </w:r>
          </w:p>
          <w:p w14:paraId="2BC1AB24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3FCF4DBC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0EE5EDFB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//Ketika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halama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ela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di load </w:t>
            </w:r>
          </w:p>
          <w:p w14:paraId="25E7710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window.addEventListener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'load', () =&gt; {</w:t>
            </w:r>
          </w:p>
          <w:p w14:paraId="3AE6FD65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const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w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`${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process.env.PUBLIC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_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/sw-custom.js`</w:t>
            </w:r>
          </w:p>
          <w:p w14:paraId="4A93D0DA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if (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isLocalhost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 {</w:t>
            </w:r>
          </w:p>
          <w:p w14:paraId="23C007C6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heckValidServiceWorker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spellStart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w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, config)</w:t>
            </w:r>
          </w:p>
          <w:p w14:paraId="18F702D6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navigator.serviceWorker.ready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the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() =&gt; {</w:t>
            </w:r>
          </w:p>
          <w:p w14:paraId="57347F4B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'Web app served cache-first')</w:t>
            </w:r>
          </w:p>
          <w:p w14:paraId="140438E4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10731BD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 else {</w:t>
            </w:r>
          </w:p>
          <w:p w14:paraId="0C0BC7E6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//Register SW</w:t>
            </w:r>
          </w:p>
          <w:p w14:paraId="3B008ACA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gisterValidSW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spellStart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w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, config)</w:t>
            </w:r>
          </w:p>
          <w:p w14:paraId="1ED92A42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C36F10F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32CA8013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1DA03883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6A4CABD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1B0283A3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function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gisterValidSW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spellStart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w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, config) {</w:t>
            </w:r>
          </w:p>
          <w:p w14:paraId="4A80C8EC" w14:textId="77777777" w:rsid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//------Register SW</w:t>
            </w:r>
          </w:p>
          <w:p w14:paraId="49A8F53A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navigator.serviceWorker</w:t>
            </w:r>
            <w:proofErr w:type="spellEnd"/>
            <w:proofErr w:type="gramEnd"/>
          </w:p>
          <w:p w14:paraId="71D496B2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register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w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</w:t>
            </w:r>
          </w:p>
          <w:p w14:paraId="03A628B3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then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registration =&gt; {</w:t>
            </w:r>
          </w:p>
          <w:p w14:paraId="1873FC39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gistration.onupdatefound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() =&gt; {</w:t>
            </w:r>
          </w:p>
          <w:p w14:paraId="349FDC17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const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installingWorker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gistration.installing</w:t>
            </w:r>
            <w:proofErr w:type="spellEnd"/>
            <w:proofErr w:type="gramEnd"/>
          </w:p>
          <w:p w14:paraId="73CB3FD6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lastRenderedPageBreak/>
              <w:t xml:space="preserve">    if (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installingWorker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= null) {</w:t>
            </w:r>
          </w:p>
          <w:p w14:paraId="575CDAA5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turn</w:t>
            </w:r>
          </w:p>
          <w:p w14:paraId="203CC6FB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6AA5942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installingWorker.onstatechange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() =&gt; {</w:t>
            </w:r>
          </w:p>
          <w:p w14:paraId="602F1D27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//------------install SW</w:t>
            </w:r>
          </w:p>
          <w:p w14:paraId="0A7E5BC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if (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installingWorker.state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== 'installed') {</w:t>
            </w:r>
          </w:p>
          <w:p w14:paraId="2C92B4E2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//Cek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apaka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w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aktif</w:t>
            </w:r>
            <w:proofErr w:type="spellEnd"/>
          </w:p>
          <w:p w14:paraId="13321DAB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if (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navigator.serviceWorker.controller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 {</w:t>
            </w:r>
          </w:p>
          <w:p w14:paraId="04A8DB4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// Update precached content di fetch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api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SW lama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masi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di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jalanka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ampai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tab di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utup</w:t>
            </w:r>
            <w:proofErr w:type="spellEnd"/>
          </w:p>
          <w:p w14:paraId="5CEFED95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'Content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baru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ela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di fetch dan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iap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digunaka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aat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tab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ela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ditutup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')</w:t>
            </w:r>
          </w:p>
          <w:p w14:paraId="7B7A43F8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 if (config &amp;&amp;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fig.onUpdate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 {</w:t>
            </w:r>
          </w:p>
          <w:p w14:paraId="1C8E6EF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fig.onUpdate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registration)</w:t>
            </w:r>
          </w:p>
          <w:p w14:paraId="1F42D21E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1839613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 else {</w:t>
            </w:r>
          </w:p>
          <w:p w14:paraId="1021343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'Content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ela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di cached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untuk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mode offline.')</w:t>
            </w:r>
          </w:p>
          <w:p w14:paraId="64DBF4BF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 if (config &amp;&amp;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fig.onSuccess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 {</w:t>
            </w:r>
          </w:p>
          <w:p w14:paraId="65491F06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fig.onSuccess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registration)</w:t>
            </w:r>
          </w:p>
          <w:p w14:paraId="413808A3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1DB03ECB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D65A29A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F1BB1E9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3484E175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8CA069D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296CAF52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catch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error =&gt; {</w:t>
            </w:r>
          </w:p>
          <w:p w14:paraId="498EA10C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sole.error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('Error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aat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register service worker:', error)</w:t>
            </w:r>
          </w:p>
          <w:p w14:paraId="7FC53567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4B9EADC6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217D5A6D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6102C4BD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function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heckValidServiceWorker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spellStart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w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, config) {</w:t>
            </w:r>
          </w:p>
          <w:p w14:paraId="424268E4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// Cek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apaka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SW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udah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ada</w:t>
            </w:r>
            <w:proofErr w:type="spellEnd"/>
          </w:p>
          <w:p w14:paraId="08BED1B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fetch(</w:t>
            </w:r>
            <w:proofErr w:type="spellStart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w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, {</w:t>
            </w:r>
          </w:p>
          <w:p w14:paraId="1B7F252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headers: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{ '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ervice-Worker': 'script' }</w:t>
            </w:r>
          </w:p>
          <w:p w14:paraId="77C034CF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23B6D087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then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response =&gt; {</w:t>
            </w:r>
          </w:p>
          <w:p w14:paraId="376A911A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const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tentType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sponse.headers.get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'content-type')</w:t>
            </w:r>
          </w:p>
          <w:p w14:paraId="0E4D65EB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if (</w:t>
            </w:r>
            <w:proofErr w:type="spellStart"/>
            <w:proofErr w:type="gramStart"/>
            <w:r>
              <w:rPr>
                <w:rFonts w:ascii="Courier New" w:eastAsia="Times New Roman" w:hAnsi="Courier New" w:cs="Courier New"/>
                <w:sz w:val="20"/>
                <w:szCs w:val="20"/>
              </w:rPr>
              <w:t>response.status</w:t>
            </w:r>
            <w:proofErr w:type="spellEnd"/>
            <w:proofErr w:type="gramEnd"/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=== 404 ||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tentType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!= null &amp;&amp;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contentTyp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>e.indexOf</w:t>
            </w:r>
            <w:proofErr w:type="spellEnd"/>
            <w:r>
              <w:rPr>
                <w:rFonts w:ascii="Courier New" w:eastAsia="Times New Roman" w:hAnsi="Courier New" w:cs="Courier New"/>
                <w:sz w:val="20"/>
                <w:szCs w:val="20"/>
              </w:rPr>
              <w:t>('</w:t>
            </w:r>
            <w:proofErr w:type="spellStart"/>
            <w:r>
              <w:rPr>
                <w:rFonts w:ascii="Courier New" w:eastAsia="Times New Roman" w:hAnsi="Courier New" w:cs="Courier New"/>
                <w:sz w:val="20"/>
                <w:szCs w:val="20"/>
              </w:rPr>
              <w:t>javascript</w:t>
            </w:r>
            <w:proofErr w:type="spellEnd"/>
            <w:r>
              <w:rPr>
                <w:rFonts w:ascii="Courier New" w:eastAsia="Times New Roman" w:hAnsi="Courier New" w:cs="Courier New"/>
                <w:sz w:val="20"/>
                <w:szCs w:val="20"/>
              </w:rPr>
              <w:t>') === -1)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 {</w:t>
            </w:r>
          </w:p>
          <w:p w14:paraId="4A4BA92F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// SW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idak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di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emuka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</w:p>
          <w:p w14:paraId="53A64E7C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navigator.serviceWorker.ready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the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registration =&gt; {</w:t>
            </w:r>
          </w:p>
          <w:p w14:paraId="2E1DBFCB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gistration.unregister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).then(() =&gt; {</w:t>
            </w:r>
          </w:p>
          <w:p w14:paraId="465392EE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window.location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reload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0F38998B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9671E40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54002BEE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 else {</w:t>
            </w:r>
          </w:p>
          <w:p w14:paraId="25A22985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// SW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ditemuka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. Proses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dilanjutkan</w:t>
            </w:r>
            <w:proofErr w:type="spellEnd"/>
          </w:p>
          <w:p w14:paraId="591FA7E9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gisterValidSW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</w:t>
            </w:r>
            <w:proofErr w:type="spellStart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wUrl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, config)</w:t>
            </w:r>
          </w:p>
          <w:p w14:paraId="2E797242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042114F0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42CEF3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catch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() =&gt; {</w:t>
            </w:r>
          </w:p>
          <w:p w14:paraId="4AE0E086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gramStart"/>
            <w:r>
              <w:rPr>
                <w:rFonts w:ascii="Courier New" w:eastAsia="Times New Roman" w:hAnsi="Courier New" w:cs="Courier New"/>
                <w:sz w:val="20"/>
                <w:szCs w:val="20"/>
              </w:rPr>
              <w:t>console.log(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'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Tidak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ada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koneksi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Internet. Web App 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dalam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offline mode.')</w:t>
            </w:r>
          </w:p>
          <w:p w14:paraId="30125796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4AB6E657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65AF7111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</w:p>
          <w:p w14:paraId="169194BC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export function </w:t>
            </w:r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unregister(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) {</w:t>
            </w:r>
          </w:p>
          <w:p w14:paraId="6A03B7ED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if ('</w:t>
            </w:r>
            <w:proofErr w:type="spell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serviceWorker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' in navigator) {</w:t>
            </w:r>
          </w:p>
          <w:p w14:paraId="2BB3F1D0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navigator.serviceWorker.ready</w:t>
            </w:r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.then</w:t>
            </w:r>
            <w:proofErr w:type="spell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registration =&gt; {</w:t>
            </w:r>
          </w:p>
          <w:p w14:paraId="315095ED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registration.unregister</w:t>
            </w:r>
            <w:proofErr w:type="spellEnd"/>
            <w:proofErr w:type="gramEnd"/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()</w:t>
            </w:r>
          </w:p>
          <w:p w14:paraId="7B946502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)</w:t>
            </w:r>
          </w:p>
          <w:p w14:paraId="06F3FB9C" w14:textId="77777777" w:rsidR="007D2185" w:rsidRPr="007D2185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>
              <w:rPr>
                <w:rFonts w:ascii="Courier New" w:eastAsia="Times New Roman" w:hAnsi="Courier New" w:cs="Courier New"/>
                <w:sz w:val="20"/>
                <w:szCs w:val="20"/>
              </w:rPr>
              <w:t xml:space="preserve"> </w:t>
            </w: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  <w:p w14:paraId="59084924" w14:textId="77777777" w:rsidR="006C6017" w:rsidRPr="006C6017" w:rsidRDefault="007D2185" w:rsidP="007D2185">
            <w:pPr>
              <w:spacing w:line="240" w:lineRule="auto"/>
              <w:rPr>
                <w:rFonts w:ascii="Courier New" w:eastAsia="Times New Roman" w:hAnsi="Courier New" w:cs="Courier New"/>
                <w:sz w:val="20"/>
                <w:szCs w:val="20"/>
              </w:rPr>
            </w:pPr>
            <w:r w:rsidRPr="007D2185">
              <w:rPr>
                <w:rFonts w:ascii="Courier New" w:eastAsia="Times New Roman" w:hAnsi="Courier New" w:cs="Courier New"/>
                <w:sz w:val="20"/>
                <w:szCs w:val="20"/>
              </w:rPr>
              <w:t>}</w:t>
            </w:r>
          </w:p>
        </w:tc>
      </w:tr>
    </w:tbl>
    <w:p w14:paraId="243F6AF7" w14:textId="77777777" w:rsidR="004F0BCC" w:rsidRDefault="004F0BCC" w:rsidP="0000567D"/>
    <w:p w14:paraId="2FF74B91" w14:textId="77777777" w:rsidR="004F0BCC" w:rsidRPr="004F0BCC" w:rsidRDefault="004F0BCC" w:rsidP="004F0BCC"/>
    <w:p w14:paraId="3D1AB83E" w14:textId="77777777" w:rsidR="004F0BCC" w:rsidRPr="004F0BCC" w:rsidRDefault="004F0BCC" w:rsidP="004F0BCC"/>
    <w:p w14:paraId="451AEFB3" w14:textId="77777777" w:rsidR="004F0BCC" w:rsidRPr="004F0BCC" w:rsidRDefault="004F0BCC" w:rsidP="004F0BCC"/>
    <w:p w14:paraId="356A8350" w14:textId="77777777" w:rsidR="004F0BCC" w:rsidRPr="004F0BCC" w:rsidRDefault="004F0BCC" w:rsidP="004F0BCC"/>
    <w:p w14:paraId="523C735F" w14:textId="77777777" w:rsidR="00540083" w:rsidRDefault="00540083" w:rsidP="004F0BCC">
      <w:pPr>
        <w:sectPr w:rsidR="00540083" w:rsidSect="005146DC">
          <w:pgSz w:w="11907" w:h="16840" w:code="9"/>
          <w:pgMar w:top="2268" w:right="1701" w:bottom="1701" w:left="2268" w:header="720" w:footer="720" w:gutter="0"/>
          <w:cols w:space="720"/>
          <w:titlePg/>
          <w:docGrid w:linePitch="360"/>
        </w:sectPr>
      </w:pPr>
    </w:p>
    <w:p w14:paraId="7422DF25" w14:textId="77777777" w:rsidR="004F0BCC" w:rsidRPr="004F0BCC" w:rsidRDefault="004F0BCC" w:rsidP="004F0BCC">
      <w:pPr>
        <w:pStyle w:val="Heading1"/>
        <w:numPr>
          <w:ilvl w:val="0"/>
          <w:numId w:val="0"/>
        </w:numPr>
        <w:spacing w:line="960" w:lineRule="auto"/>
        <w:ind w:left="357" w:hanging="357"/>
        <w:contextualSpacing/>
        <w:jc w:val="center"/>
        <w:rPr>
          <w:b/>
          <w:color w:val="auto"/>
        </w:rPr>
      </w:pPr>
      <w:bookmarkStart w:id="212" w:name="_Toc18576491"/>
      <w:bookmarkStart w:id="213" w:name="_Toc52929918"/>
      <w:r w:rsidRPr="004F0BCC">
        <w:rPr>
          <w:b/>
          <w:color w:val="auto"/>
        </w:rPr>
        <w:lastRenderedPageBreak/>
        <w:t>RIWAYAT HIDUP</w:t>
      </w:r>
      <w:bookmarkEnd w:id="212"/>
      <w:bookmarkEnd w:id="213"/>
    </w:p>
    <w:p w14:paraId="523F6F9D" w14:textId="77777777" w:rsidR="004F0BCC" w:rsidRPr="004F0BCC" w:rsidRDefault="004F0BCC" w:rsidP="004F0BCC">
      <w:pPr>
        <w:tabs>
          <w:tab w:val="left" w:pos="7217"/>
        </w:tabs>
        <w:rPr>
          <w:rFonts w:ascii="Times New Roman" w:hAnsi="Times New Roman" w:cs="Times New Roman"/>
          <w:b/>
          <w:sz w:val="24"/>
          <w:szCs w:val="24"/>
        </w:rPr>
      </w:pPr>
    </w:p>
    <w:sectPr w:rsidR="004F0BCC" w:rsidRPr="004F0BCC" w:rsidSect="00007A5A">
      <w:pgSz w:w="11907" w:h="16840" w:code="9"/>
      <w:pgMar w:top="2268" w:right="1701" w:bottom="1701" w:left="2268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jrejito" w:date="2021-02-08T10:35:00Z" w:initials="JR">
    <w:p w14:paraId="1CCFE2D2" w14:textId="1CDFB72F" w:rsidR="00A64785" w:rsidRDefault="00A64785" w:rsidP="00167DBD">
      <w:pPr>
        <w:pStyle w:val="CommentText"/>
        <w:numPr>
          <w:ilvl w:val="0"/>
          <w:numId w:val="22"/>
        </w:numPr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BOLD dan KAPITAL</w:t>
      </w:r>
    </w:p>
    <w:p w14:paraId="3F08F846" w14:textId="77777777" w:rsidR="00A64785" w:rsidRDefault="00A64785" w:rsidP="00167DBD">
      <w:pPr>
        <w:pStyle w:val="CommentText"/>
        <w:numPr>
          <w:ilvl w:val="0"/>
          <w:numId w:val="22"/>
        </w:numPr>
      </w:pPr>
      <w:r>
        <w:t xml:space="preserve">Kata </w:t>
      </w:r>
      <w:proofErr w:type="spellStart"/>
      <w:r>
        <w:t>dalam</w:t>
      </w:r>
      <w:proofErr w:type="spellEnd"/>
      <w:r>
        <w:t xml:space="preserve"> Bahasa </w:t>
      </w:r>
      <w:proofErr w:type="spellStart"/>
      <w:r>
        <w:t>Inggris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ITALIC.</w:t>
      </w:r>
    </w:p>
    <w:p w14:paraId="0470C0ED" w14:textId="3C48C1F3" w:rsidR="00A64785" w:rsidRDefault="00A64785" w:rsidP="00167DBD">
      <w:pPr>
        <w:pStyle w:val="CommentText"/>
        <w:numPr>
          <w:ilvl w:val="0"/>
          <w:numId w:val="22"/>
        </w:numPr>
      </w:pPr>
      <w:proofErr w:type="spellStart"/>
      <w:r>
        <w:t>Singkatan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panjangannya</w:t>
      </w:r>
      <w:proofErr w:type="spellEnd"/>
      <w:r>
        <w:t>.</w:t>
      </w:r>
    </w:p>
  </w:comment>
  <w:comment w:id="1" w:author="jrejito" w:date="2021-02-08T10:38:00Z" w:initials="JR">
    <w:p w14:paraId="6DA4B2A3" w14:textId="21DB1065" w:rsidR="00A64785" w:rsidRDefault="00A64785">
      <w:pPr>
        <w:pStyle w:val="CommentText"/>
      </w:pPr>
      <w:r>
        <w:rPr>
          <w:rStyle w:val="CommentReference"/>
        </w:rPr>
        <w:annotationRef/>
      </w:r>
      <w:r>
        <w:t xml:space="preserve">Nama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KAPITAL</w:t>
      </w:r>
    </w:p>
  </w:comment>
  <w:comment w:id="2" w:author="jrejito" w:date="2021-02-08T10:35:00Z" w:initials="JR">
    <w:p w14:paraId="0E338666" w14:textId="77777777" w:rsidR="00A64785" w:rsidRDefault="00A64785" w:rsidP="00A64785">
      <w:pPr>
        <w:pStyle w:val="CommentText"/>
        <w:numPr>
          <w:ilvl w:val="0"/>
          <w:numId w:val="22"/>
        </w:numPr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BOLD dan KAPITAL</w:t>
      </w:r>
    </w:p>
    <w:p w14:paraId="69B7A5E2" w14:textId="77777777" w:rsidR="00A64785" w:rsidRDefault="00A64785" w:rsidP="00A64785">
      <w:pPr>
        <w:pStyle w:val="CommentText"/>
        <w:numPr>
          <w:ilvl w:val="0"/>
          <w:numId w:val="22"/>
        </w:numPr>
      </w:pPr>
      <w:r>
        <w:t xml:space="preserve">Kata </w:t>
      </w:r>
      <w:proofErr w:type="spellStart"/>
      <w:r>
        <w:t>dalam</w:t>
      </w:r>
      <w:proofErr w:type="spellEnd"/>
      <w:r>
        <w:t xml:space="preserve"> Bahasa </w:t>
      </w:r>
      <w:proofErr w:type="spellStart"/>
      <w:r>
        <w:t>Inggris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ITALIC.</w:t>
      </w:r>
    </w:p>
    <w:p w14:paraId="4563BD19" w14:textId="77777777" w:rsidR="00A64785" w:rsidRDefault="00A64785" w:rsidP="00A64785">
      <w:pPr>
        <w:pStyle w:val="CommentText"/>
        <w:numPr>
          <w:ilvl w:val="0"/>
          <w:numId w:val="22"/>
        </w:numPr>
      </w:pPr>
      <w:proofErr w:type="spellStart"/>
      <w:r>
        <w:t>Singkatan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panjangannya</w:t>
      </w:r>
      <w:proofErr w:type="spellEnd"/>
      <w:r>
        <w:t>.</w:t>
      </w:r>
    </w:p>
  </w:comment>
  <w:comment w:id="3" w:author="jrejito" w:date="2021-02-08T10:38:00Z" w:initials="JR">
    <w:p w14:paraId="43123D09" w14:textId="77777777" w:rsidR="00A64785" w:rsidRDefault="00A64785" w:rsidP="001E119F">
      <w:pPr>
        <w:pStyle w:val="CommentText"/>
      </w:pPr>
      <w:r>
        <w:rPr>
          <w:rStyle w:val="CommentReference"/>
        </w:rPr>
        <w:annotationRef/>
      </w:r>
      <w:r>
        <w:t xml:space="preserve">Nama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KAPITAL</w:t>
      </w:r>
    </w:p>
  </w:comment>
  <w:comment w:id="5" w:author="jrejito" w:date="2021-02-08T13:29:00Z" w:initials="JR">
    <w:p w14:paraId="78323F7B" w14:textId="77777777" w:rsidR="00A64785" w:rsidRDefault="00A64785" w:rsidP="00167DBD">
      <w:pPr>
        <w:pStyle w:val="CommentText"/>
        <w:numPr>
          <w:ilvl w:val="0"/>
          <w:numId w:val="25"/>
        </w:numPr>
      </w:pPr>
      <w:r>
        <w:rPr>
          <w:rStyle w:val="CommentReference"/>
        </w:rPr>
        <w:annotationRef/>
      </w:r>
      <w:r>
        <w:t xml:space="preserve">Kata </w:t>
      </w:r>
      <w:proofErr w:type="spellStart"/>
      <w:r>
        <w:t>Pengantar</w:t>
      </w:r>
      <w:proofErr w:type="spellEnd"/>
      <w:r>
        <w:t xml:space="preserve">, </w:t>
      </w:r>
      <w:proofErr w:type="spellStart"/>
      <w:r>
        <w:t>Abstrak</w:t>
      </w:r>
      <w:proofErr w:type="spellEnd"/>
      <w:r>
        <w:t xml:space="preserve">, Abstract, Daftar Isi, </w:t>
      </w:r>
      <w:proofErr w:type="spellStart"/>
      <w:r>
        <w:t>Dafta</w:t>
      </w:r>
      <w:proofErr w:type="spellEnd"/>
      <w:r>
        <w:t xml:space="preserve"> Gambar, Daftar </w:t>
      </w:r>
      <w:proofErr w:type="spellStart"/>
      <w:r>
        <w:t>Tabel</w:t>
      </w:r>
      <w:proofErr w:type="spellEnd"/>
      <w:r>
        <w:t xml:space="preserve"> dan Daftar Lampiran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KAPITAL</w:t>
      </w:r>
    </w:p>
    <w:p w14:paraId="26CBE626" w14:textId="77777777" w:rsidR="00A64785" w:rsidRDefault="00A64785" w:rsidP="00167DBD">
      <w:pPr>
        <w:pStyle w:val="CommentText"/>
        <w:numPr>
          <w:ilvl w:val="0"/>
          <w:numId w:val="25"/>
        </w:numPr>
      </w:pPr>
      <w:r>
        <w:t xml:space="preserve">Jarak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</w:t>
      </w:r>
      <w:proofErr w:type="spellStart"/>
      <w:r>
        <w:t>berjarak</w:t>
      </w:r>
      <w:proofErr w:type="spellEnd"/>
      <w:r>
        <w:t xml:space="preserve"> 4 </w:t>
      </w:r>
      <w:proofErr w:type="spellStart"/>
      <w:r>
        <w:t>spasi</w:t>
      </w:r>
      <w:proofErr w:type="spellEnd"/>
      <w:r>
        <w:t>.</w:t>
      </w:r>
    </w:p>
    <w:p w14:paraId="56D37FA9" w14:textId="77777777" w:rsidR="00A64785" w:rsidRDefault="00A64785" w:rsidP="00167DBD">
      <w:pPr>
        <w:pStyle w:val="CommentText"/>
        <w:numPr>
          <w:ilvl w:val="0"/>
          <w:numId w:val="25"/>
        </w:numPr>
      </w:pPr>
      <w:proofErr w:type="spellStart"/>
      <w:r>
        <w:t>Penomor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nomor</w:t>
      </w:r>
      <w:proofErr w:type="spellEnd"/>
      <w:r>
        <w:t xml:space="preserve"> </w:t>
      </w:r>
      <w:proofErr w:type="spellStart"/>
      <w:r>
        <w:t>romawi</w:t>
      </w:r>
      <w:proofErr w:type="spellEnd"/>
      <w:r>
        <w:t xml:space="preserve"> (I, ii, iii, </w:t>
      </w:r>
      <w:proofErr w:type="spellStart"/>
      <w:r>
        <w:t>dst</w:t>
      </w:r>
      <w:proofErr w:type="spellEnd"/>
      <w:r>
        <w:t>)</w:t>
      </w:r>
    </w:p>
    <w:p w14:paraId="72B19C47" w14:textId="0462A152" w:rsidR="00A64785" w:rsidRDefault="00A64785" w:rsidP="0070628F">
      <w:pPr>
        <w:pStyle w:val="CommentText"/>
      </w:pPr>
    </w:p>
  </w:comment>
  <w:comment w:id="6" w:author="jrejito" w:date="2021-02-08T11:11:00Z" w:initials="JR">
    <w:p w14:paraId="6D17F9BD" w14:textId="1AEAD46B" w:rsidR="00A64785" w:rsidRDefault="00A64785">
      <w:pPr>
        <w:pStyle w:val="CommentText"/>
      </w:pPr>
      <w:r>
        <w:rPr>
          <w:rStyle w:val="CommentReference"/>
        </w:rPr>
        <w:annotationRef/>
      </w:r>
      <w:r>
        <w:t xml:space="preserve">Kata </w:t>
      </w:r>
      <w:proofErr w:type="spellStart"/>
      <w:r>
        <w:t>Pengantar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 </w:t>
      </w:r>
      <w:proofErr w:type="spellStart"/>
      <w:r>
        <w:t>ukuruan</w:t>
      </w:r>
      <w:proofErr w:type="spellEnd"/>
      <w:r>
        <w:t xml:space="preserve"> 2 </w:t>
      </w:r>
      <w:proofErr w:type="spellStart"/>
      <w:r>
        <w:t>spasi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baris</w:t>
      </w:r>
    </w:p>
  </w:comment>
  <w:comment w:id="8" w:author="jrejito" w:date="2021-02-09T14:21:00Z" w:initials="JR">
    <w:p w14:paraId="32237D3E" w14:textId="77777777" w:rsidR="00A64785" w:rsidRDefault="00A64785" w:rsidP="002F55E3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KAPITAL</w:t>
      </w:r>
    </w:p>
    <w:p w14:paraId="667DBE51" w14:textId="77777777" w:rsidR="00A64785" w:rsidRDefault="00A64785" w:rsidP="002F55E3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DAFTAR ISI </w:t>
      </w:r>
    </w:p>
    <w:p w14:paraId="16889096" w14:textId="03F8450D" w:rsidR="00A64785" w:rsidRDefault="00A64785" w:rsidP="002F55E3">
      <w:pPr>
        <w:pStyle w:val="CommentText"/>
      </w:pPr>
      <w:r>
        <w:t xml:space="preserve">dan </w:t>
      </w:r>
      <w:proofErr w:type="spellStart"/>
      <w:r>
        <w:t>isi</w:t>
      </w:r>
      <w:proofErr w:type="spellEnd"/>
      <w:r>
        <w:t xml:space="preserve"> </w:t>
      </w:r>
      <w:proofErr w:type="spellStart"/>
      <w:r>
        <w:t>berjarak</w:t>
      </w:r>
      <w:proofErr w:type="spellEnd"/>
      <w:r>
        <w:t xml:space="preserve"> 4 </w:t>
      </w:r>
      <w:proofErr w:type="spellStart"/>
      <w:r>
        <w:t>spasi</w:t>
      </w:r>
      <w:proofErr w:type="spellEnd"/>
    </w:p>
    <w:p w14:paraId="791DCC02" w14:textId="101F94E6" w:rsidR="00A64785" w:rsidRDefault="00A64785">
      <w:pPr>
        <w:pStyle w:val="CommentText"/>
      </w:pPr>
    </w:p>
  </w:comment>
  <w:comment w:id="9" w:author="jrejito" w:date="2021-02-08T13:37:00Z" w:initials="JR">
    <w:p w14:paraId="44E44C78" w14:textId="77777777" w:rsidR="00A64785" w:rsidRDefault="00A64785" w:rsidP="00167DBD">
      <w:pPr>
        <w:pStyle w:val="CommentText"/>
        <w:numPr>
          <w:ilvl w:val="0"/>
          <w:numId w:val="27"/>
        </w:numPr>
      </w:pPr>
      <w:r>
        <w:rPr>
          <w:rStyle w:val="CommentReference"/>
        </w:rPr>
        <w:annotationRef/>
      </w:r>
      <w:r>
        <w:t xml:space="preserve">Daftar Isi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ukuran</w:t>
      </w:r>
      <w:proofErr w:type="spellEnd"/>
      <w:r>
        <w:t xml:space="preserve"> 1,5 </w:t>
      </w:r>
      <w:proofErr w:type="spellStart"/>
      <w:r>
        <w:t>spasi</w:t>
      </w:r>
      <w:proofErr w:type="spellEnd"/>
    </w:p>
    <w:p w14:paraId="0FAE839E" w14:textId="77777777" w:rsidR="00A64785" w:rsidRDefault="00A64785" w:rsidP="00167DBD">
      <w:pPr>
        <w:pStyle w:val="CommentText"/>
        <w:numPr>
          <w:ilvl w:val="0"/>
          <w:numId w:val="27"/>
        </w:numPr>
      </w:pPr>
      <w:r>
        <w:t xml:space="preserve">Format </w:t>
      </w:r>
      <w:proofErr w:type="spellStart"/>
      <w:r>
        <w:t>penulisan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format Table of Content </w:t>
      </w:r>
      <w:proofErr w:type="spellStart"/>
      <w:r>
        <w:t>dalam</w:t>
      </w:r>
      <w:proofErr w:type="spellEnd"/>
      <w:r>
        <w:t xml:space="preserve"> Microsoft Word. </w:t>
      </w:r>
    </w:p>
    <w:p w14:paraId="45C232D3" w14:textId="77777777" w:rsidR="00A64785" w:rsidRDefault="00A64785" w:rsidP="00167DBD">
      <w:pPr>
        <w:pStyle w:val="CommentText"/>
        <w:numPr>
          <w:ilvl w:val="0"/>
          <w:numId w:val="27"/>
        </w:numPr>
      </w:pPr>
      <w:r>
        <w:t xml:space="preserve">BAB </w:t>
      </w:r>
      <w:proofErr w:type="spellStart"/>
      <w:r>
        <w:t>dituliskan</w:t>
      </w:r>
      <w:proofErr w:type="spellEnd"/>
      <w:r>
        <w:t xml:space="preserve">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BAB.</w:t>
      </w:r>
    </w:p>
    <w:p w14:paraId="24350F97" w14:textId="77777777" w:rsidR="00A64785" w:rsidRDefault="00A64785" w:rsidP="00167DBD">
      <w:pPr>
        <w:pStyle w:val="CommentText"/>
        <w:numPr>
          <w:ilvl w:val="0"/>
          <w:numId w:val="27"/>
        </w:numPr>
      </w:pPr>
      <w:r>
        <w:t xml:space="preserve">Sub </w:t>
      </w:r>
      <w:proofErr w:type="spellStart"/>
      <w:r>
        <w:t>bab</w:t>
      </w:r>
      <w:proofErr w:type="spellEnd"/>
      <w:r>
        <w:t xml:space="preserve"> </w:t>
      </w:r>
      <w:proofErr w:type="spellStart"/>
      <w:r>
        <w:t>dituliskan</w:t>
      </w:r>
      <w:proofErr w:type="spellEnd"/>
      <w:r>
        <w:t xml:space="preserve"> rata </w:t>
      </w:r>
      <w:proofErr w:type="spellStart"/>
      <w:r>
        <w:t>kir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left margin.</w:t>
      </w:r>
    </w:p>
    <w:p w14:paraId="44C16F98" w14:textId="07030F01" w:rsidR="00A64785" w:rsidRDefault="00A64785" w:rsidP="00167DBD">
      <w:pPr>
        <w:pStyle w:val="CommentText"/>
        <w:numPr>
          <w:ilvl w:val="0"/>
          <w:numId w:val="27"/>
        </w:numPr>
      </w:pPr>
      <w:r>
        <w:t>Sub-</w:t>
      </w:r>
      <w:proofErr w:type="gramStart"/>
      <w:r>
        <w:t>sub Bab</w:t>
      </w:r>
      <w:proofErr w:type="gramEnd"/>
      <w:r>
        <w:t xml:space="preserve"> </w:t>
      </w:r>
      <w:proofErr w:type="spellStart"/>
      <w:r>
        <w:t>dituliskan</w:t>
      </w:r>
      <w:proofErr w:type="spellEnd"/>
      <w:r>
        <w:t xml:space="preserve"> ident rata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kata </w:t>
      </w:r>
      <w:proofErr w:type="spellStart"/>
      <w:r>
        <w:t>pertama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Sub </w:t>
      </w:r>
      <w:proofErr w:type="spellStart"/>
      <w:r>
        <w:t>bab.</w:t>
      </w:r>
      <w:proofErr w:type="spellEnd"/>
    </w:p>
  </w:comment>
  <w:comment w:id="11" w:author="jrejito" w:date="2021-02-09T14:21:00Z" w:initials="JR">
    <w:p w14:paraId="2A1C6ADD" w14:textId="77777777" w:rsidR="00A64785" w:rsidRDefault="00A64785" w:rsidP="002F55E3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KAPITAL</w:t>
      </w:r>
    </w:p>
    <w:p w14:paraId="1F3C5BDB" w14:textId="4F1A0B4B" w:rsidR="00A64785" w:rsidRDefault="00A64785" w:rsidP="002F55E3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DAFTAR TABEL dan </w:t>
      </w:r>
      <w:proofErr w:type="spellStart"/>
      <w:r>
        <w:t>isi</w:t>
      </w:r>
      <w:proofErr w:type="spellEnd"/>
      <w:r>
        <w:t xml:space="preserve"> </w:t>
      </w:r>
      <w:proofErr w:type="spellStart"/>
      <w:r>
        <w:t>berjarak</w:t>
      </w:r>
      <w:proofErr w:type="spellEnd"/>
      <w:r>
        <w:t xml:space="preserve"> 4 </w:t>
      </w:r>
      <w:proofErr w:type="spellStart"/>
      <w:r>
        <w:t>spasi</w:t>
      </w:r>
      <w:proofErr w:type="spellEnd"/>
    </w:p>
    <w:p w14:paraId="00FB04EB" w14:textId="699CA38B" w:rsidR="00A64785" w:rsidRDefault="00A64785">
      <w:pPr>
        <w:pStyle w:val="CommentText"/>
      </w:pPr>
    </w:p>
  </w:comment>
  <w:comment w:id="12" w:author="jrejito" w:date="2021-02-08T13:42:00Z" w:initials="JR">
    <w:p w14:paraId="0AA686C0" w14:textId="77777777" w:rsidR="00A64785" w:rsidRDefault="00A64785" w:rsidP="00167DBD">
      <w:pPr>
        <w:pStyle w:val="CommentText"/>
        <w:numPr>
          <w:ilvl w:val="0"/>
          <w:numId w:val="28"/>
        </w:numPr>
      </w:pPr>
      <w:r>
        <w:rPr>
          <w:rStyle w:val="CommentReference"/>
        </w:rPr>
        <w:annotationRef/>
      </w:r>
      <w:r>
        <w:t xml:space="preserve">Daftar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ditulis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1,5 </w:t>
      </w:r>
      <w:proofErr w:type="spellStart"/>
      <w:r>
        <w:t>spasi</w:t>
      </w:r>
      <w:proofErr w:type="spellEnd"/>
    </w:p>
    <w:p w14:paraId="02EDFA8F" w14:textId="77777777" w:rsidR="00A64785" w:rsidRDefault="00A64785" w:rsidP="00167DBD">
      <w:pPr>
        <w:pStyle w:val="CommentText"/>
        <w:numPr>
          <w:ilvl w:val="0"/>
          <w:numId w:val="28"/>
        </w:numPr>
      </w:pPr>
      <w:proofErr w:type="spellStart"/>
      <w:r>
        <w:t>Penomor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urutan</w:t>
      </w:r>
      <w:proofErr w:type="spellEnd"/>
      <w:r>
        <w:t xml:space="preserve"> BAB.</w:t>
      </w:r>
    </w:p>
    <w:p w14:paraId="1B634D11" w14:textId="350408E3" w:rsidR="00A64785" w:rsidRDefault="00A64785" w:rsidP="00167DBD">
      <w:pPr>
        <w:pStyle w:val="CommentText"/>
        <w:numPr>
          <w:ilvl w:val="0"/>
          <w:numId w:val="28"/>
        </w:numPr>
      </w:pPr>
      <w:proofErr w:type="spellStart"/>
      <w:r>
        <w:t>Penulisan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format Table of Content </w:t>
      </w:r>
      <w:proofErr w:type="spellStart"/>
      <w:r>
        <w:t>dalam</w:t>
      </w:r>
      <w:proofErr w:type="spellEnd"/>
      <w:r>
        <w:t xml:space="preserve"> Microsoft Word.</w:t>
      </w:r>
    </w:p>
  </w:comment>
  <w:comment w:id="14" w:author="jrejito" w:date="2021-02-09T14:22:00Z" w:initials="JR">
    <w:p w14:paraId="34D23AA0" w14:textId="77777777" w:rsidR="00A64785" w:rsidRDefault="00A64785" w:rsidP="002F55E3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KAPITAL</w:t>
      </w:r>
    </w:p>
    <w:p w14:paraId="001FE7C4" w14:textId="73631214" w:rsidR="00A64785" w:rsidRDefault="00A64785" w:rsidP="002F55E3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DAFTAR GAMBAR dan </w:t>
      </w:r>
      <w:proofErr w:type="spellStart"/>
      <w:r>
        <w:t>isi</w:t>
      </w:r>
      <w:proofErr w:type="spellEnd"/>
      <w:r>
        <w:t xml:space="preserve"> </w:t>
      </w:r>
      <w:proofErr w:type="spellStart"/>
      <w:r>
        <w:t>berjarak</w:t>
      </w:r>
      <w:proofErr w:type="spellEnd"/>
      <w:r>
        <w:t xml:space="preserve"> 4 </w:t>
      </w:r>
      <w:proofErr w:type="spellStart"/>
      <w:r>
        <w:t>spasi</w:t>
      </w:r>
      <w:proofErr w:type="spellEnd"/>
    </w:p>
    <w:p w14:paraId="3530096C" w14:textId="630B034C" w:rsidR="00A64785" w:rsidRDefault="00A64785">
      <w:pPr>
        <w:pStyle w:val="CommentText"/>
      </w:pPr>
    </w:p>
  </w:comment>
  <w:comment w:id="15" w:author="jrejito" w:date="2021-02-08T13:44:00Z" w:initials="JR">
    <w:p w14:paraId="414A05CE" w14:textId="6B482ED2" w:rsidR="00A64785" w:rsidRDefault="00A64785" w:rsidP="00167DBD">
      <w:pPr>
        <w:pStyle w:val="CommentText"/>
        <w:numPr>
          <w:ilvl w:val="0"/>
          <w:numId w:val="29"/>
        </w:numPr>
      </w:pPr>
      <w:r>
        <w:rPr>
          <w:rStyle w:val="CommentReference"/>
        </w:rPr>
        <w:annotationRef/>
      </w:r>
      <w:r>
        <w:t xml:space="preserve">Daftar Gambar </w:t>
      </w:r>
      <w:proofErr w:type="spellStart"/>
      <w:r>
        <w:t>ditulis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1,5 </w:t>
      </w:r>
      <w:proofErr w:type="spellStart"/>
      <w:r>
        <w:t>spasi</w:t>
      </w:r>
      <w:proofErr w:type="spellEnd"/>
    </w:p>
    <w:p w14:paraId="6AC9679D" w14:textId="77777777" w:rsidR="00A64785" w:rsidRDefault="00A64785" w:rsidP="00167DBD">
      <w:pPr>
        <w:pStyle w:val="CommentText"/>
        <w:numPr>
          <w:ilvl w:val="0"/>
          <w:numId w:val="29"/>
        </w:numPr>
      </w:pPr>
      <w:proofErr w:type="spellStart"/>
      <w:r>
        <w:t>Penomoran</w:t>
      </w:r>
      <w:proofErr w:type="spellEnd"/>
      <w:r>
        <w:t xml:space="preserve"> Gambar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urutan</w:t>
      </w:r>
      <w:proofErr w:type="spellEnd"/>
      <w:r>
        <w:t xml:space="preserve"> BAB.</w:t>
      </w:r>
    </w:p>
    <w:p w14:paraId="48746DD3" w14:textId="67A21AA2" w:rsidR="00A64785" w:rsidRDefault="00A64785" w:rsidP="00167DBD">
      <w:pPr>
        <w:pStyle w:val="CommentText"/>
        <w:numPr>
          <w:ilvl w:val="0"/>
          <w:numId w:val="29"/>
        </w:numPr>
      </w:pPr>
      <w:proofErr w:type="spellStart"/>
      <w:r>
        <w:t>Penulisan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Gambar </w:t>
      </w:r>
      <w:proofErr w:type="spellStart"/>
      <w:r>
        <w:t>mengikuti</w:t>
      </w:r>
      <w:proofErr w:type="spellEnd"/>
      <w:r>
        <w:t xml:space="preserve"> format Table of Content </w:t>
      </w:r>
      <w:proofErr w:type="spellStart"/>
      <w:r>
        <w:t>dalam</w:t>
      </w:r>
      <w:proofErr w:type="spellEnd"/>
      <w:r>
        <w:t xml:space="preserve"> Microsoft Word.</w:t>
      </w:r>
    </w:p>
  </w:comment>
  <w:comment w:id="18" w:author="jrejito" w:date="2021-02-08T13:46:00Z" w:initials="JR">
    <w:p w14:paraId="3F4B22BB" w14:textId="77777777" w:rsidR="00A64785" w:rsidRDefault="00A64785" w:rsidP="00167DBD">
      <w:pPr>
        <w:pStyle w:val="CommentText"/>
        <w:numPr>
          <w:ilvl w:val="0"/>
          <w:numId w:val="30"/>
        </w:numPr>
      </w:pPr>
      <w:r>
        <w:rPr>
          <w:rStyle w:val="CommentReference"/>
        </w:rPr>
        <w:annotationRef/>
      </w:r>
      <w:r>
        <w:t xml:space="preserve">Daftar Lampiran </w:t>
      </w:r>
      <w:proofErr w:type="spellStart"/>
      <w:r>
        <w:t>ditulis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arak</w:t>
      </w:r>
      <w:proofErr w:type="spellEnd"/>
      <w:r>
        <w:t xml:space="preserve"> 1,5 </w:t>
      </w:r>
      <w:proofErr w:type="spellStart"/>
      <w:r>
        <w:t>spasi</w:t>
      </w:r>
      <w:proofErr w:type="spellEnd"/>
    </w:p>
    <w:p w14:paraId="4460C484" w14:textId="77777777" w:rsidR="00A64785" w:rsidRDefault="00A64785" w:rsidP="00167DBD">
      <w:pPr>
        <w:pStyle w:val="CommentText"/>
        <w:numPr>
          <w:ilvl w:val="0"/>
          <w:numId w:val="30"/>
        </w:numPr>
      </w:pPr>
      <w:proofErr w:type="spellStart"/>
      <w:r>
        <w:t>Penomoran</w:t>
      </w:r>
      <w:proofErr w:type="spellEnd"/>
      <w:r>
        <w:t xml:space="preserve"> Lampiran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dimulai</w:t>
      </w:r>
      <w:proofErr w:type="spellEnd"/>
      <w:r>
        <w:t xml:space="preserve"> Lampiran 1, 2, </w:t>
      </w:r>
      <w:proofErr w:type="spellStart"/>
      <w:r>
        <w:t>dst</w:t>
      </w:r>
      <w:proofErr w:type="spellEnd"/>
      <w:r>
        <w:t>.</w:t>
      </w:r>
    </w:p>
    <w:p w14:paraId="50E4A3D9" w14:textId="3A64B42C" w:rsidR="00A64785" w:rsidRDefault="00A64785" w:rsidP="00167DBD">
      <w:pPr>
        <w:pStyle w:val="CommentText"/>
        <w:numPr>
          <w:ilvl w:val="0"/>
          <w:numId w:val="30"/>
        </w:numPr>
      </w:pPr>
      <w:proofErr w:type="spellStart"/>
      <w:r>
        <w:t>Penulisan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format Table of Content </w:t>
      </w:r>
      <w:proofErr w:type="spellStart"/>
      <w:r>
        <w:t>dalam</w:t>
      </w:r>
      <w:proofErr w:type="spellEnd"/>
      <w:r>
        <w:t xml:space="preserve"> Microsoft Word.</w:t>
      </w:r>
    </w:p>
  </w:comment>
  <w:comment w:id="17" w:author="jrejito" w:date="2021-02-09T14:22:00Z" w:initials="JR">
    <w:p w14:paraId="37BE01B6" w14:textId="77777777" w:rsidR="00A64785" w:rsidRDefault="00A64785" w:rsidP="002F55E3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uruf</w:t>
      </w:r>
      <w:proofErr w:type="spellEnd"/>
      <w:r>
        <w:t xml:space="preserve"> KAPITAL</w:t>
      </w:r>
    </w:p>
    <w:p w14:paraId="0F547C0F" w14:textId="764C66D8" w:rsidR="00A64785" w:rsidRDefault="00A64785" w:rsidP="002F55E3">
      <w:pPr>
        <w:pStyle w:val="CommentText"/>
      </w:pPr>
      <w:r>
        <w:rPr>
          <w:rStyle w:val="CommentReference"/>
        </w:rPr>
        <w:annotationRef/>
      </w:r>
      <w:proofErr w:type="spellStart"/>
      <w:r>
        <w:t>Judul</w:t>
      </w:r>
      <w:proofErr w:type="spellEnd"/>
      <w:r>
        <w:t xml:space="preserve"> DAFTAR LAMPIRAN dan </w:t>
      </w:r>
      <w:proofErr w:type="spellStart"/>
      <w:r>
        <w:t>isi</w:t>
      </w:r>
      <w:proofErr w:type="spellEnd"/>
      <w:r>
        <w:t xml:space="preserve"> </w:t>
      </w:r>
      <w:proofErr w:type="spellStart"/>
      <w:r>
        <w:t>berjarak</w:t>
      </w:r>
      <w:proofErr w:type="spellEnd"/>
      <w:r>
        <w:t xml:space="preserve"> 4 </w:t>
      </w:r>
      <w:proofErr w:type="spellStart"/>
      <w:r>
        <w:t>spasi</w:t>
      </w:r>
      <w:proofErr w:type="spellEnd"/>
    </w:p>
    <w:p w14:paraId="77AE16DD" w14:textId="3728163B" w:rsidR="00A64785" w:rsidRDefault="00A64785">
      <w:pPr>
        <w:pStyle w:val="CommentText"/>
      </w:pPr>
    </w:p>
  </w:comment>
  <w:comment w:id="20" w:author="jrejito" w:date="2021-02-08T13:47:00Z" w:initials="JR">
    <w:p w14:paraId="4B37E798" w14:textId="77777777" w:rsidR="00A64785" w:rsidRPr="008A50B8" w:rsidRDefault="00A64785" w:rsidP="00167DBD">
      <w:pPr>
        <w:pStyle w:val="CommentText"/>
        <w:numPr>
          <w:ilvl w:val="0"/>
          <w:numId w:val="31"/>
        </w:numPr>
        <w:rPr>
          <w:color w:val="000000" w:themeColor="text1"/>
          <w:sz w:val="24"/>
          <w:szCs w:val="24"/>
        </w:rPr>
      </w:pPr>
      <w:r w:rsidRPr="008A50B8">
        <w:rPr>
          <w:rStyle w:val="CommentReference"/>
          <w:color w:val="000000" w:themeColor="text1"/>
        </w:rPr>
        <w:annotationRef/>
      </w:r>
      <w:r w:rsidRPr="008A50B8">
        <w:rPr>
          <w:color w:val="000000" w:themeColor="text1"/>
          <w:sz w:val="24"/>
          <w:szCs w:val="24"/>
        </w:rPr>
        <w:t xml:space="preserve">BAB dan </w:t>
      </w:r>
      <w:proofErr w:type="spellStart"/>
      <w:r w:rsidRPr="008A50B8">
        <w:rPr>
          <w:color w:val="000000" w:themeColor="text1"/>
          <w:sz w:val="24"/>
          <w:szCs w:val="24"/>
        </w:rPr>
        <w:t>Judul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ditulis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dalam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huruf</w:t>
      </w:r>
      <w:proofErr w:type="spellEnd"/>
      <w:r w:rsidRPr="008A50B8">
        <w:rPr>
          <w:color w:val="000000" w:themeColor="text1"/>
          <w:sz w:val="24"/>
          <w:szCs w:val="24"/>
        </w:rPr>
        <w:t xml:space="preserve"> KAPITAL</w:t>
      </w:r>
    </w:p>
    <w:p w14:paraId="5093DC82" w14:textId="50601D3A" w:rsidR="00A64785" w:rsidRPr="008A50B8" w:rsidRDefault="00A64785" w:rsidP="00167DBD">
      <w:pPr>
        <w:pStyle w:val="CommentText"/>
        <w:numPr>
          <w:ilvl w:val="0"/>
          <w:numId w:val="31"/>
        </w:numPr>
        <w:rPr>
          <w:color w:val="000000" w:themeColor="text1"/>
          <w:sz w:val="24"/>
          <w:szCs w:val="24"/>
        </w:rPr>
      </w:pPr>
      <w:proofErr w:type="spellStart"/>
      <w:r w:rsidRPr="008A50B8">
        <w:rPr>
          <w:color w:val="000000" w:themeColor="text1"/>
          <w:sz w:val="24"/>
          <w:szCs w:val="24"/>
        </w:rPr>
        <w:t>Penomoran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halaman</w:t>
      </w:r>
      <w:proofErr w:type="spellEnd"/>
      <w:r w:rsidRPr="008A50B8">
        <w:rPr>
          <w:color w:val="000000" w:themeColor="text1"/>
          <w:sz w:val="24"/>
          <w:szCs w:val="24"/>
        </w:rPr>
        <w:t xml:space="preserve"> Awal </w:t>
      </w:r>
      <w:proofErr w:type="spellStart"/>
      <w:r w:rsidRPr="008A50B8">
        <w:rPr>
          <w:color w:val="000000" w:themeColor="text1"/>
          <w:sz w:val="24"/>
          <w:szCs w:val="24"/>
        </w:rPr>
        <w:t>bab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ditulis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dalam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nomor</w:t>
      </w:r>
      <w:proofErr w:type="spellEnd"/>
      <w:r w:rsidRPr="008A50B8">
        <w:rPr>
          <w:color w:val="000000" w:themeColor="text1"/>
          <w:sz w:val="24"/>
          <w:szCs w:val="24"/>
        </w:rPr>
        <w:t xml:space="preserve"> Arab (1,</w:t>
      </w:r>
      <w:proofErr w:type="gramStart"/>
      <w:r w:rsidRPr="008A50B8">
        <w:rPr>
          <w:color w:val="000000" w:themeColor="text1"/>
          <w:sz w:val="24"/>
          <w:szCs w:val="24"/>
        </w:rPr>
        <w:t>2,3,…</w:t>
      </w:r>
      <w:proofErr w:type="gramEnd"/>
      <w:r w:rsidRPr="008A50B8">
        <w:rPr>
          <w:color w:val="000000" w:themeColor="text1"/>
          <w:sz w:val="24"/>
          <w:szCs w:val="24"/>
        </w:rPr>
        <w:t>)</w:t>
      </w:r>
    </w:p>
    <w:p w14:paraId="09FFD855" w14:textId="77777777" w:rsidR="00A64785" w:rsidRPr="008A50B8" w:rsidRDefault="00A64785" w:rsidP="00167DBD">
      <w:pPr>
        <w:pStyle w:val="CommentText"/>
        <w:numPr>
          <w:ilvl w:val="0"/>
          <w:numId w:val="31"/>
        </w:numPr>
        <w:rPr>
          <w:color w:val="000000" w:themeColor="text1"/>
          <w:sz w:val="24"/>
          <w:szCs w:val="24"/>
        </w:rPr>
      </w:pPr>
      <w:proofErr w:type="spellStart"/>
      <w:r w:rsidRPr="008A50B8">
        <w:rPr>
          <w:color w:val="000000" w:themeColor="text1"/>
          <w:sz w:val="24"/>
          <w:szCs w:val="24"/>
        </w:rPr>
        <w:t>Posisi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Penomoran</w:t>
      </w:r>
      <w:proofErr w:type="spellEnd"/>
      <w:r w:rsidRPr="008A50B8">
        <w:rPr>
          <w:color w:val="000000" w:themeColor="text1"/>
          <w:sz w:val="24"/>
          <w:szCs w:val="24"/>
        </w:rPr>
        <w:t xml:space="preserve"> BAB </w:t>
      </w:r>
      <w:proofErr w:type="spellStart"/>
      <w:r w:rsidRPr="008A50B8">
        <w:rPr>
          <w:color w:val="000000" w:themeColor="text1"/>
          <w:sz w:val="24"/>
          <w:szCs w:val="24"/>
        </w:rPr>
        <w:t>halaman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awal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diletakkan</w:t>
      </w:r>
      <w:proofErr w:type="spellEnd"/>
      <w:r w:rsidRPr="008A50B8">
        <w:rPr>
          <w:color w:val="000000" w:themeColor="text1"/>
          <w:sz w:val="24"/>
          <w:szCs w:val="24"/>
        </w:rPr>
        <w:t xml:space="preserve"> pada </w:t>
      </w:r>
      <w:proofErr w:type="spellStart"/>
      <w:r w:rsidRPr="008A50B8">
        <w:rPr>
          <w:color w:val="000000" w:themeColor="text1"/>
          <w:sz w:val="24"/>
          <w:szCs w:val="24"/>
        </w:rPr>
        <w:t>posisi</w:t>
      </w:r>
      <w:proofErr w:type="spellEnd"/>
      <w:r w:rsidRPr="008A50B8">
        <w:rPr>
          <w:color w:val="000000" w:themeColor="text1"/>
          <w:sz w:val="24"/>
          <w:szCs w:val="24"/>
        </w:rPr>
        <w:t xml:space="preserve"> TENGAH BAWAH.</w:t>
      </w:r>
    </w:p>
    <w:p w14:paraId="4F5FCF33" w14:textId="00138BEE" w:rsidR="00A64785" w:rsidRPr="008A50B8" w:rsidRDefault="00A64785" w:rsidP="00167DBD">
      <w:pPr>
        <w:pStyle w:val="CommentText"/>
        <w:numPr>
          <w:ilvl w:val="0"/>
          <w:numId w:val="31"/>
        </w:numPr>
        <w:rPr>
          <w:color w:val="000000" w:themeColor="text1"/>
          <w:sz w:val="24"/>
          <w:szCs w:val="24"/>
        </w:rPr>
      </w:pPr>
      <w:proofErr w:type="spellStart"/>
      <w:r w:rsidRPr="008A50B8">
        <w:rPr>
          <w:color w:val="000000" w:themeColor="text1"/>
          <w:sz w:val="24"/>
          <w:szCs w:val="24"/>
        </w:rPr>
        <w:t>Penomoran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halaman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berikutnya</w:t>
      </w:r>
      <w:proofErr w:type="spellEnd"/>
      <w:r w:rsidRPr="008A50B8">
        <w:rPr>
          <w:color w:val="000000" w:themeColor="text1"/>
          <w:sz w:val="24"/>
          <w:szCs w:val="24"/>
        </w:rPr>
        <w:t xml:space="preserve"> </w:t>
      </w:r>
      <w:proofErr w:type="spellStart"/>
      <w:r w:rsidRPr="008A50B8">
        <w:rPr>
          <w:color w:val="000000" w:themeColor="text1"/>
          <w:sz w:val="24"/>
          <w:szCs w:val="24"/>
        </w:rPr>
        <w:t>ditempatkan</w:t>
      </w:r>
      <w:proofErr w:type="spellEnd"/>
      <w:r w:rsidRPr="008A50B8">
        <w:rPr>
          <w:color w:val="000000" w:themeColor="text1"/>
          <w:sz w:val="24"/>
          <w:szCs w:val="24"/>
        </w:rPr>
        <w:t xml:space="preserve"> di </w:t>
      </w:r>
      <w:proofErr w:type="spellStart"/>
      <w:r w:rsidRPr="008A50B8">
        <w:rPr>
          <w:color w:val="000000" w:themeColor="text1"/>
          <w:sz w:val="24"/>
          <w:szCs w:val="24"/>
        </w:rPr>
        <w:t>bagian</w:t>
      </w:r>
      <w:proofErr w:type="spellEnd"/>
      <w:r w:rsidRPr="008A50B8">
        <w:rPr>
          <w:color w:val="000000" w:themeColor="text1"/>
          <w:sz w:val="24"/>
          <w:szCs w:val="24"/>
        </w:rPr>
        <w:t xml:space="preserve"> KANAN ATAS</w:t>
      </w:r>
    </w:p>
  </w:comment>
  <w:comment w:id="22" w:author="jrejito" w:date="2021-02-09T14:24:00Z" w:initials="JR">
    <w:p w14:paraId="4439228A" w14:textId="4DC19FFF" w:rsidR="00A64785" w:rsidRDefault="00A64785" w:rsidP="00167DBD">
      <w:pPr>
        <w:pStyle w:val="CommentText"/>
        <w:numPr>
          <w:ilvl w:val="0"/>
          <w:numId w:val="32"/>
        </w:numPr>
      </w:pPr>
      <w:r>
        <w:rPr>
          <w:rStyle w:val="CommentReference"/>
        </w:rPr>
        <w:annotationRef/>
      </w:r>
      <w:proofErr w:type="spellStart"/>
      <w:r>
        <w:t>Subbab</w:t>
      </w:r>
      <w:proofErr w:type="spellEnd"/>
      <w:r>
        <w:t xml:space="preserve"> dan sub-</w:t>
      </w:r>
      <w:proofErr w:type="spellStart"/>
      <w:r>
        <w:t>subbab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BOLD</w:t>
      </w:r>
    </w:p>
    <w:p w14:paraId="58E1E3F2" w14:textId="77777777" w:rsidR="00A64785" w:rsidRDefault="00A64785" w:rsidP="00167DBD">
      <w:pPr>
        <w:pStyle w:val="CommentText"/>
        <w:numPr>
          <w:ilvl w:val="0"/>
          <w:numId w:val="32"/>
        </w:numPr>
      </w:pPr>
      <w:proofErr w:type="spellStart"/>
      <w:r>
        <w:t>Penomoran</w:t>
      </w:r>
      <w:proofErr w:type="spellEnd"/>
      <w:r>
        <w:t xml:space="preserve"> </w:t>
      </w:r>
      <w:proofErr w:type="spellStart"/>
      <w:r>
        <w:t>Subbab</w:t>
      </w:r>
      <w:proofErr w:type="spellEnd"/>
      <w:r>
        <w:t xml:space="preserve"> dan sub-</w:t>
      </w:r>
      <w:proofErr w:type="spellStart"/>
      <w:r>
        <w:t>subbab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diakhiri</w:t>
      </w:r>
      <w:proofErr w:type="spellEnd"/>
      <w:r>
        <w:t xml:space="preserve"> </w:t>
      </w:r>
      <w:proofErr w:type="spellStart"/>
      <w:r>
        <w:t>titik</w:t>
      </w:r>
      <w:proofErr w:type="spellEnd"/>
      <w:r>
        <w:t xml:space="preserve"> (.).</w:t>
      </w:r>
    </w:p>
    <w:p w14:paraId="497428D1" w14:textId="154DA8FD" w:rsidR="00A64785" w:rsidRDefault="00A64785" w:rsidP="00167DBD">
      <w:pPr>
        <w:pStyle w:val="CommentText"/>
        <w:numPr>
          <w:ilvl w:val="0"/>
          <w:numId w:val="32"/>
        </w:numPr>
      </w:pPr>
      <w:proofErr w:type="spellStart"/>
      <w:r>
        <w:t>Contoh</w:t>
      </w:r>
      <w:proofErr w:type="spellEnd"/>
      <w:r>
        <w:t xml:space="preserve"> </w:t>
      </w:r>
      <w:proofErr w:type="spellStart"/>
      <w:r>
        <w:t>penomoran</w:t>
      </w:r>
      <w:proofErr w:type="spellEnd"/>
      <w:r>
        <w:t xml:space="preserve"> </w:t>
      </w:r>
      <w:proofErr w:type="spellStart"/>
      <w:proofErr w:type="gramStart"/>
      <w:r>
        <w:t>subbab</w:t>
      </w:r>
      <w:proofErr w:type="spellEnd"/>
      <w:r>
        <w:t xml:space="preserve"> :</w:t>
      </w:r>
      <w:proofErr w:type="gramEnd"/>
      <w:r>
        <w:t xml:space="preserve"> 1.1 </w:t>
      </w:r>
      <w:proofErr w:type="spellStart"/>
      <w:r>
        <w:t>bukan</w:t>
      </w:r>
      <w:proofErr w:type="spellEnd"/>
      <w:r>
        <w:t xml:space="preserve"> 1.1. </w:t>
      </w:r>
      <w:r w:rsidRPr="002F55E3">
        <w:rPr>
          <w:color w:val="FF0000"/>
        </w:rPr>
        <w:t>(</w:t>
      </w:r>
      <w:proofErr w:type="spellStart"/>
      <w:r w:rsidRPr="002F55E3">
        <w:rPr>
          <w:color w:val="FF0000"/>
        </w:rPr>
        <w:t>pakai</w:t>
      </w:r>
      <w:proofErr w:type="spellEnd"/>
      <w:r w:rsidRPr="002F55E3">
        <w:rPr>
          <w:color w:val="FF0000"/>
        </w:rPr>
        <w:t xml:space="preserve"> </w:t>
      </w:r>
      <w:proofErr w:type="spellStart"/>
      <w:r w:rsidRPr="002F55E3">
        <w:rPr>
          <w:color w:val="FF0000"/>
        </w:rPr>
        <w:t>titik</w:t>
      </w:r>
      <w:proofErr w:type="spellEnd"/>
      <w:r w:rsidRPr="002F55E3">
        <w:rPr>
          <w:color w:val="FF0000"/>
        </w:rPr>
        <w:t>)</w:t>
      </w:r>
    </w:p>
    <w:p w14:paraId="3E7CA952" w14:textId="6E152995" w:rsidR="00A64785" w:rsidRDefault="00A64785" w:rsidP="00167DBD">
      <w:pPr>
        <w:pStyle w:val="CommentText"/>
        <w:numPr>
          <w:ilvl w:val="0"/>
          <w:numId w:val="32"/>
        </w:numPr>
      </w:pPr>
      <w:proofErr w:type="spellStart"/>
      <w:r>
        <w:t>Contoh</w:t>
      </w:r>
      <w:proofErr w:type="spellEnd"/>
      <w:r>
        <w:t xml:space="preserve"> </w:t>
      </w:r>
      <w:proofErr w:type="spellStart"/>
      <w:r>
        <w:t>penomoran</w:t>
      </w:r>
      <w:proofErr w:type="spellEnd"/>
      <w:r>
        <w:t xml:space="preserve"> sub-</w:t>
      </w:r>
      <w:proofErr w:type="spellStart"/>
      <w:proofErr w:type="gramStart"/>
      <w:r>
        <w:t>subbab</w:t>
      </w:r>
      <w:proofErr w:type="spellEnd"/>
      <w:r>
        <w:t xml:space="preserve"> :</w:t>
      </w:r>
      <w:proofErr w:type="gramEnd"/>
      <w:r>
        <w:t xml:space="preserve"> 1.2.1 </w:t>
      </w:r>
      <w:proofErr w:type="spellStart"/>
      <w:r>
        <w:t>bukan</w:t>
      </w:r>
      <w:proofErr w:type="spellEnd"/>
      <w:r>
        <w:t xml:space="preserve"> 1.2.1</w:t>
      </w:r>
      <w:r>
        <w:rPr>
          <w:color w:val="FF0000"/>
        </w:rPr>
        <w:t>. (</w:t>
      </w:r>
      <w:proofErr w:type="spellStart"/>
      <w:r>
        <w:rPr>
          <w:color w:val="FF0000"/>
        </w:rPr>
        <w:t>pakai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titik</w:t>
      </w:r>
      <w:proofErr w:type="spellEnd"/>
      <w:r>
        <w:rPr>
          <w:color w:val="FF0000"/>
        </w:rPr>
        <w:t>)</w:t>
      </w:r>
    </w:p>
  </w:comment>
  <w:comment w:id="23" w:author="jrejito" w:date="2021-02-09T14:23:00Z" w:initials="JR">
    <w:p w14:paraId="3C4BA13E" w14:textId="2507A69B" w:rsidR="00A64785" w:rsidRDefault="00A64785" w:rsidP="002F55E3">
      <w:pPr>
        <w:pStyle w:val="CommentText"/>
      </w:pPr>
      <w:r>
        <w:rPr>
          <w:rStyle w:val="CommentReference"/>
        </w:rPr>
        <w:annotationRef/>
      </w:r>
      <w:r>
        <w:t xml:space="preserve">Is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bbab</w:t>
      </w:r>
      <w:proofErr w:type="spellEnd"/>
      <w:r>
        <w:t xml:space="preserve"> dan sub-</w:t>
      </w:r>
      <w:proofErr w:type="spellStart"/>
      <w:r>
        <w:t>subbab</w:t>
      </w:r>
      <w:proofErr w:type="spellEnd"/>
      <w:r>
        <w:t xml:space="preserve"> minimal 2 </w:t>
      </w:r>
      <w:proofErr w:type="spellStart"/>
      <w:r>
        <w:t>paragraf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baris minimal 5 baris. </w:t>
      </w:r>
    </w:p>
    <w:p w14:paraId="318F5F27" w14:textId="77777777" w:rsidR="00A64785" w:rsidRDefault="00A64785" w:rsidP="002F55E3">
      <w:pPr>
        <w:pStyle w:val="CommentText"/>
      </w:pPr>
    </w:p>
    <w:p w14:paraId="6C125704" w14:textId="35D255CE" w:rsidR="00A64785" w:rsidRDefault="00A64785" w:rsidP="002F55E3">
      <w:pPr>
        <w:pStyle w:val="CommentText"/>
      </w:pP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mengungkapkan</w:t>
      </w:r>
      <w:proofErr w:type="spellEnd"/>
      <w:r>
        <w:t xml:space="preserve"> </w:t>
      </w:r>
      <w:proofErr w:type="spellStart"/>
      <w:r>
        <w:t>keingintahuan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fenomena</w:t>
      </w:r>
      <w:proofErr w:type="spellEnd"/>
      <w:r>
        <w:t>/</w:t>
      </w:r>
      <w:proofErr w:type="spellStart"/>
      <w:r>
        <w:t>gejala</w:t>
      </w:r>
      <w:proofErr w:type="spellEnd"/>
      <w:r>
        <w:t xml:space="preserve"> yang </w:t>
      </w:r>
      <w:proofErr w:type="spellStart"/>
      <w:r>
        <w:t>menar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telit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signifikans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ilmiah</w:t>
      </w:r>
      <w:proofErr w:type="spellEnd"/>
      <w:r>
        <w:t>.</w:t>
      </w:r>
    </w:p>
  </w:comment>
  <w:comment w:id="25" w:author="jrejito" w:date="2021-02-09T14:29:00Z" w:initials="JR">
    <w:p w14:paraId="55CF1C46" w14:textId="644222A6" w:rsidR="00A64785" w:rsidRDefault="00A64785">
      <w:pPr>
        <w:pStyle w:val="CommentText"/>
      </w:pPr>
      <w:r>
        <w:rPr>
          <w:rStyle w:val="CommentReference"/>
        </w:rPr>
        <w:annotationRef/>
      </w:r>
      <w:proofErr w:type="spellStart"/>
      <w:r>
        <w:t>Penomoran</w:t>
      </w:r>
      <w:proofErr w:type="spellEnd"/>
      <w:r>
        <w:t xml:space="preserve"> </w:t>
      </w:r>
      <w:proofErr w:type="spellStart"/>
      <w:r>
        <w:t>subbab</w:t>
      </w:r>
      <w:proofErr w:type="spellEnd"/>
      <w:r>
        <w:t xml:space="preserve"> dan </w:t>
      </w:r>
      <w:proofErr w:type="spellStart"/>
      <w:r>
        <w:t>subbab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berjarak</w:t>
      </w:r>
      <w:proofErr w:type="spellEnd"/>
      <w:r>
        <w:t xml:space="preserve"> 3 </w:t>
      </w:r>
      <w:proofErr w:type="spellStart"/>
      <w:r>
        <w:t>spas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12 pt. </w:t>
      </w:r>
    </w:p>
    <w:p w14:paraId="58381F15" w14:textId="7C0D4E3A" w:rsidR="00A64785" w:rsidRDefault="00A64785">
      <w:pPr>
        <w:pStyle w:val="CommentText"/>
      </w:pPr>
    </w:p>
    <w:p w14:paraId="257F12F7" w14:textId="323C9750" w:rsidR="00A64785" w:rsidRDefault="00A64785">
      <w:pPr>
        <w:pStyle w:val="CommentText"/>
      </w:pPr>
      <w:proofErr w:type="spellStart"/>
      <w:r>
        <w:t>Identifikas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inti </w:t>
      </w:r>
      <w:proofErr w:type="spellStart"/>
      <w:r>
        <w:t>fenomena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telit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kesenjang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dan </w:t>
      </w:r>
      <w:proofErr w:type="spellStart"/>
      <w:r>
        <w:t>realitas</w:t>
      </w:r>
      <w:proofErr w:type="spellEnd"/>
      <w:r>
        <w:t>.</w:t>
      </w:r>
    </w:p>
    <w:p w14:paraId="3C6504FF" w14:textId="78685699" w:rsidR="00A64785" w:rsidRDefault="00A64785">
      <w:pPr>
        <w:pStyle w:val="CommentText"/>
      </w:pPr>
    </w:p>
  </w:comment>
  <w:comment w:id="26" w:author="jrejito" w:date="2021-02-09T14:34:00Z" w:initials="JR">
    <w:p w14:paraId="10EEB76A" w14:textId="0E726755" w:rsidR="00A64785" w:rsidRDefault="00A64785">
      <w:pPr>
        <w:pStyle w:val="CommentText"/>
      </w:pPr>
      <w:r>
        <w:rPr>
          <w:rStyle w:val="CommentReference"/>
        </w:rPr>
        <w:annotationRef/>
      </w:r>
      <w:r>
        <w:t xml:space="preserve">Setelah </w:t>
      </w:r>
      <w:proofErr w:type="spellStart"/>
      <w:r>
        <w:t>subbab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sub-</w:t>
      </w:r>
      <w:proofErr w:type="spellStart"/>
      <w:r>
        <w:t>subbab</w:t>
      </w:r>
      <w:proofErr w:type="spellEnd"/>
      <w:r>
        <w:t xml:space="preserve"> </w:t>
      </w:r>
      <w:proofErr w:type="spellStart"/>
      <w:r>
        <w:t>penomoran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dalam1,2,3 </w:t>
      </w:r>
      <w:proofErr w:type="spellStart"/>
      <w:r>
        <w:t>atau</w:t>
      </w:r>
      <w:proofErr w:type="spellEnd"/>
      <w:r>
        <w:t xml:space="preserve"> </w:t>
      </w:r>
      <w:proofErr w:type="gramStart"/>
      <w:r>
        <w:t>A,B</w:t>
      </w:r>
      <w:proofErr w:type="gramEnd"/>
      <w:r>
        <w:t xml:space="preserve">,C… kalua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nomor</w:t>
      </w:r>
      <w:proofErr w:type="spellEnd"/>
      <w:r>
        <w:t xml:space="preserve"> </w:t>
      </w:r>
      <w:proofErr w:type="spellStart"/>
      <w:r>
        <w:t>berjudul</w:t>
      </w:r>
      <w:proofErr w:type="spellEnd"/>
      <w:r>
        <w:t xml:space="preserve">. </w:t>
      </w:r>
    </w:p>
  </w:comment>
  <w:comment w:id="30" w:author="jrejito" w:date="2021-02-09T15:28:00Z" w:initials="JR">
    <w:p w14:paraId="77FC4AF9" w14:textId="77777777" w:rsidR="000D7C40" w:rsidRDefault="000D7C40" w:rsidP="000D7C40">
      <w:pPr>
        <w:pStyle w:val="CommentText"/>
        <w:numPr>
          <w:ilvl w:val="0"/>
          <w:numId w:val="33"/>
        </w:numPr>
      </w:pPr>
      <w:r>
        <w:rPr>
          <w:rStyle w:val="CommentReference"/>
        </w:rPr>
        <w:annotationRef/>
      </w:r>
      <w:proofErr w:type="spellStart"/>
      <w:r>
        <w:t>Ura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bbab</w:t>
      </w:r>
      <w:proofErr w:type="spellEnd"/>
      <w:r>
        <w:t xml:space="preserve"> dan sub-</w:t>
      </w:r>
      <w:proofErr w:type="spellStart"/>
      <w:r>
        <w:t>subbab</w:t>
      </w:r>
      <w:proofErr w:type="spellEnd"/>
      <w:r>
        <w:t xml:space="preserve"> minimal </w:t>
      </w:r>
      <w:proofErr w:type="spellStart"/>
      <w:r>
        <w:t>berisi</w:t>
      </w:r>
      <w:proofErr w:type="spellEnd"/>
      <w:r>
        <w:t xml:space="preserve"> 2 </w:t>
      </w:r>
      <w:proofErr w:type="spellStart"/>
      <w:r>
        <w:t>paragraf</w:t>
      </w:r>
      <w:proofErr w:type="spellEnd"/>
      <w:r>
        <w:t xml:space="preserve">. </w:t>
      </w:r>
    </w:p>
    <w:p w14:paraId="24D51EBB" w14:textId="77777777" w:rsidR="000D7C40" w:rsidRDefault="000D7C40" w:rsidP="000D7C40">
      <w:pPr>
        <w:pStyle w:val="CommentText"/>
        <w:numPr>
          <w:ilvl w:val="0"/>
          <w:numId w:val="33"/>
        </w:numPr>
      </w:pPr>
      <w:proofErr w:type="spellStart"/>
      <w:r>
        <w:t>Setiap</w:t>
      </w:r>
      <w:proofErr w:type="spellEnd"/>
      <w:r>
        <w:t xml:space="preserve"> paragraph </w:t>
      </w:r>
      <w:proofErr w:type="gramStart"/>
      <w:r>
        <w:t xml:space="preserve">minimal  </w:t>
      </w:r>
      <w:proofErr w:type="spellStart"/>
      <w:r>
        <w:t>berisi</w:t>
      </w:r>
      <w:proofErr w:type="spellEnd"/>
      <w:proofErr w:type="gramEnd"/>
      <w:r>
        <w:t xml:space="preserve"> 5 baris.</w:t>
      </w:r>
    </w:p>
    <w:p w14:paraId="1F08B18B" w14:textId="77777777" w:rsidR="000D7C40" w:rsidRDefault="000D7C40" w:rsidP="000D7C40">
      <w:pPr>
        <w:pStyle w:val="CommentText"/>
        <w:numPr>
          <w:ilvl w:val="0"/>
          <w:numId w:val="33"/>
        </w:numPr>
      </w:pPr>
      <w:proofErr w:type="spellStart"/>
      <w:r>
        <w:t>Kont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injauan</w:t>
      </w:r>
      <w:proofErr w:type="spellEnd"/>
      <w:r>
        <w:t xml:space="preserve"> Pustaka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landas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extbook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urnal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publikasikan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cantumkan</w:t>
      </w:r>
      <w:proofErr w:type="spellEnd"/>
      <w:r>
        <w:t xml:space="preserve"> </w:t>
      </w:r>
      <w:proofErr w:type="spellStart"/>
      <w:r>
        <w:t>pengarang</w:t>
      </w:r>
      <w:proofErr w:type="spellEnd"/>
      <w:r>
        <w:t xml:space="preserve"> dan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terbitan</w:t>
      </w:r>
      <w:proofErr w:type="spellEnd"/>
    </w:p>
    <w:p w14:paraId="2B8FF185" w14:textId="77777777" w:rsidR="000D7C40" w:rsidRDefault="000D7C40" w:rsidP="000D7C40">
      <w:pPr>
        <w:pStyle w:val="CommentText"/>
        <w:numPr>
          <w:ilvl w:val="0"/>
          <w:numId w:val="33"/>
        </w:numPr>
      </w:pPr>
      <w:r>
        <w:t xml:space="preserve">Textbook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urnal</w:t>
      </w:r>
      <w:proofErr w:type="spellEnd"/>
      <w:r>
        <w:t xml:space="preserve"> yang </w:t>
      </w:r>
      <w:proofErr w:type="spellStart"/>
      <w:r>
        <w:t>dipergunak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cantum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aftar Pustaka.</w:t>
      </w:r>
    </w:p>
    <w:p w14:paraId="4C3154DB" w14:textId="77777777" w:rsidR="000D7C40" w:rsidRDefault="000D7C40" w:rsidP="000D7C40">
      <w:pPr>
        <w:pStyle w:val="CommentText"/>
        <w:numPr>
          <w:ilvl w:val="0"/>
          <w:numId w:val="33"/>
        </w:numPr>
      </w:pPr>
    </w:p>
    <w:p w14:paraId="1B9131B9" w14:textId="77777777" w:rsidR="000D7C40" w:rsidRDefault="000D7C40" w:rsidP="000D7C40">
      <w:pPr>
        <w:pStyle w:val="CommentText"/>
      </w:pPr>
    </w:p>
    <w:p w14:paraId="2C2D49B8" w14:textId="77777777" w:rsidR="000D7C40" w:rsidRDefault="000D7C40" w:rsidP="000D7C40">
      <w:pPr>
        <w:pStyle w:val="CommentText"/>
      </w:pPr>
    </w:p>
  </w:comment>
  <w:comment w:id="31" w:author="jrejito" w:date="2021-02-09T15:28:00Z" w:initials="JR">
    <w:p w14:paraId="6876E350" w14:textId="77777777" w:rsidR="000D7C40" w:rsidRDefault="000D7C40" w:rsidP="000D7C40">
      <w:pPr>
        <w:pStyle w:val="CommentText"/>
        <w:numPr>
          <w:ilvl w:val="0"/>
          <w:numId w:val="33"/>
        </w:numPr>
      </w:pPr>
      <w:r>
        <w:rPr>
          <w:rStyle w:val="CommentReference"/>
        </w:rPr>
        <w:annotationRef/>
      </w:r>
      <w:proofErr w:type="spellStart"/>
      <w:r>
        <w:t>Ura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bbab</w:t>
      </w:r>
      <w:proofErr w:type="spellEnd"/>
      <w:r>
        <w:t xml:space="preserve"> dan sub-</w:t>
      </w:r>
      <w:proofErr w:type="spellStart"/>
      <w:r>
        <w:t>subbab</w:t>
      </w:r>
      <w:proofErr w:type="spellEnd"/>
      <w:r>
        <w:t xml:space="preserve"> minimal </w:t>
      </w:r>
      <w:proofErr w:type="spellStart"/>
      <w:r>
        <w:t>berisi</w:t>
      </w:r>
      <w:proofErr w:type="spellEnd"/>
      <w:r>
        <w:t xml:space="preserve"> 2 </w:t>
      </w:r>
      <w:proofErr w:type="spellStart"/>
      <w:r>
        <w:t>paragraf</w:t>
      </w:r>
      <w:proofErr w:type="spellEnd"/>
      <w:r>
        <w:t xml:space="preserve">. </w:t>
      </w:r>
    </w:p>
    <w:p w14:paraId="33FB692D" w14:textId="77777777" w:rsidR="000D7C40" w:rsidRDefault="000D7C40" w:rsidP="000D7C40">
      <w:pPr>
        <w:pStyle w:val="CommentText"/>
        <w:numPr>
          <w:ilvl w:val="0"/>
          <w:numId w:val="33"/>
        </w:numPr>
      </w:pPr>
      <w:proofErr w:type="spellStart"/>
      <w:r>
        <w:t>Setiap</w:t>
      </w:r>
      <w:proofErr w:type="spellEnd"/>
      <w:r>
        <w:t xml:space="preserve"> paragraph </w:t>
      </w:r>
      <w:proofErr w:type="gramStart"/>
      <w:r>
        <w:t xml:space="preserve">minimal  </w:t>
      </w:r>
      <w:proofErr w:type="spellStart"/>
      <w:r>
        <w:t>berisi</w:t>
      </w:r>
      <w:proofErr w:type="spellEnd"/>
      <w:proofErr w:type="gramEnd"/>
      <w:r>
        <w:t xml:space="preserve"> 5 baris.</w:t>
      </w:r>
    </w:p>
    <w:p w14:paraId="4EFEB984" w14:textId="77777777" w:rsidR="000D7C40" w:rsidRDefault="000D7C40" w:rsidP="000D7C40">
      <w:pPr>
        <w:pStyle w:val="CommentText"/>
        <w:numPr>
          <w:ilvl w:val="0"/>
          <w:numId w:val="33"/>
        </w:numPr>
      </w:pPr>
      <w:proofErr w:type="spellStart"/>
      <w:r>
        <w:t>Kont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injauan</w:t>
      </w:r>
      <w:proofErr w:type="spellEnd"/>
      <w:r>
        <w:t xml:space="preserve"> Pustaka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landas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extbook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urnal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publikasikan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cantumkan</w:t>
      </w:r>
      <w:proofErr w:type="spellEnd"/>
      <w:r>
        <w:t xml:space="preserve"> </w:t>
      </w:r>
      <w:proofErr w:type="spellStart"/>
      <w:r>
        <w:t>pengarang</w:t>
      </w:r>
      <w:proofErr w:type="spellEnd"/>
      <w:r>
        <w:t xml:space="preserve"> dan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terbitan</w:t>
      </w:r>
      <w:proofErr w:type="spellEnd"/>
    </w:p>
    <w:p w14:paraId="1D1FD273" w14:textId="77777777" w:rsidR="000D7C40" w:rsidRDefault="000D7C40" w:rsidP="000D7C40">
      <w:pPr>
        <w:pStyle w:val="CommentText"/>
        <w:numPr>
          <w:ilvl w:val="0"/>
          <w:numId w:val="33"/>
        </w:numPr>
      </w:pPr>
      <w:r>
        <w:t xml:space="preserve">Textbook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urnal</w:t>
      </w:r>
      <w:proofErr w:type="spellEnd"/>
      <w:r>
        <w:t xml:space="preserve"> yang </w:t>
      </w:r>
      <w:proofErr w:type="spellStart"/>
      <w:r>
        <w:t>dipergunak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cantum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aftar Pustaka.</w:t>
      </w:r>
    </w:p>
    <w:p w14:paraId="68D942EB" w14:textId="77777777" w:rsidR="000D7C40" w:rsidRDefault="000D7C40" w:rsidP="000D7C40">
      <w:pPr>
        <w:pStyle w:val="CommentText"/>
        <w:numPr>
          <w:ilvl w:val="0"/>
          <w:numId w:val="33"/>
        </w:numPr>
      </w:pPr>
    </w:p>
    <w:p w14:paraId="71E91399" w14:textId="77777777" w:rsidR="000D7C40" w:rsidRDefault="000D7C40" w:rsidP="000D7C40">
      <w:pPr>
        <w:pStyle w:val="CommentText"/>
      </w:pPr>
    </w:p>
    <w:p w14:paraId="15A1D9CF" w14:textId="77777777" w:rsidR="000D7C40" w:rsidRDefault="000D7C40" w:rsidP="000D7C40">
      <w:pPr>
        <w:pStyle w:val="CommentText"/>
      </w:pPr>
    </w:p>
  </w:comment>
  <w:comment w:id="34" w:author="jrejito" w:date="2021-02-09T15:39:00Z" w:initials="JR">
    <w:p w14:paraId="2E0193DF" w14:textId="77777777" w:rsidR="00A64785" w:rsidRDefault="00A64785">
      <w:pPr>
        <w:pStyle w:val="CommentText"/>
      </w:pPr>
      <w:r>
        <w:rPr>
          <w:rStyle w:val="CommentReference"/>
        </w:rPr>
        <w:annotationRef/>
      </w:r>
      <w:r>
        <w:t xml:space="preserve">Bab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yang </w:t>
      </w:r>
      <w:proofErr w:type="spellStart"/>
      <w:r>
        <w:t>relev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diteliti</w:t>
      </w:r>
      <w:proofErr w:type="spellEnd"/>
      <w:r>
        <w:t xml:space="preserve">.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pula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urai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data </w:t>
      </w:r>
      <w:proofErr w:type="spellStart"/>
      <w:r>
        <w:t>sekunder</w:t>
      </w:r>
      <w:proofErr w:type="spellEnd"/>
      <w:r>
        <w:t>/</w:t>
      </w:r>
      <w:proofErr w:type="spellStart"/>
      <w:r>
        <w:t>tersier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urnal-jurnal</w:t>
      </w:r>
      <w:proofErr w:type="spellEnd"/>
      <w:r>
        <w:t xml:space="preserve"> </w:t>
      </w:r>
      <w:proofErr w:type="spellStart"/>
      <w:r>
        <w:t>ilmia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 lain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jadikan</w:t>
      </w:r>
      <w:proofErr w:type="spellEnd"/>
      <w:r>
        <w:t xml:space="preserve"> </w:t>
      </w:r>
      <w:proofErr w:type="spellStart"/>
      <w:r>
        <w:t>asumsi-asumsi</w:t>
      </w:r>
      <w:proofErr w:type="spellEnd"/>
      <w:r>
        <w:t xml:space="preserve"> yang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terjadinya</w:t>
      </w:r>
      <w:proofErr w:type="spellEnd"/>
      <w:r>
        <w:t xml:space="preserve"> </w:t>
      </w:r>
      <w:proofErr w:type="spellStart"/>
      <w:r>
        <w:t>penalar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wab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diajukan</w:t>
      </w:r>
      <w:proofErr w:type="spellEnd"/>
      <w:r>
        <w:t xml:space="preserve"> </w:t>
      </w:r>
      <w:proofErr w:type="spellStart"/>
      <w:r>
        <w:t>peneliti</w:t>
      </w:r>
      <w:proofErr w:type="spellEnd"/>
      <w:r>
        <w:t xml:space="preserve">. Pada </w:t>
      </w:r>
      <w:proofErr w:type="spellStart"/>
      <w:r>
        <w:t>bab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pula </w:t>
      </w:r>
      <w:proofErr w:type="spellStart"/>
      <w:r>
        <w:t>dimungkinkan</w:t>
      </w:r>
      <w:proofErr w:type="spellEnd"/>
      <w:r>
        <w:t xml:space="preserve"> </w:t>
      </w:r>
      <w:proofErr w:type="spellStart"/>
      <w:r>
        <w:t>mengajuk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data </w:t>
      </w:r>
      <w:proofErr w:type="spellStart"/>
      <w:r>
        <w:t>sekunder</w:t>
      </w:r>
      <w:proofErr w:type="spellEnd"/>
      <w:r>
        <w:t>/</w:t>
      </w:r>
      <w:proofErr w:type="spellStart"/>
      <w:r>
        <w:t>tersie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has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yang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topik</w:t>
      </w:r>
      <w:proofErr w:type="spellEnd"/>
      <w:r>
        <w:t xml:space="preserve"> </w:t>
      </w:r>
      <w:proofErr w:type="spellStart"/>
      <w:r>
        <w:t>skripsi</w:t>
      </w:r>
      <w:proofErr w:type="spellEnd"/>
      <w:r>
        <w:t xml:space="preserve">, </w:t>
      </w:r>
      <w:proofErr w:type="spellStart"/>
      <w:r>
        <w:t>sepanjang</w:t>
      </w:r>
      <w:proofErr w:type="spellEnd"/>
      <w:r>
        <w:t xml:space="preserve"> </w:t>
      </w:r>
      <w:proofErr w:type="spellStart"/>
      <w:r>
        <w:t>teori</w:t>
      </w:r>
      <w:proofErr w:type="spellEnd"/>
      <w:r>
        <w:t>–</w:t>
      </w:r>
      <w:proofErr w:type="spellStart"/>
      <w:r>
        <w:t>teori</w:t>
      </w:r>
      <w:proofErr w:type="spellEnd"/>
      <w:r>
        <w:t xml:space="preserve"> dan/</w:t>
      </w:r>
      <w:proofErr w:type="spellStart"/>
      <w:r>
        <w:t>atau</w:t>
      </w:r>
      <w:proofErr w:type="spellEnd"/>
      <w:r>
        <w:t xml:space="preserve"> data </w:t>
      </w:r>
      <w:proofErr w:type="spellStart"/>
      <w:r>
        <w:t>sekunder</w:t>
      </w:r>
      <w:proofErr w:type="spellEnd"/>
      <w:r>
        <w:t>/</w:t>
      </w:r>
      <w:proofErr w:type="spellStart"/>
      <w:r>
        <w:t>tersier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berkaitan</w:t>
      </w:r>
      <w:proofErr w:type="spellEnd"/>
      <w:r>
        <w:t>.</w:t>
      </w:r>
    </w:p>
    <w:p w14:paraId="4B7C2289" w14:textId="77777777" w:rsidR="00A64785" w:rsidRDefault="00A64785">
      <w:pPr>
        <w:pStyle w:val="CommentText"/>
      </w:pPr>
    </w:p>
    <w:p w14:paraId="3DBF12BF" w14:textId="47F1B185" w:rsidR="00A64785" w:rsidRDefault="00A64785">
      <w:pPr>
        <w:pStyle w:val="CommentText"/>
      </w:pPr>
      <w:proofErr w:type="spellStart"/>
      <w:r>
        <w:t>Tinjau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elusur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kepustakaan</w:t>
      </w:r>
      <w:proofErr w:type="spellEnd"/>
      <w:r>
        <w:t xml:space="preserve"> yang </w:t>
      </w:r>
      <w:proofErr w:type="spellStart"/>
      <w:r>
        <w:t>mengupas</w:t>
      </w:r>
      <w:proofErr w:type="spellEnd"/>
      <w:r>
        <w:t xml:space="preserve"> </w:t>
      </w:r>
      <w:proofErr w:type="spellStart"/>
      <w:r>
        <w:t>topik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relev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teliti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ukti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topik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 yang </w:t>
      </w:r>
      <w:proofErr w:type="spellStart"/>
      <w:r>
        <w:t>diteliti</w:t>
      </w:r>
      <w:proofErr w:type="spellEnd"/>
      <w:r>
        <w:t xml:space="preserve"> </w:t>
      </w:r>
      <w:proofErr w:type="spellStart"/>
      <w:r>
        <w:t>memang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yang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juga </w:t>
      </w:r>
      <w:proofErr w:type="spellStart"/>
      <w:r>
        <w:t>merupakan</w:t>
      </w:r>
      <w:proofErr w:type="spellEnd"/>
      <w:r>
        <w:t xml:space="preserve"> concern </w:t>
      </w:r>
      <w:proofErr w:type="spellStart"/>
      <w:r>
        <w:t>banyak</w:t>
      </w:r>
      <w:proofErr w:type="spellEnd"/>
      <w:r>
        <w:t xml:space="preserve"> orang, </w:t>
      </w:r>
      <w:proofErr w:type="spellStart"/>
      <w:r>
        <w:t>sebagaimana</w:t>
      </w:r>
      <w:proofErr w:type="spellEnd"/>
      <w:r>
        <w:t xml:space="preserve"> </w:t>
      </w:r>
      <w:proofErr w:type="spellStart"/>
      <w:r>
        <w:t>ditunjukkan</w:t>
      </w:r>
      <w:proofErr w:type="spellEnd"/>
      <w:r>
        <w:t xml:space="preserve"> oleh </w:t>
      </w:r>
      <w:proofErr w:type="spellStart"/>
      <w:r>
        <w:t>kepustakaan</w:t>
      </w:r>
      <w:proofErr w:type="spellEnd"/>
      <w:r>
        <w:t xml:space="preserve"> yang </w:t>
      </w:r>
      <w:proofErr w:type="spellStart"/>
      <w:r>
        <w:t>dirujuk</w:t>
      </w:r>
      <w:proofErr w:type="spellEnd"/>
      <w:r>
        <w:t xml:space="preserve">. </w:t>
      </w:r>
      <w:proofErr w:type="spellStart"/>
      <w:r>
        <w:t>Kepustakaan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, </w:t>
      </w:r>
      <w:proofErr w:type="spellStart"/>
      <w:r>
        <w:t>metode</w:t>
      </w:r>
      <w:proofErr w:type="spellEnd"/>
      <w:r>
        <w:t xml:space="preserve">, </w:t>
      </w:r>
      <w:proofErr w:type="spellStart"/>
      <w:r>
        <w:t>taktik</w:t>
      </w:r>
      <w:proofErr w:type="spellEnd"/>
      <w:r>
        <w:t xml:space="preserve">, strategi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sana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hasilnya</w:t>
      </w:r>
      <w:proofErr w:type="spellEnd"/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 w:rsidR="000D7C40">
        <w:t>magang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>.</w:t>
      </w:r>
    </w:p>
  </w:comment>
  <w:comment w:id="36" w:author="jrejito" w:date="2021-02-09T15:28:00Z" w:initials="JR">
    <w:p w14:paraId="3CAE8711" w14:textId="3A93F5D8" w:rsidR="00A64785" w:rsidRDefault="00A64785" w:rsidP="000D7C40">
      <w:pPr>
        <w:pStyle w:val="CommentText"/>
        <w:numPr>
          <w:ilvl w:val="0"/>
          <w:numId w:val="51"/>
        </w:numPr>
      </w:pPr>
      <w:r>
        <w:rPr>
          <w:rStyle w:val="CommentReference"/>
        </w:rPr>
        <w:annotationRef/>
      </w:r>
      <w:proofErr w:type="spellStart"/>
      <w:r>
        <w:t>Ura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bbab</w:t>
      </w:r>
      <w:proofErr w:type="spellEnd"/>
      <w:r>
        <w:t xml:space="preserve"> dan sub-</w:t>
      </w:r>
      <w:proofErr w:type="spellStart"/>
      <w:r>
        <w:t>subbab</w:t>
      </w:r>
      <w:proofErr w:type="spellEnd"/>
      <w:r>
        <w:t xml:space="preserve"> minimal </w:t>
      </w:r>
      <w:proofErr w:type="spellStart"/>
      <w:r>
        <w:t>berisi</w:t>
      </w:r>
      <w:proofErr w:type="spellEnd"/>
      <w:r>
        <w:t xml:space="preserve"> 2 </w:t>
      </w:r>
      <w:proofErr w:type="spellStart"/>
      <w:r>
        <w:t>paragraf</w:t>
      </w:r>
      <w:proofErr w:type="spellEnd"/>
      <w:r>
        <w:t xml:space="preserve">. </w:t>
      </w:r>
    </w:p>
    <w:p w14:paraId="594B376F" w14:textId="7A63A932" w:rsidR="00A64785" w:rsidRDefault="00A64785" w:rsidP="000D7C40">
      <w:pPr>
        <w:pStyle w:val="CommentText"/>
        <w:numPr>
          <w:ilvl w:val="0"/>
          <w:numId w:val="51"/>
        </w:numPr>
      </w:pPr>
      <w:proofErr w:type="spellStart"/>
      <w:r>
        <w:t>Setiap</w:t>
      </w:r>
      <w:proofErr w:type="spellEnd"/>
      <w:r>
        <w:t xml:space="preserve"> paragraph </w:t>
      </w:r>
      <w:proofErr w:type="gramStart"/>
      <w:r>
        <w:t xml:space="preserve">minimal  </w:t>
      </w:r>
      <w:proofErr w:type="spellStart"/>
      <w:r>
        <w:t>berisi</w:t>
      </w:r>
      <w:proofErr w:type="spellEnd"/>
      <w:proofErr w:type="gramEnd"/>
      <w:r>
        <w:t xml:space="preserve"> 5 baris.</w:t>
      </w:r>
    </w:p>
    <w:p w14:paraId="1ECE549A" w14:textId="66556857" w:rsidR="00A64785" w:rsidRDefault="00A64785" w:rsidP="000D7C40">
      <w:pPr>
        <w:pStyle w:val="CommentText"/>
        <w:numPr>
          <w:ilvl w:val="0"/>
          <w:numId w:val="51"/>
        </w:numPr>
      </w:pPr>
      <w:proofErr w:type="spellStart"/>
      <w:r>
        <w:t>Kont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injauan</w:t>
      </w:r>
      <w:proofErr w:type="spellEnd"/>
      <w:r>
        <w:t xml:space="preserve"> Pustaka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landas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extbook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urnal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publikasikan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cantumkan</w:t>
      </w:r>
      <w:proofErr w:type="spellEnd"/>
      <w:r>
        <w:t xml:space="preserve"> </w:t>
      </w:r>
      <w:proofErr w:type="spellStart"/>
      <w:r>
        <w:t>pengarang</w:t>
      </w:r>
      <w:proofErr w:type="spellEnd"/>
      <w:r>
        <w:t xml:space="preserve"> dan </w:t>
      </w:r>
      <w:proofErr w:type="spellStart"/>
      <w:r>
        <w:t>tahun</w:t>
      </w:r>
      <w:proofErr w:type="spellEnd"/>
      <w:r>
        <w:t xml:space="preserve"> </w:t>
      </w:r>
      <w:proofErr w:type="spellStart"/>
      <w:r>
        <w:t>terbitan</w:t>
      </w:r>
      <w:proofErr w:type="spellEnd"/>
    </w:p>
    <w:p w14:paraId="7590CDFC" w14:textId="08C01DE9" w:rsidR="00A64785" w:rsidRDefault="00A64785" w:rsidP="000D7C40">
      <w:pPr>
        <w:pStyle w:val="CommentText"/>
        <w:numPr>
          <w:ilvl w:val="0"/>
          <w:numId w:val="51"/>
        </w:numPr>
      </w:pPr>
      <w:r>
        <w:t xml:space="preserve">Textbook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jurnal</w:t>
      </w:r>
      <w:proofErr w:type="spellEnd"/>
      <w:r>
        <w:t xml:space="preserve"> yang </w:t>
      </w:r>
      <w:proofErr w:type="spellStart"/>
      <w:r>
        <w:t>dipergunak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cantum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aftar Pustaka.</w:t>
      </w:r>
    </w:p>
    <w:p w14:paraId="4D483834" w14:textId="77777777" w:rsidR="00A64785" w:rsidRDefault="00A64785" w:rsidP="000D7C40">
      <w:pPr>
        <w:pStyle w:val="CommentText"/>
      </w:pPr>
    </w:p>
    <w:p w14:paraId="55482021" w14:textId="37502B7B" w:rsidR="00A64785" w:rsidRDefault="00A64785" w:rsidP="00461F34">
      <w:pPr>
        <w:pStyle w:val="CommentText"/>
      </w:pPr>
    </w:p>
    <w:p w14:paraId="6B379D57" w14:textId="2A5FEA5C" w:rsidR="00A64785" w:rsidRDefault="00A64785">
      <w:pPr>
        <w:pStyle w:val="CommentText"/>
      </w:pPr>
    </w:p>
  </w:comment>
  <w:comment w:id="45" w:author="jrejito" w:date="2021-02-09T15:50:00Z" w:initials="JR">
    <w:p w14:paraId="50A54F07" w14:textId="04D5F4D7" w:rsidR="00A64785" w:rsidRDefault="00A64785" w:rsidP="00167DBD">
      <w:pPr>
        <w:pStyle w:val="CommentText"/>
        <w:numPr>
          <w:ilvl w:val="0"/>
          <w:numId w:val="34"/>
        </w:numPr>
      </w:pPr>
      <w:r>
        <w:rPr>
          <w:rStyle w:val="CommentReference"/>
        </w:rPr>
        <w:annotationRef/>
      </w:r>
      <w:r>
        <w:t xml:space="preserve">Gambar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ormat </w:t>
      </w:r>
      <w:proofErr w:type="spellStart"/>
      <w:r>
        <w:t>hitam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putih</w:t>
      </w:r>
      <w:proofErr w:type="spellEnd"/>
      <w:r>
        <w:t>.</w:t>
      </w:r>
    </w:p>
    <w:p w14:paraId="05DE5B6E" w14:textId="77777777" w:rsidR="00A64785" w:rsidRDefault="00A64785" w:rsidP="00167DBD">
      <w:pPr>
        <w:pStyle w:val="CommentText"/>
        <w:numPr>
          <w:ilvl w:val="0"/>
          <w:numId w:val="34"/>
        </w:numPr>
      </w:pPr>
      <w:r>
        <w:t xml:space="preserve">Gambar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terlihat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bac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</w:p>
    <w:p w14:paraId="17FDB6CE" w14:textId="581FF70B" w:rsidR="00A64785" w:rsidRDefault="00A64785" w:rsidP="00167DBD">
      <w:pPr>
        <w:pStyle w:val="CommentText"/>
        <w:numPr>
          <w:ilvl w:val="0"/>
          <w:numId w:val="34"/>
        </w:numPr>
      </w:pPr>
      <w:proofErr w:type="spellStart"/>
      <w:r>
        <w:t>Penomor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,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. </w:t>
      </w:r>
      <w:proofErr w:type="spellStart"/>
      <w:proofErr w:type="gramStart"/>
      <w:r>
        <w:t>Contoh</w:t>
      </w:r>
      <w:proofErr w:type="spellEnd"/>
      <w:r>
        <w:t xml:space="preserve"> :</w:t>
      </w:r>
      <w:proofErr w:type="gramEnd"/>
      <w:r>
        <w:t xml:space="preserve"> Gambar 2.1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>.</w:t>
      </w:r>
    </w:p>
    <w:p w14:paraId="5D554D7E" w14:textId="47625F22" w:rsidR="00A64785" w:rsidRDefault="00A64785" w:rsidP="00167DBD">
      <w:pPr>
        <w:pStyle w:val="CommentText"/>
        <w:numPr>
          <w:ilvl w:val="0"/>
          <w:numId w:val="34"/>
        </w:numPr>
      </w:pPr>
      <w:r>
        <w:t xml:space="preserve">Gambar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lai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cantumkan</w:t>
      </w:r>
      <w:proofErr w:type="spellEnd"/>
      <w:r>
        <w:t xml:space="preserve"> </w:t>
      </w:r>
      <w:proofErr w:type="spellStart"/>
      <w:r>
        <w:t>sumbernya</w:t>
      </w:r>
      <w:proofErr w:type="spellEnd"/>
      <w:r>
        <w:t>.</w:t>
      </w:r>
    </w:p>
    <w:p w14:paraId="36A610A7" w14:textId="2B452DE0" w:rsidR="00A64785" w:rsidRDefault="00A64785">
      <w:pPr>
        <w:pStyle w:val="CommentText"/>
      </w:pPr>
      <w:r>
        <w:t xml:space="preserve"> </w:t>
      </w:r>
    </w:p>
  </w:comment>
  <w:comment w:id="54" w:author="jrejito" w:date="2021-02-09T16:00:00Z" w:initials="JR">
    <w:p w14:paraId="1E4A88D3" w14:textId="30442394" w:rsidR="00A64785" w:rsidRDefault="00A64785" w:rsidP="00167DBD">
      <w:pPr>
        <w:pStyle w:val="CommentText"/>
        <w:numPr>
          <w:ilvl w:val="0"/>
          <w:numId w:val="35"/>
        </w:numPr>
      </w:pPr>
      <w:r>
        <w:rPr>
          <w:rStyle w:val="CommentReference"/>
        </w:rPr>
        <w:annotationRef/>
      </w:r>
      <w:r>
        <w:t xml:space="preserve">Gambar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ormat </w:t>
      </w:r>
      <w:proofErr w:type="spellStart"/>
      <w:r>
        <w:t>hitam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putih</w:t>
      </w:r>
      <w:proofErr w:type="spellEnd"/>
      <w:r>
        <w:t>.</w:t>
      </w:r>
    </w:p>
    <w:p w14:paraId="2C6FBBA1" w14:textId="77777777" w:rsidR="00A64785" w:rsidRDefault="00A64785" w:rsidP="00167DBD">
      <w:pPr>
        <w:pStyle w:val="CommentText"/>
        <w:numPr>
          <w:ilvl w:val="0"/>
          <w:numId w:val="35"/>
        </w:numPr>
      </w:pPr>
      <w:r>
        <w:t xml:space="preserve">Gambar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terlihat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bac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</w:p>
    <w:p w14:paraId="557DD313" w14:textId="77777777" w:rsidR="00A64785" w:rsidRDefault="00A64785" w:rsidP="00167DBD">
      <w:pPr>
        <w:pStyle w:val="CommentText"/>
        <w:numPr>
          <w:ilvl w:val="0"/>
          <w:numId w:val="35"/>
        </w:numPr>
      </w:pPr>
      <w:proofErr w:type="spellStart"/>
      <w:r>
        <w:t>Penomor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,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. </w:t>
      </w:r>
      <w:proofErr w:type="spellStart"/>
      <w:proofErr w:type="gramStart"/>
      <w:r>
        <w:t>Contoh</w:t>
      </w:r>
      <w:proofErr w:type="spellEnd"/>
      <w:r>
        <w:t xml:space="preserve"> :</w:t>
      </w:r>
      <w:proofErr w:type="gramEnd"/>
      <w:r>
        <w:t xml:space="preserve"> Gambar 2.1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>.</w:t>
      </w:r>
    </w:p>
    <w:p w14:paraId="57175399" w14:textId="77777777" w:rsidR="00A64785" w:rsidRDefault="00A64785" w:rsidP="00167DBD">
      <w:pPr>
        <w:pStyle w:val="CommentText"/>
        <w:numPr>
          <w:ilvl w:val="0"/>
          <w:numId w:val="35"/>
        </w:numPr>
      </w:pPr>
      <w:r>
        <w:t xml:space="preserve">Gambar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lai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cantumkan</w:t>
      </w:r>
      <w:proofErr w:type="spellEnd"/>
      <w:r>
        <w:t xml:space="preserve"> </w:t>
      </w:r>
      <w:proofErr w:type="spellStart"/>
      <w:r>
        <w:t>sumbernya</w:t>
      </w:r>
      <w:proofErr w:type="spellEnd"/>
      <w:r>
        <w:t>.</w:t>
      </w:r>
    </w:p>
    <w:p w14:paraId="33E1C649" w14:textId="34EEEA4D" w:rsidR="00A64785" w:rsidRDefault="00A64785">
      <w:pPr>
        <w:pStyle w:val="CommentText"/>
      </w:pPr>
    </w:p>
  </w:comment>
  <w:comment w:id="64" w:author="jrejito" w:date="2021-02-09T16:01:00Z" w:initials="JR">
    <w:p w14:paraId="145DAC25" w14:textId="77777777" w:rsidR="00A64785" w:rsidRDefault="00A64785" w:rsidP="00167DBD">
      <w:pPr>
        <w:pStyle w:val="CommentText"/>
        <w:numPr>
          <w:ilvl w:val="0"/>
          <w:numId w:val="36"/>
        </w:numPr>
      </w:pPr>
      <w:r>
        <w:rPr>
          <w:rStyle w:val="CommentReference"/>
        </w:rPr>
        <w:annotationRef/>
      </w:r>
      <w:r>
        <w:t xml:space="preserve">Gambar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ormat </w:t>
      </w:r>
      <w:proofErr w:type="spellStart"/>
      <w:r>
        <w:t>hitam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putih</w:t>
      </w:r>
      <w:proofErr w:type="spellEnd"/>
      <w:r>
        <w:t>.</w:t>
      </w:r>
    </w:p>
    <w:p w14:paraId="03DCD797" w14:textId="77777777" w:rsidR="00A64785" w:rsidRDefault="00A64785" w:rsidP="00167DBD">
      <w:pPr>
        <w:pStyle w:val="CommentText"/>
        <w:numPr>
          <w:ilvl w:val="0"/>
          <w:numId w:val="36"/>
        </w:numPr>
      </w:pPr>
      <w:r>
        <w:t xml:space="preserve">Gambar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terlihat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bac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</w:p>
    <w:p w14:paraId="20851ADC" w14:textId="77777777" w:rsidR="00A64785" w:rsidRDefault="00A64785" w:rsidP="00167DBD">
      <w:pPr>
        <w:pStyle w:val="CommentText"/>
        <w:numPr>
          <w:ilvl w:val="0"/>
          <w:numId w:val="36"/>
        </w:numPr>
      </w:pPr>
      <w:proofErr w:type="spellStart"/>
      <w:r>
        <w:t>Penomor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,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. </w:t>
      </w:r>
      <w:proofErr w:type="spellStart"/>
      <w:proofErr w:type="gramStart"/>
      <w:r>
        <w:t>Contoh</w:t>
      </w:r>
      <w:proofErr w:type="spellEnd"/>
      <w:r>
        <w:t xml:space="preserve"> :</w:t>
      </w:r>
      <w:proofErr w:type="gramEnd"/>
      <w:r>
        <w:t xml:space="preserve"> Gambar 2.1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>.</w:t>
      </w:r>
    </w:p>
    <w:p w14:paraId="37A8561C" w14:textId="4C8B8BF5" w:rsidR="00A64785" w:rsidRDefault="00A64785" w:rsidP="00167DBD">
      <w:pPr>
        <w:pStyle w:val="CommentText"/>
        <w:numPr>
          <w:ilvl w:val="0"/>
          <w:numId w:val="36"/>
        </w:numPr>
      </w:pPr>
      <w:r>
        <w:t xml:space="preserve">Gambar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lai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cantumkan</w:t>
      </w:r>
      <w:proofErr w:type="spellEnd"/>
      <w:r>
        <w:t xml:space="preserve"> </w:t>
      </w:r>
      <w:proofErr w:type="spellStart"/>
      <w:r>
        <w:t>sumbernya</w:t>
      </w:r>
      <w:proofErr w:type="spellEnd"/>
      <w:r>
        <w:t>.</w:t>
      </w:r>
    </w:p>
    <w:p w14:paraId="0E6AABBA" w14:textId="4FFC5420" w:rsidR="00A64785" w:rsidRDefault="00A64785">
      <w:pPr>
        <w:pStyle w:val="CommentText"/>
      </w:pPr>
    </w:p>
  </w:comment>
  <w:comment w:id="76" w:author="jrejito" w:date="2021-02-09T16:06:00Z" w:initials="JR">
    <w:p w14:paraId="5F4763E9" w14:textId="00393DFF" w:rsidR="00A64785" w:rsidRDefault="00A64785" w:rsidP="00167DBD">
      <w:pPr>
        <w:pStyle w:val="CommentText"/>
        <w:numPr>
          <w:ilvl w:val="0"/>
          <w:numId w:val="37"/>
        </w:numPr>
      </w:pPr>
      <w:r>
        <w:rPr>
          <w:rStyle w:val="CommentReference"/>
        </w:rPr>
        <w:annotationRef/>
      </w:r>
      <w:r>
        <w:t xml:space="preserve"> </w:t>
      </w:r>
      <w:proofErr w:type="spellStart"/>
      <w:r>
        <w:t>Penomor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,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. </w:t>
      </w:r>
      <w:proofErr w:type="spellStart"/>
      <w:proofErr w:type="gramStart"/>
      <w:r>
        <w:t>Contoh</w:t>
      </w:r>
      <w:proofErr w:type="spellEnd"/>
      <w:r>
        <w:t xml:space="preserve"> :</w:t>
      </w:r>
      <w:proofErr w:type="gramEnd"/>
      <w:r>
        <w:t xml:space="preserve"> </w:t>
      </w:r>
      <w:proofErr w:type="spellStart"/>
      <w:r>
        <w:t>Tabel</w:t>
      </w:r>
      <w:proofErr w:type="spellEnd"/>
      <w:r>
        <w:t xml:space="preserve"> 2.1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>.</w:t>
      </w:r>
    </w:p>
    <w:p w14:paraId="6AB62E79" w14:textId="758901D4" w:rsidR="00A64785" w:rsidRDefault="00A64785" w:rsidP="00167DBD">
      <w:pPr>
        <w:pStyle w:val="CommentText"/>
        <w:numPr>
          <w:ilvl w:val="0"/>
          <w:numId w:val="37"/>
        </w:numPr>
      </w:pPr>
      <w:r>
        <w:t xml:space="preserve"> Teks Isi table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1 </w:t>
      </w:r>
      <w:proofErr w:type="spellStart"/>
      <w:r>
        <w:t>spasi</w:t>
      </w:r>
      <w:proofErr w:type="spellEnd"/>
    </w:p>
    <w:p w14:paraId="2418249E" w14:textId="25EA059B" w:rsidR="00A64785" w:rsidRDefault="00A64785" w:rsidP="00167DBD">
      <w:pPr>
        <w:pStyle w:val="CommentText"/>
        <w:numPr>
          <w:ilvl w:val="0"/>
          <w:numId w:val="37"/>
        </w:numPr>
      </w:pPr>
      <w:r>
        <w:t xml:space="preserve"> Header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pindah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cantumkan</w:t>
      </w:r>
      <w:proofErr w:type="spellEnd"/>
      <w:r>
        <w:t xml:space="preserve"> </w:t>
      </w:r>
      <w:proofErr w:type="spellStart"/>
      <w:r>
        <w:t>kembali</w:t>
      </w:r>
      <w:proofErr w:type="spellEnd"/>
      <w:r>
        <w:t>.</w:t>
      </w:r>
    </w:p>
    <w:p w14:paraId="73730D2E" w14:textId="77777777" w:rsidR="00A64785" w:rsidRDefault="00A64785" w:rsidP="004C75F8">
      <w:pPr>
        <w:pStyle w:val="CommentText"/>
      </w:pPr>
    </w:p>
    <w:p w14:paraId="615DC3FA" w14:textId="1FCD9A05" w:rsidR="00A64785" w:rsidRDefault="00A64785">
      <w:pPr>
        <w:pStyle w:val="CommentText"/>
      </w:pPr>
    </w:p>
  </w:comment>
  <w:comment w:id="93" w:author="jrejito" w:date="2021-02-11T11:31:00Z" w:initials="JR">
    <w:p w14:paraId="3DECFAB6" w14:textId="42428EBD" w:rsidR="00A64785" w:rsidRDefault="00A64785" w:rsidP="00935224">
      <w:pPr>
        <w:pStyle w:val="CommentText"/>
        <w:numPr>
          <w:ilvl w:val="0"/>
          <w:numId w:val="40"/>
        </w:numPr>
      </w:pPr>
      <w:r>
        <w:rPr>
          <w:rStyle w:val="CommentReference"/>
        </w:rPr>
        <w:annotationRef/>
      </w:r>
      <w:proofErr w:type="spellStart"/>
      <w:r>
        <w:t>Penomor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,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. </w:t>
      </w:r>
      <w:proofErr w:type="spellStart"/>
      <w:proofErr w:type="gramStart"/>
      <w:r>
        <w:t>Contoh</w:t>
      </w:r>
      <w:proofErr w:type="spellEnd"/>
      <w:r>
        <w:t xml:space="preserve"> :</w:t>
      </w:r>
      <w:proofErr w:type="gramEnd"/>
      <w:r>
        <w:t xml:space="preserve"> </w:t>
      </w:r>
      <w:proofErr w:type="spellStart"/>
      <w:r>
        <w:t>Tabel</w:t>
      </w:r>
      <w:proofErr w:type="spellEnd"/>
      <w:r>
        <w:t xml:space="preserve"> 2.1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>.</w:t>
      </w:r>
    </w:p>
    <w:p w14:paraId="475AF5A1" w14:textId="77777777" w:rsidR="00A64785" w:rsidRDefault="00A64785" w:rsidP="00935224">
      <w:pPr>
        <w:pStyle w:val="CommentText"/>
        <w:numPr>
          <w:ilvl w:val="0"/>
          <w:numId w:val="40"/>
        </w:numPr>
      </w:pPr>
      <w:r>
        <w:t xml:space="preserve"> Teks Isi table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1 </w:t>
      </w:r>
      <w:proofErr w:type="spellStart"/>
      <w:r>
        <w:t>spasi</w:t>
      </w:r>
      <w:proofErr w:type="spellEnd"/>
    </w:p>
    <w:p w14:paraId="078DEF58" w14:textId="77777777" w:rsidR="00A64785" w:rsidRDefault="00A64785" w:rsidP="00935224">
      <w:pPr>
        <w:pStyle w:val="CommentText"/>
        <w:numPr>
          <w:ilvl w:val="0"/>
          <w:numId w:val="40"/>
        </w:numPr>
      </w:pPr>
      <w:r>
        <w:t xml:space="preserve"> Header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pindah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cantumkan</w:t>
      </w:r>
      <w:proofErr w:type="spellEnd"/>
      <w:r>
        <w:t xml:space="preserve"> </w:t>
      </w:r>
      <w:proofErr w:type="spellStart"/>
      <w:r>
        <w:t>kembali</w:t>
      </w:r>
      <w:proofErr w:type="spellEnd"/>
      <w:r>
        <w:t>.</w:t>
      </w:r>
    </w:p>
    <w:p w14:paraId="29DDEC5E" w14:textId="6ED6A3DF" w:rsidR="00A64785" w:rsidRDefault="00A64785">
      <w:pPr>
        <w:pStyle w:val="CommentText"/>
      </w:pPr>
    </w:p>
  </w:comment>
  <w:comment w:id="95" w:author="jrejito" w:date="2021-02-11T11:32:00Z" w:initials="JR">
    <w:p w14:paraId="324123FC" w14:textId="77777777" w:rsidR="00A64785" w:rsidRDefault="00A64785" w:rsidP="00935224">
      <w:pPr>
        <w:pStyle w:val="CommentText"/>
        <w:numPr>
          <w:ilvl w:val="0"/>
          <w:numId w:val="39"/>
        </w:numPr>
      </w:pPr>
      <w:r>
        <w:rPr>
          <w:rStyle w:val="CommentReference"/>
        </w:rPr>
        <w:annotationRef/>
      </w:r>
      <w:proofErr w:type="spellStart"/>
      <w:r>
        <w:t>Setiap</w:t>
      </w:r>
      <w:proofErr w:type="spellEnd"/>
      <w:r>
        <w:t xml:space="preserve"> </w:t>
      </w:r>
      <w:proofErr w:type="spellStart"/>
      <w:r>
        <w:t>persamaa</w:t>
      </w:r>
      <w:proofErr w:type="spellEnd"/>
      <w:r>
        <w:t>/formula/</w:t>
      </w:r>
      <w:proofErr w:type="spellStart"/>
      <w:r>
        <w:t>rumus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lengka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omor</w:t>
      </w:r>
      <w:proofErr w:type="spellEnd"/>
      <w:r>
        <w:t>.</w:t>
      </w:r>
    </w:p>
    <w:p w14:paraId="728F2A4A" w14:textId="4381E0C6" w:rsidR="00A64785" w:rsidRDefault="00A64785" w:rsidP="00935224">
      <w:pPr>
        <w:pStyle w:val="CommentText"/>
        <w:numPr>
          <w:ilvl w:val="0"/>
          <w:numId w:val="39"/>
        </w:numPr>
      </w:pPr>
      <w:proofErr w:type="spellStart"/>
      <w:r>
        <w:t>Penomoran</w:t>
      </w:r>
      <w:proofErr w:type="spellEnd"/>
      <w:r>
        <w:t xml:space="preserve"> </w:t>
      </w:r>
      <w:proofErr w:type="spellStart"/>
      <w:r>
        <w:t>persamaa</w:t>
      </w:r>
      <w:proofErr w:type="spellEnd"/>
      <w:r>
        <w:t>/formula/</w:t>
      </w:r>
      <w:proofErr w:type="spellStart"/>
      <w:r>
        <w:t>rumus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,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. </w:t>
      </w:r>
      <w:proofErr w:type="spellStart"/>
      <w:proofErr w:type="gramStart"/>
      <w:r>
        <w:t>Contoh</w:t>
      </w:r>
      <w:proofErr w:type="spellEnd"/>
      <w:r>
        <w:t xml:space="preserve"> :</w:t>
      </w:r>
      <w:proofErr w:type="gramEnd"/>
      <w:r>
        <w:t xml:space="preserve"> (2.1), (2.2)</w:t>
      </w:r>
    </w:p>
  </w:comment>
  <w:comment w:id="109" w:author="jrejito" w:date="2021-02-11T11:34:00Z" w:initials="JR">
    <w:p w14:paraId="31E09263" w14:textId="63905C6D" w:rsidR="00A64785" w:rsidRDefault="00A64785" w:rsidP="00935224">
      <w:pPr>
        <w:pStyle w:val="CommentText"/>
        <w:numPr>
          <w:ilvl w:val="0"/>
          <w:numId w:val="41"/>
        </w:numPr>
      </w:pPr>
      <w:r>
        <w:rPr>
          <w:rStyle w:val="CommentReference"/>
        </w:rPr>
        <w:annotationRef/>
      </w:r>
      <w:proofErr w:type="spellStart"/>
      <w:r>
        <w:t>Penomor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,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. </w:t>
      </w:r>
      <w:proofErr w:type="spellStart"/>
      <w:proofErr w:type="gramStart"/>
      <w:r>
        <w:t>Contoh</w:t>
      </w:r>
      <w:proofErr w:type="spellEnd"/>
      <w:r>
        <w:t xml:space="preserve"> :</w:t>
      </w:r>
      <w:proofErr w:type="gramEnd"/>
      <w:r>
        <w:t xml:space="preserve"> </w:t>
      </w:r>
      <w:proofErr w:type="spellStart"/>
      <w:r>
        <w:t>Tabel</w:t>
      </w:r>
      <w:proofErr w:type="spellEnd"/>
      <w:r>
        <w:t xml:space="preserve"> 3.1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>.</w:t>
      </w:r>
    </w:p>
    <w:p w14:paraId="0F5CAD85" w14:textId="77777777" w:rsidR="00A64785" w:rsidRDefault="00A64785" w:rsidP="00935224">
      <w:pPr>
        <w:pStyle w:val="CommentText"/>
        <w:numPr>
          <w:ilvl w:val="0"/>
          <w:numId w:val="40"/>
        </w:numPr>
      </w:pPr>
      <w:r>
        <w:t xml:space="preserve"> Teks Isi table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1 </w:t>
      </w:r>
      <w:proofErr w:type="spellStart"/>
      <w:r>
        <w:t>spasi</w:t>
      </w:r>
      <w:proofErr w:type="spellEnd"/>
    </w:p>
    <w:p w14:paraId="71797AB7" w14:textId="77777777" w:rsidR="00A64785" w:rsidRDefault="00A64785" w:rsidP="00935224">
      <w:pPr>
        <w:pStyle w:val="CommentText"/>
        <w:numPr>
          <w:ilvl w:val="0"/>
          <w:numId w:val="40"/>
        </w:numPr>
      </w:pPr>
      <w:r>
        <w:t xml:space="preserve"> Header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pindah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cantumkan</w:t>
      </w:r>
      <w:proofErr w:type="spellEnd"/>
      <w:r>
        <w:t xml:space="preserve"> </w:t>
      </w:r>
      <w:proofErr w:type="spellStart"/>
      <w:r>
        <w:t>kembali</w:t>
      </w:r>
      <w:proofErr w:type="spellEnd"/>
      <w:r>
        <w:t>.</w:t>
      </w:r>
    </w:p>
    <w:p w14:paraId="5C65AF8C" w14:textId="77777777" w:rsidR="00A64785" w:rsidRDefault="00A64785" w:rsidP="00935224">
      <w:pPr>
        <w:pStyle w:val="CommentText"/>
      </w:pPr>
    </w:p>
    <w:p w14:paraId="0FB64DBD" w14:textId="440C6B72" w:rsidR="00A64785" w:rsidRDefault="00A64785" w:rsidP="00935224">
      <w:pPr>
        <w:pStyle w:val="CommentText"/>
      </w:pPr>
      <w:r>
        <w:rPr>
          <w:rStyle w:val="CommentReference"/>
        </w:rPr>
        <w:annotationRef/>
      </w:r>
    </w:p>
  </w:comment>
  <w:comment w:id="119" w:author="jrejito" w:date="2021-02-11T11:35:00Z" w:initials="JR">
    <w:p w14:paraId="1F7E320A" w14:textId="77777777" w:rsidR="00A64785" w:rsidRDefault="00A64785" w:rsidP="00935224">
      <w:pPr>
        <w:pStyle w:val="CommentText"/>
        <w:numPr>
          <w:ilvl w:val="0"/>
          <w:numId w:val="42"/>
        </w:numPr>
      </w:pPr>
      <w:r>
        <w:rPr>
          <w:rStyle w:val="CommentReference"/>
        </w:rPr>
        <w:annotationRef/>
      </w:r>
      <w:r>
        <w:t xml:space="preserve">Gambar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ormat </w:t>
      </w:r>
      <w:proofErr w:type="spellStart"/>
      <w:r>
        <w:t>hitam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putih</w:t>
      </w:r>
      <w:proofErr w:type="spellEnd"/>
      <w:r>
        <w:t>.</w:t>
      </w:r>
    </w:p>
    <w:p w14:paraId="4752625A" w14:textId="77777777" w:rsidR="00A64785" w:rsidRDefault="00A64785" w:rsidP="00935224">
      <w:pPr>
        <w:pStyle w:val="CommentText"/>
        <w:numPr>
          <w:ilvl w:val="0"/>
          <w:numId w:val="42"/>
        </w:numPr>
      </w:pPr>
      <w:r>
        <w:t xml:space="preserve">Gambar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terlihat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bac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</w:p>
    <w:p w14:paraId="3E9403CB" w14:textId="77777777" w:rsidR="00A64785" w:rsidRDefault="00A64785" w:rsidP="00935224">
      <w:pPr>
        <w:pStyle w:val="CommentText"/>
        <w:numPr>
          <w:ilvl w:val="0"/>
          <w:numId w:val="42"/>
        </w:numPr>
      </w:pPr>
      <w:proofErr w:type="spellStart"/>
      <w:r>
        <w:t>Penomor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,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. </w:t>
      </w:r>
      <w:proofErr w:type="spellStart"/>
      <w:proofErr w:type="gramStart"/>
      <w:r>
        <w:t>Contoh</w:t>
      </w:r>
      <w:proofErr w:type="spellEnd"/>
      <w:r>
        <w:t xml:space="preserve"> :</w:t>
      </w:r>
      <w:proofErr w:type="gramEnd"/>
      <w:r>
        <w:t xml:space="preserve"> Gambar 2.1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>.</w:t>
      </w:r>
    </w:p>
    <w:p w14:paraId="4F624834" w14:textId="77777777" w:rsidR="00A64785" w:rsidRDefault="00A64785" w:rsidP="00935224">
      <w:pPr>
        <w:pStyle w:val="CommentText"/>
        <w:numPr>
          <w:ilvl w:val="0"/>
          <w:numId w:val="42"/>
        </w:numPr>
      </w:pPr>
      <w:r>
        <w:t xml:space="preserve">Gambar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lai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cantumkan</w:t>
      </w:r>
      <w:proofErr w:type="spellEnd"/>
      <w:r>
        <w:t xml:space="preserve"> </w:t>
      </w:r>
      <w:proofErr w:type="spellStart"/>
      <w:r>
        <w:t>sumbernya</w:t>
      </w:r>
      <w:proofErr w:type="spellEnd"/>
      <w:r>
        <w:t>.</w:t>
      </w:r>
    </w:p>
    <w:p w14:paraId="0878DB58" w14:textId="77777777" w:rsidR="00A64785" w:rsidRDefault="00A64785" w:rsidP="00935224">
      <w:pPr>
        <w:pStyle w:val="CommentText"/>
      </w:pPr>
    </w:p>
    <w:p w14:paraId="4A1A314C" w14:textId="1F837A64" w:rsidR="00A64785" w:rsidRDefault="00A64785" w:rsidP="00935224">
      <w:pPr>
        <w:pStyle w:val="CommentText"/>
      </w:pPr>
      <w:r>
        <w:rPr>
          <w:rStyle w:val="CommentReference"/>
        </w:rPr>
        <w:annotationRef/>
      </w:r>
    </w:p>
  </w:comment>
  <w:comment w:id="125" w:author="jrejito" w:date="2021-02-11T11:36:00Z" w:initials="JR">
    <w:p w14:paraId="0F87589C" w14:textId="77777777" w:rsidR="00A64785" w:rsidRDefault="00A64785" w:rsidP="00935224">
      <w:pPr>
        <w:pStyle w:val="CommentText"/>
        <w:numPr>
          <w:ilvl w:val="0"/>
          <w:numId w:val="43"/>
        </w:numPr>
      </w:pPr>
      <w:r>
        <w:rPr>
          <w:rStyle w:val="CommentReference"/>
        </w:rPr>
        <w:annotationRef/>
      </w:r>
      <w:r>
        <w:t xml:space="preserve">Gambar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ormat </w:t>
      </w:r>
      <w:proofErr w:type="spellStart"/>
      <w:r>
        <w:t>hitam</w:t>
      </w:r>
      <w:proofErr w:type="spellEnd"/>
      <w:r>
        <w:t xml:space="preserve"> </w:t>
      </w:r>
      <w:proofErr w:type="spellStart"/>
      <w:r>
        <w:t>puti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war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warna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putih</w:t>
      </w:r>
      <w:proofErr w:type="spellEnd"/>
      <w:r>
        <w:t>.</w:t>
      </w:r>
    </w:p>
    <w:p w14:paraId="565F14B0" w14:textId="77777777" w:rsidR="00A64785" w:rsidRDefault="00A64785" w:rsidP="00935224">
      <w:pPr>
        <w:pStyle w:val="CommentText"/>
        <w:numPr>
          <w:ilvl w:val="0"/>
          <w:numId w:val="43"/>
        </w:numPr>
      </w:pPr>
      <w:r>
        <w:t xml:space="preserve">Gambar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terlihat</w:t>
      </w:r>
      <w:proofErr w:type="spellEnd"/>
      <w:r>
        <w:t xml:space="preserve"> </w:t>
      </w:r>
      <w:proofErr w:type="spellStart"/>
      <w:r>
        <w:t>jel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oleh</w:t>
      </w:r>
      <w:proofErr w:type="spellEnd"/>
      <w:r>
        <w:t xml:space="preserve"> </w:t>
      </w:r>
      <w:proofErr w:type="spellStart"/>
      <w:r>
        <w:t>terlalu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bac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</w:t>
      </w:r>
    </w:p>
    <w:p w14:paraId="18A990BC" w14:textId="77777777" w:rsidR="00A64785" w:rsidRDefault="00A64785" w:rsidP="00935224">
      <w:pPr>
        <w:pStyle w:val="CommentText"/>
        <w:numPr>
          <w:ilvl w:val="0"/>
          <w:numId w:val="43"/>
        </w:numPr>
      </w:pPr>
      <w:proofErr w:type="spellStart"/>
      <w:r>
        <w:t>Penomor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,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font </w:t>
      </w:r>
      <w:proofErr w:type="spellStart"/>
      <w:r>
        <w:t>standar</w:t>
      </w:r>
      <w:proofErr w:type="spellEnd"/>
      <w:r>
        <w:t xml:space="preserve">. </w:t>
      </w:r>
      <w:proofErr w:type="spellStart"/>
      <w:proofErr w:type="gramStart"/>
      <w:r>
        <w:t>Contoh</w:t>
      </w:r>
      <w:proofErr w:type="spellEnd"/>
      <w:r>
        <w:t xml:space="preserve"> :</w:t>
      </w:r>
      <w:proofErr w:type="gramEnd"/>
      <w:r>
        <w:t xml:space="preserve"> Gambar 2.1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>.</w:t>
      </w:r>
    </w:p>
    <w:p w14:paraId="3C224C3F" w14:textId="77777777" w:rsidR="00A64785" w:rsidRDefault="00A64785" w:rsidP="00935224">
      <w:pPr>
        <w:pStyle w:val="CommentText"/>
        <w:numPr>
          <w:ilvl w:val="0"/>
          <w:numId w:val="43"/>
        </w:numPr>
      </w:pPr>
      <w:r>
        <w:t xml:space="preserve">Gambar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lain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cantumkan</w:t>
      </w:r>
      <w:proofErr w:type="spellEnd"/>
      <w:r>
        <w:t xml:space="preserve"> </w:t>
      </w:r>
      <w:proofErr w:type="spellStart"/>
      <w:r>
        <w:t>sumbernya</w:t>
      </w:r>
      <w:proofErr w:type="spellEnd"/>
      <w:r>
        <w:t>.</w:t>
      </w:r>
    </w:p>
    <w:p w14:paraId="0AD3DF76" w14:textId="77777777" w:rsidR="00A64785" w:rsidRDefault="00A64785" w:rsidP="00935224">
      <w:pPr>
        <w:pStyle w:val="CommentText"/>
      </w:pPr>
    </w:p>
    <w:p w14:paraId="47EC54A0" w14:textId="7D306BC9" w:rsidR="00A64785" w:rsidRDefault="00A64785" w:rsidP="00935224">
      <w:pPr>
        <w:pStyle w:val="CommentText"/>
      </w:pPr>
      <w:r>
        <w:rPr>
          <w:rStyle w:val="CommentReference"/>
        </w:rPr>
        <w:annotationRef/>
      </w:r>
    </w:p>
  </w:comment>
  <w:comment w:id="163" w:author="jrejito" w:date="2021-02-11T12:10:00Z" w:initials="JR">
    <w:p w14:paraId="395964B4" w14:textId="77777777" w:rsidR="00A64785" w:rsidRDefault="00A64785" w:rsidP="00FB3642">
      <w:pPr>
        <w:pStyle w:val="CommentText"/>
        <w:numPr>
          <w:ilvl w:val="0"/>
          <w:numId w:val="44"/>
        </w:numPr>
      </w:pPr>
      <w:r>
        <w:rPr>
          <w:rStyle w:val="CommentReference"/>
        </w:rPr>
        <w:annotationRef/>
      </w:r>
      <w:r>
        <w:t xml:space="preserve">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yang </w:t>
      </w:r>
      <w:proofErr w:type="spellStart"/>
      <w:r>
        <w:t>menyaji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data.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uraian</w:t>
      </w:r>
      <w:proofErr w:type="spellEnd"/>
      <w:r>
        <w:t xml:space="preserve">, dat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juga </w:t>
      </w:r>
      <w:proofErr w:type="spellStart"/>
      <w:r>
        <w:t>disaj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ilustrasi</w:t>
      </w:r>
      <w:proofErr w:type="spellEnd"/>
      <w:r>
        <w:t xml:space="preserve"> (</w:t>
      </w:r>
      <w:proofErr w:type="spellStart"/>
      <w:r>
        <w:t>gambar</w:t>
      </w:r>
      <w:proofErr w:type="spellEnd"/>
      <w:r>
        <w:t xml:space="preserve">, </w:t>
      </w:r>
      <w:proofErr w:type="spellStart"/>
      <w:r>
        <w:t>foto</w:t>
      </w:r>
      <w:proofErr w:type="spellEnd"/>
      <w:r>
        <w:t xml:space="preserve">, diagram, </w:t>
      </w:r>
      <w:proofErr w:type="spellStart"/>
      <w:r>
        <w:t>grafik</w:t>
      </w:r>
      <w:proofErr w:type="spellEnd"/>
      <w:r>
        <w:t xml:space="preserve">, </w:t>
      </w:r>
      <w:proofErr w:type="spellStart"/>
      <w:r>
        <w:t>tabel</w:t>
      </w:r>
      <w:proofErr w:type="spellEnd"/>
      <w:r>
        <w:t xml:space="preserve">, </w:t>
      </w:r>
      <w:proofErr w:type="spellStart"/>
      <w:r>
        <w:t>dll</w:t>
      </w:r>
      <w:proofErr w:type="spellEnd"/>
      <w:r>
        <w:t xml:space="preserve">.). </w:t>
      </w:r>
    </w:p>
    <w:p w14:paraId="016A7090" w14:textId="77777777" w:rsidR="00A64785" w:rsidRDefault="00A64785" w:rsidP="00FB3642">
      <w:pPr>
        <w:pStyle w:val="CommentText"/>
        <w:numPr>
          <w:ilvl w:val="0"/>
          <w:numId w:val="44"/>
        </w:numPr>
      </w:pPr>
      <w:proofErr w:type="spellStart"/>
      <w:r>
        <w:t>Dalam</w:t>
      </w:r>
      <w:proofErr w:type="spellEnd"/>
      <w:r>
        <w:t xml:space="preserve"> </w:t>
      </w:r>
      <w:proofErr w:type="spellStart"/>
      <w:r>
        <w:t>menyajik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grafik</w:t>
      </w:r>
      <w:proofErr w:type="spellEnd"/>
      <w:r>
        <w:t xml:space="preserve">, </w:t>
      </w:r>
      <w:proofErr w:type="spellStart"/>
      <w:r>
        <w:t>hendaknya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dan </w:t>
      </w:r>
      <w:proofErr w:type="spellStart"/>
      <w:r>
        <w:t>grafik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self explanatory</w:t>
      </w:r>
      <w:proofErr w:type="spellEnd"/>
      <w:r>
        <w:t xml:space="preserve">. </w:t>
      </w:r>
      <w:proofErr w:type="spellStart"/>
      <w:r>
        <w:t>Artinya</w:t>
      </w:r>
      <w:proofErr w:type="spellEnd"/>
      <w:r>
        <w:t xml:space="preserve">,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pada </w:t>
      </w:r>
      <w:proofErr w:type="spellStart"/>
      <w:r>
        <w:t>tabel</w:t>
      </w:r>
      <w:proofErr w:type="spellEnd"/>
      <w:r>
        <w:t xml:space="preserve"> dan </w:t>
      </w:r>
      <w:proofErr w:type="spellStart"/>
      <w:r>
        <w:t>grafik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mbac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ahaminya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gac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teks</w:t>
      </w:r>
      <w:proofErr w:type="spellEnd"/>
      <w:r>
        <w:t>/</w:t>
      </w:r>
      <w:proofErr w:type="spellStart"/>
      <w:r>
        <w:t>naskah</w:t>
      </w:r>
      <w:proofErr w:type="spellEnd"/>
      <w:r>
        <w:t xml:space="preserve">. </w:t>
      </w:r>
    </w:p>
    <w:p w14:paraId="17CA9055" w14:textId="34FB0B7D" w:rsidR="00A64785" w:rsidRDefault="00A64785" w:rsidP="00FB3642">
      <w:pPr>
        <w:pStyle w:val="CommentText"/>
        <w:numPr>
          <w:ilvl w:val="0"/>
          <w:numId w:val="44"/>
        </w:numPr>
      </w:pPr>
      <w:r>
        <w:t xml:space="preserve">Yang </w:t>
      </w:r>
      <w:proofErr w:type="spellStart"/>
      <w:r>
        <w:t>dimaksud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mbahasan</w:t>
      </w:r>
      <w:proofErr w:type="spellEnd"/>
      <w:r>
        <w:t xml:space="preserve"> </w:t>
      </w:r>
      <w:proofErr w:type="spellStart"/>
      <w:r>
        <w:t>bukanlah</w:t>
      </w:r>
      <w:proofErr w:type="spellEnd"/>
      <w:r>
        <w:t xml:space="preserve"> </w:t>
      </w:r>
      <w:proofErr w:type="spellStart"/>
      <w:r>
        <w:t>mengulang</w:t>
      </w:r>
      <w:proofErr w:type="spellEnd"/>
      <w:r>
        <w:t xml:space="preserve"> data yang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uraian</w:t>
      </w:r>
      <w:proofErr w:type="spellEnd"/>
      <w:r>
        <w:t xml:space="preserve"> </w:t>
      </w:r>
      <w:proofErr w:type="spellStart"/>
      <w:r>
        <w:t>kalimat</w:t>
      </w:r>
      <w:proofErr w:type="spellEnd"/>
      <w:r>
        <w:t xml:space="preserve">, </w:t>
      </w:r>
      <w:proofErr w:type="spellStart"/>
      <w:r>
        <w:t>melaink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arti (meaning) data yang </w:t>
      </w:r>
      <w:proofErr w:type="spellStart"/>
      <w:r>
        <w:t>diperoleh</w:t>
      </w:r>
      <w:proofErr w:type="spellEnd"/>
      <w:r>
        <w:t xml:space="preserve">. </w:t>
      </w:r>
      <w:proofErr w:type="spellStart"/>
      <w:r>
        <w:t>Pembahasan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 </w:t>
      </w:r>
      <w:proofErr w:type="spellStart"/>
      <w:r>
        <w:t>membanding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data </w:t>
      </w:r>
      <w:proofErr w:type="spellStart"/>
      <w:r>
        <w:t>pengetahuan</w:t>
      </w:r>
      <w:proofErr w:type="spellEnd"/>
      <w:r>
        <w:t xml:space="preserve"> (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riset</w:t>
      </w:r>
      <w:proofErr w:type="spellEnd"/>
      <w:r>
        <w:t xml:space="preserve"> orang lain)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publikasikan</w:t>
      </w:r>
      <w:proofErr w:type="spellEnd"/>
      <w:r>
        <w:t xml:space="preserve">,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implikasi</w:t>
      </w:r>
      <w:proofErr w:type="spellEnd"/>
      <w:r>
        <w:t xml:space="preserve"> data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manfaatannya</w:t>
      </w:r>
      <w:proofErr w:type="spellEnd"/>
      <w:r>
        <w:t xml:space="preserve">. </w:t>
      </w:r>
      <w:proofErr w:type="spellStart"/>
      <w:r>
        <w:t>Temu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kait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(</w:t>
      </w:r>
      <w:proofErr w:type="spellStart"/>
      <w:r>
        <w:t>impikas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)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banding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orang lain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ublikasikan</w:t>
      </w:r>
      <w:proofErr w:type="spellEnd"/>
      <w:r>
        <w:t xml:space="preserve">, </w:t>
      </w:r>
      <w:proofErr w:type="spellStart"/>
      <w:r>
        <w:t>sebagaimana</w:t>
      </w:r>
      <w:proofErr w:type="spellEnd"/>
      <w:r>
        <w:t xml:space="preserve"> </w:t>
      </w:r>
      <w:proofErr w:type="spellStart"/>
      <w:r>
        <w:t>diurai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tinjau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ahas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baiknya</w:t>
      </w:r>
      <w:proofErr w:type="spellEnd"/>
      <w:r>
        <w:t xml:space="preserve"> </w:t>
      </w:r>
      <w:proofErr w:type="spellStart"/>
      <w:r>
        <w:t>diutarakan</w:t>
      </w:r>
      <w:proofErr w:type="spellEnd"/>
      <w:r>
        <w:t xml:space="preserve"> pula </w:t>
      </w:r>
      <w:proofErr w:type="spellStart"/>
      <w:r>
        <w:t>kelemahan</w:t>
      </w:r>
      <w:proofErr w:type="spellEnd"/>
      <w:r>
        <w:t xml:space="preserve"> dan </w:t>
      </w:r>
      <w:proofErr w:type="spellStart"/>
      <w:r>
        <w:t>keterbatas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.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has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nyajikan</w:t>
      </w:r>
      <w:proofErr w:type="spellEnd"/>
      <w:r>
        <w:t xml:space="preserve"> data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dan </w:t>
      </w:r>
      <w:proofErr w:type="spellStart"/>
      <w:r>
        <w:t>grafik</w:t>
      </w:r>
      <w:proofErr w:type="spellEnd"/>
      <w:r>
        <w:t>.</w:t>
      </w:r>
    </w:p>
  </w:comment>
  <w:comment w:id="165" w:author="jrejito" w:date="2021-02-11T11:37:00Z" w:initials="JR">
    <w:p w14:paraId="79D52A94" w14:textId="77777777" w:rsidR="00A64785" w:rsidRDefault="00A64785" w:rsidP="00723EFB">
      <w:pPr>
        <w:pStyle w:val="CommentText"/>
        <w:numPr>
          <w:ilvl w:val="0"/>
          <w:numId w:val="52"/>
        </w:numPr>
      </w:pPr>
      <w:r>
        <w:rPr>
          <w:rStyle w:val="CommentReference"/>
        </w:rPr>
        <w:annotationRef/>
      </w:r>
      <w:proofErr w:type="spellStart"/>
      <w:r>
        <w:t>Ura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ubbab</w:t>
      </w:r>
      <w:proofErr w:type="spellEnd"/>
      <w:r>
        <w:t xml:space="preserve"> dan sub-</w:t>
      </w:r>
      <w:proofErr w:type="spellStart"/>
      <w:r>
        <w:t>subbab</w:t>
      </w:r>
      <w:proofErr w:type="spellEnd"/>
      <w:r>
        <w:t xml:space="preserve"> minimal </w:t>
      </w:r>
      <w:proofErr w:type="spellStart"/>
      <w:r>
        <w:t>berisi</w:t>
      </w:r>
      <w:proofErr w:type="spellEnd"/>
      <w:r>
        <w:t xml:space="preserve"> 2 </w:t>
      </w:r>
      <w:proofErr w:type="spellStart"/>
      <w:r>
        <w:t>paragraf</w:t>
      </w:r>
      <w:proofErr w:type="spellEnd"/>
      <w:r>
        <w:t xml:space="preserve">. </w:t>
      </w:r>
    </w:p>
    <w:p w14:paraId="238ADFBF" w14:textId="6C0B8551" w:rsidR="00A64785" w:rsidRDefault="00A64785" w:rsidP="00723EFB">
      <w:pPr>
        <w:pStyle w:val="CommentText"/>
        <w:numPr>
          <w:ilvl w:val="0"/>
          <w:numId w:val="52"/>
        </w:numPr>
      </w:pPr>
      <w:proofErr w:type="spellStart"/>
      <w:r>
        <w:t>Setiap</w:t>
      </w:r>
      <w:proofErr w:type="spellEnd"/>
      <w:r>
        <w:t xml:space="preserve"> paragraph minimal </w:t>
      </w:r>
      <w:proofErr w:type="spellStart"/>
      <w:r>
        <w:t>berisi</w:t>
      </w:r>
      <w:proofErr w:type="spellEnd"/>
      <w:r>
        <w:t xml:space="preserve"> 5 baris.</w:t>
      </w:r>
    </w:p>
    <w:p w14:paraId="725FBA0F" w14:textId="4A0DBD0F" w:rsidR="00A64785" w:rsidRDefault="00A64785" w:rsidP="00723EFB">
      <w:pPr>
        <w:pStyle w:val="CommentText"/>
        <w:numPr>
          <w:ilvl w:val="0"/>
          <w:numId w:val="52"/>
        </w:numPr>
      </w:pPr>
      <w:proofErr w:type="spellStart"/>
      <w:r>
        <w:t>Konte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Hasil dan </w:t>
      </w:r>
      <w:proofErr w:type="spellStart"/>
      <w:r>
        <w:t>Pembahasan</w:t>
      </w:r>
      <w:proofErr w:type="spellEnd"/>
      <w:r>
        <w:t xml:space="preserve"> </w:t>
      </w:r>
      <w:proofErr w:type="spellStart"/>
      <w:r>
        <w:t>memuat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dan </w:t>
      </w:r>
      <w:proofErr w:type="spellStart"/>
      <w:r>
        <w:t>simulasi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, screen shoot, table yang </w:t>
      </w:r>
      <w:proofErr w:type="spellStart"/>
      <w:r>
        <w:t>dihasil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running </w:t>
      </w:r>
      <w:proofErr w:type="spellStart"/>
      <w:r>
        <w:t>aplikasi</w:t>
      </w:r>
      <w:proofErr w:type="spellEnd"/>
      <w:r>
        <w:t xml:space="preserve">, </w:t>
      </w:r>
      <w:proofErr w:type="spellStart"/>
      <w:r>
        <w:t>grafi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dilengka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script/source code.</w:t>
      </w:r>
    </w:p>
    <w:p w14:paraId="6D9BDBF6" w14:textId="69561272" w:rsidR="00A64785" w:rsidRDefault="00A64785" w:rsidP="00723EFB">
      <w:pPr>
        <w:pStyle w:val="CommentText"/>
        <w:numPr>
          <w:ilvl w:val="0"/>
          <w:numId w:val="52"/>
        </w:numPr>
      </w:pPr>
      <w:r>
        <w:t xml:space="preserve">Script/source code yang </w:t>
      </w:r>
      <w:proofErr w:type="spellStart"/>
      <w:r>
        <w:t>dicantumk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script/source code “core”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intinya</w:t>
      </w:r>
      <w:proofErr w:type="spellEnd"/>
      <w:r>
        <w:t xml:space="preserve"> </w:t>
      </w:r>
      <w:proofErr w:type="spellStart"/>
      <w:r>
        <w:t>saja</w:t>
      </w:r>
      <w:proofErr w:type="spellEnd"/>
      <w:r>
        <w:t>.</w:t>
      </w:r>
    </w:p>
    <w:p w14:paraId="0F52508D" w14:textId="77777777" w:rsidR="00A64785" w:rsidRDefault="00A64785" w:rsidP="00935224">
      <w:pPr>
        <w:pStyle w:val="CommentText"/>
      </w:pPr>
    </w:p>
    <w:p w14:paraId="0B8C3D76" w14:textId="63E8DF27" w:rsidR="00A64785" w:rsidRDefault="00A64785" w:rsidP="00935224">
      <w:pPr>
        <w:pStyle w:val="CommentText"/>
      </w:pPr>
      <w:r>
        <w:rPr>
          <w:rStyle w:val="CommentReference"/>
        </w:rPr>
        <w:annotationRef/>
      </w:r>
    </w:p>
  </w:comment>
  <w:comment w:id="172" w:author="jrejito" w:date="2021-02-11T11:43:00Z" w:initials="JR">
    <w:p w14:paraId="2002E96A" w14:textId="7F97296F" w:rsidR="00A64785" w:rsidRDefault="00A64785" w:rsidP="00FB3642">
      <w:pPr>
        <w:pStyle w:val="CommentText"/>
        <w:numPr>
          <w:ilvl w:val="0"/>
          <w:numId w:val="45"/>
        </w:numPr>
      </w:pPr>
      <w:r>
        <w:rPr>
          <w:rStyle w:val="CommentReference"/>
        </w:rPr>
        <w:annotationRef/>
      </w:r>
      <w:proofErr w:type="spellStart"/>
      <w:r>
        <w:t>Setiap</w:t>
      </w:r>
      <w:proofErr w:type="spellEnd"/>
      <w:r>
        <w:t xml:space="preserve"> script/</w:t>
      </w:r>
      <w:proofErr w:type="spellStart"/>
      <w:r>
        <w:t>kode</w:t>
      </w:r>
      <w:proofErr w:type="spellEnd"/>
      <w:r>
        <w:t xml:space="preserve"> program yang </w:t>
      </w:r>
      <w:proofErr w:type="spellStart"/>
      <w:r>
        <w:t>dicantumk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beri</w:t>
      </w:r>
      <w:proofErr w:type="spellEnd"/>
      <w:r>
        <w:t xml:space="preserve">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 script/</w:t>
      </w:r>
      <w:proofErr w:type="spellStart"/>
      <w:r>
        <w:t>kode</w:t>
      </w:r>
      <w:proofErr w:type="spellEnd"/>
      <w:r>
        <w:t xml:space="preserve"> </w:t>
      </w:r>
      <w:proofErr w:type="spellStart"/>
      <w:r>
        <w:t>programnya</w:t>
      </w:r>
      <w:proofErr w:type="spellEnd"/>
      <w:r>
        <w:t>.</w:t>
      </w:r>
    </w:p>
    <w:p w14:paraId="2BBCEFA6" w14:textId="26EAAFC5" w:rsidR="00A64785" w:rsidRDefault="00A64785" w:rsidP="00FB3642">
      <w:pPr>
        <w:pStyle w:val="CommentText"/>
        <w:numPr>
          <w:ilvl w:val="0"/>
          <w:numId w:val="45"/>
        </w:numPr>
      </w:pPr>
      <w:proofErr w:type="spellStart"/>
      <w:r>
        <w:t>Jenis</w:t>
      </w:r>
      <w:proofErr w:type="spellEnd"/>
      <w:r>
        <w:t xml:space="preserve"> font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script/</w:t>
      </w:r>
      <w:proofErr w:type="spellStart"/>
      <w:r>
        <w:t>kode</w:t>
      </w:r>
      <w:proofErr w:type="spellEnd"/>
      <w:r>
        <w:t xml:space="preserve"> program </w:t>
      </w:r>
      <w:proofErr w:type="spellStart"/>
      <w:r>
        <w:t>diperboleh</w:t>
      </w:r>
      <w:proofErr w:type="spellEnd"/>
      <w:r>
        <w:t xml:space="preserve"> times new roman, </w:t>
      </w:r>
      <w:proofErr w:type="spellStart"/>
      <w:r>
        <w:t>calibri</w:t>
      </w:r>
      <w:proofErr w:type="spellEnd"/>
      <w:r>
        <w:t xml:space="preserve">, arial </w:t>
      </w:r>
      <w:proofErr w:type="spellStart"/>
      <w:r>
        <w:t>dll</w:t>
      </w:r>
      <w:proofErr w:type="spellEnd"/>
      <w:r>
        <w:t xml:space="preserve">. </w:t>
      </w:r>
    </w:p>
    <w:p w14:paraId="6AAC98BC" w14:textId="7A6C671E" w:rsidR="00A64785" w:rsidRDefault="00A64785" w:rsidP="00FB3642">
      <w:pPr>
        <w:pStyle w:val="CommentText"/>
        <w:numPr>
          <w:ilvl w:val="0"/>
          <w:numId w:val="45"/>
        </w:numPr>
      </w:pPr>
      <w:r>
        <w:t xml:space="preserve">Font </w:t>
      </w:r>
      <w:proofErr w:type="spellStart"/>
      <w:r>
        <w:t>dalam</w:t>
      </w:r>
      <w:proofErr w:type="spellEnd"/>
      <w:r>
        <w:t xml:space="preserve"> script/</w:t>
      </w:r>
      <w:proofErr w:type="spellStart"/>
      <w:r>
        <w:t>kode</w:t>
      </w:r>
      <w:proofErr w:type="spellEnd"/>
      <w:r>
        <w:t xml:space="preserve"> program </w:t>
      </w:r>
      <w:proofErr w:type="spellStart"/>
      <w:r>
        <w:t>berukur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9 </w:t>
      </w:r>
      <w:proofErr w:type="spellStart"/>
      <w:r>
        <w:t>s.d.</w:t>
      </w:r>
      <w:proofErr w:type="spellEnd"/>
      <w:r>
        <w:t xml:space="preserve"> 11 (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font </w:t>
      </w:r>
      <w:proofErr w:type="spellStart"/>
      <w:r>
        <w:t>defaultnya</w:t>
      </w:r>
      <w:proofErr w:type="spellEnd"/>
      <w:r>
        <w:t>)</w:t>
      </w:r>
    </w:p>
    <w:p w14:paraId="0D9EDFEE" w14:textId="3D6BC68B" w:rsidR="00A64785" w:rsidRDefault="00A64785" w:rsidP="003B5E33">
      <w:pPr>
        <w:pStyle w:val="CommentText"/>
      </w:pPr>
    </w:p>
  </w:comment>
  <w:comment w:id="173" w:author="jrejito" w:date="2021-02-11T11:46:00Z" w:initials="JR">
    <w:p w14:paraId="45F15266" w14:textId="61D91B5E" w:rsidR="00A64785" w:rsidRDefault="00A64785" w:rsidP="00FB3642">
      <w:pPr>
        <w:pStyle w:val="CommentText"/>
        <w:numPr>
          <w:ilvl w:val="0"/>
          <w:numId w:val="46"/>
        </w:numPr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proofErr w:type="spellStart"/>
      <w:r>
        <w:t>Setiap</w:t>
      </w:r>
      <w:proofErr w:type="spellEnd"/>
      <w:r>
        <w:t xml:space="preserve"> script/</w:t>
      </w:r>
      <w:proofErr w:type="spellStart"/>
      <w:r>
        <w:t>kode</w:t>
      </w:r>
      <w:proofErr w:type="spellEnd"/>
      <w:r>
        <w:t xml:space="preserve"> program yang </w:t>
      </w:r>
      <w:proofErr w:type="spellStart"/>
      <w:r>
        <w:t>dicantumk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beri</w:t>
      </w:r>
      <w:proofErr w:type="spellEnd"/>
      <w:r>
        <w:t xml:space="preserve"> </w:t>
      </w:r>
      <w:proofErr w:type="spellStart"/>
      <w:r>
        <w:t>keterangan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 script/</w:t>
      </w:r>
      <w:proofErr w:type="spellStart"/>
      <w:r>
        <w:t>kode</w:t>
      </w:r>
      <w:proofErr w:type="spellEnd"/>
      <w:r>
        <w:t xml:space="preserve"> </w:t>
      </w:r>
      <w:proofErr w:type="spellStart"/>
      <w:r>
        <w:t>programnya</w:t>
      </w:r>
      <w:proofErr w:type="spellEnd"/>
      <w:r>
        <w:t>.</w:t>
      </w:r>
    </w:p>
    <w:p w14:paraId="55F2E9AC" w14:textId="77777777" w:rsidR="00A64785" w:rsidRDefault="00A64785" w:rsidP="00FB3642">
      <w:pPr>
        <w:pStyle w:val="CommentText"/>
        <w:numPr>
          <w:ilvl w:val="0"/>
          <w:numId w:val="46"/>
        </w:numPr>
      </w:pPr>
      <w:proofErr w:type="spellStart"/>
      <w:r>
        <w:t>Jenis</w:t>
      </w:r>
      <w:proofErr w:type="spellEnd"/>
      <w:r>
        <w:t xml:space="preserve"> font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script/</w:t>
      </w:r>
      <w:proofErr w:type="spellStart"/>
      <w:r>
        <w:t>kode</w:t>
      </w:r>
      <w:proofErr w:type="spellEnd"/>
      <w:r>
        <w:t xml:space="preserve"> program </w:t>
      </w:r>
      <w:proofErr w:type="spellStart"/>
      <w:r>
        <w:t>diperboleh</w:t>
      </w:r>
      <w:proofErr w:type="spellEnd"/>
      <w:r>
        <w:t xml:space="preserve"> times new roman, </w:t>
      </w:r>
      <w:proofErr w:type="spellStart"/>
      <w:r>
        <w:t>calibri</w:t>
      </w:r>
      <w:proofErr w:type="spellEnd"/>
      <w:r>
        <w:t xml:space="preserve">, arial </w:t>
      </w:r>
      <w:proofErr w:type="spellStart"/>
      <w:r>
        <w:t>dll</w:t>
      </w:r>
      <w:proofErr w:type="spellEnd"/>
      <w:r>
        <w:t xml:space="preserve">. </w:t>
      </w:r>
    </w:p>
    <w:p w14:paraId="62FB446C" w14:textId="77777777" w:rsidR="00A64785" w:rsidRDefault="00A64785" w:rsidP="00FB3642">
      <w:pPr>
        <w:pStyle w:val="CommentText"/>
        <w:numPr>
          <w:ilvl w:val="0"/>
          <w:numId w:val="46"/>
        </w:numPr>
      </w:pPr>
      <w:r>
        <w:t xml:space="preserve">Font </w:t>
      </w:r>
      <w:proofErr w:type="spellStart"/>
      <w:r>
        <w:t>dalam</w:t>
      </w:r>
      <w:proofErr w:type="spellEnd"/>
      <w:r>
        <w:t xml:space="preserve"> script/</w:t>
      </w:r>
      <w:proofErr w:type="spellStart"/>
      <w:r>
        <w:t>kode</w:t>
      </w:r>
      <w:proofErr w:type="spellEnd"/>
      <w:r>
        <w:t xml:space="preserve"> program </w:t>
      </w:r>
      <w:proofErr w:type="spellStart"/>
      <w:r>
        <w:t>berukur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9 </w:t>
      </w:r>
      <w:proofErr w:type="spellStart"/>
      <w:r>
        <w:t>s.d.</w:t>
      </w:r>
      <w:proofErr w:type="spellEnd"/>
      <w:r>
        <w:t xml:space="preserve"> 11 (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font </w:t>
      </w:r>
      <w:proofErr w:type="spellStart"/>
      <w:r>
        <w:t>defaultnya</w:t>
      </w:r>
      <w:proofErr w:type="spellEnd"/>
      <w:r>
        <w:t>)</w:t>
      </w:r>
    </w:p>
    <w:p w14:paraId="5C7CD460" w14:textId="77777777" w:rsidR="00A64785" w:rsidRDefault="00A64785" w:rsidP="003B5E33">
      <w:pPr>
        <w:pStyle w:val="CommentText"/>
      </w:pPr>
    </w:p>
    <w:p w14:paraId="68DAC810" w14:textId="3BEC4B5B" w:rsidR="00A64785" w:rsidRDefault="00A64785">
      <w:pPr>
        <w:pStyle w:val="CommentText"/>
      </w:pPr>
    </w:p>
  </w:comment>
  <w:comment w:id="200" w:author="jrejito" w:date="2021-02-11T12:13:00Z" w:initials="JR">
    <w:p w14:paraId="41971384" w14:textId="77777777" w:rsidR="00A64785" w:rsidRDefault="00A64785" w:rsidP="00FB3642">
      <w:pPr>
        <w:pStyle w:val="CommentText"/>
        <w:numPr>
          <w:ilvl w:val="0"/>
          <w:numId w:val="47"/>
        </w:numPr>
      </w:pPr>
      <w:r>
        <w:rPr>
          <w:rStyle w:val="CommentReference"/>
        </w:rPr>
        <w:annotationRef/>
      </w:r>
      <w:proofErr w:type="spellStart"/>
      <w:r>
        <w:t>Simpul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kristalisas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dan </w:t>
      </w:r>
      <w:proofErr w:type="spellStart"/>
      <w:r>
        <w:t>intepretasi</w:t>
      </w:r>
      <w:proofErr w:type="spellEnd"/>
      <w:r>
        <w:t xml:space="preserve">. </w:t>
      </w:r>
      <w:proofErr w:type="spellStart"/>
      <w:r>
        <w:t>Simpul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dibaha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Pembahas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yang </w:t>
      </w:r>
      <w:proofErr w:type="spellStart"/>
      <w:r>
        <w:t>dikemuk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Simpul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nyataan</w:t>
      </w:r>
      <w:proofErr w:type="spellEnd"/>
      <w:r>
        <w:t xml:space="preserve"> yang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iba-tiba</w:t>
      </w:r>
      <w:proofErr w:type="spellEnd"/>
      <w:r>
        <w:t xml:space="preserve">. </w:t>
      </w:r>
    </w:p>
    <w:p w14:paraId="03BBC37B" w14:textId="77777777" w:rsidR="00A64785" w:rsidRDefault="00A64785" w:rsidP="00FB3642">
      <w:pPr>
        <w:pStyle w:val="CommentText"/>
        <w:numPr>
          <w:ilvl w:val="0"/>
          <w:numId w:val="47"/>
        </w:numPr>
      </w:pPr>
      <w:r>
        <w:t xml:space="preserve">Cara </w:t>
      </w:r>
      <w:proofErr w:type="spellStart"/>
      <w:r>
        <w:t>penulisan</w:t>
      </w:r>
      <w:proofErr w:type="spellEnd"/>
      <w:r>
        <w:t>/</w:t>
      </w:r>
      <w:proofErr w:type="spellStart"/>
      <w:r>
        <w:t>pembahasan</w:t>
      </w:r>
      <w:proofErr w:type="spellEnd"/>
      <w:r>
        <w:t xml:space="preserve"> </w:t>
      </w:r>
      <w:proofErr w:type="spellStart"/>
      <w:r>
        <w:t>dirumus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pernyata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tat</w:t>
      </w:r>
      <w:proofErr w:type="spellEnd"/>
      <w:r>
        <w:t xml:space="preserve"> dan </w:t>
      </w:r>
      <w:proofErr w:type="spellStart"/>
      <w:r>
        <w:t>padat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nimbulkan</w:t>
      </w:r>
      <w:proofErr w:type="spellEnd"/>
      <w:r>
        <w:t xml:space="preserve"> </w:t>
      </w:r>
      <w:proofErr w:type="spellStart"/>
      <w:r>
        <w:t>penafsiran</w:t>
      </w:r>
      <w:proofErr w:type="spellEnd"/>
      <w:r>
        <w:t xml:space="preserve"> </w:t>
      </w:r>
      <w:proofErr w:type="spellStart"/>
      <w:r>
        <w:t>lain</w:t>
      </w:r>
      <w:proofErr w:type="spellEnd"/>
      <w:r>
        <w:t xml:space="preserve">.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disampai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impulan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ndapat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, </w:t>
      </w:r>
      <w:proofErr w:type="spellStart"/>
      <w:r>
        <w:t>koreks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pendapat</w:t>
      </w:r>
      <w:proofErr w:type="spellEnd"/>
      <w:r>
        <w:t xml:space="preserve"> lama, </w:t>
      </w:r>
      <w:proofErr w:type="spellStart"/>
      <w:r>
        <w:t>pengukuhan</w:t>
      </w:r>
      <w:proofErr w:type="spellEnd"/>
      <w:r>
        <w:t xml:space="preserve"> </w:t>
      </w:r>
      <w:proofErr w:type="spellStart"/>
      <w:r>
        <w:t>pendapat</w:t>
      </w:r>
      <w:proofErr w:type="spellEnd"/>
      <w:r>
        <w:t xml:space="preserve"> lama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numbangkan</w:t>
      </w:r>
      <w:proofErr w:type="spellEnd"/>
      <w:r>
        <w:t xml:space="preserve"> </w:t>
      </w:r>
      <w:proofErr w:type="spellStart"/>
      <w:r>
        <w:t>pendapat</w:t>
      </w:r>
      <w:proofErr w:type="spellEnd"/>
      <w:r>
        <w:t xml:space="preserve"> lama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jawaban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. </w:t>
      </w:r>
    </w:p>
    <w:p w14:paraId="5472745C" w14:textId="5BD489EA" w:rsidR="00A64785" w:rsidRDefault="00A64785" w:rsidP="00FB3642">
      <w:pPr>
        <w:pStyle w:val="CommentText"/>
        <w:numPr>
          <w:ilvl w:val="0"/>
          <w:numId w:val="47"/>
        </w:numPr>
      </w:pPr>
      <w:r>
        <w:t xml:space="preserve">Sar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nyataan</w:t>
      </w:r>
      <w:proofErr w:type="spellEnd"/>
      <w:r>
        <w:t xml:space="preserve"> yang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tiba-tib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kelanjut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impulan</w:t>
      </w:r>
      <w:proofErr w:type="spellEnd"/>
      <w:r>
        <w:t xml:space="preserve">, </w:t>
      </w:r>
      <w:proofErr w:type="spellStart"/>
      <w:r>
        <w:t>sering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anjur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yangkut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operasional</w:t>
      </w:r>
      <w:proofErr w:type="spellEnd"/>
      <w:r>
        <w:t xml:space="preserve">, </w:t>
      </w:r>
      <w:proofErr w:type="spellStart"/>
      <w:r>
        <w:t>kebijakan</w:t>
      </w:r>
      <w:proofErr w:type="spellEnd"/>
      <w:r>
        <w:t xml:space="preserve">,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konseptual</w:t>
      </w:r>
      <w:proofErr w:type="spellEnd"/>
      <w:r>
        <w:t xml:space="preserve">. Saran </w:t>
      </w:r>
      <w:proofErr w:type="spellStart"/>
      <w:r>
        <w:t>hendaknya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konkret</w:t>
      </w:r>
      <w:proofErr w:type="spellEnd"/>
      <w:r>
        <w:t xml:space="preserve">, </w:t>
      </w:r>
      <w:proofErr w:type="spellStart"/>
      <w:r>
        <w:t>realistis</w:t>
      </w:r>
      <w:proofErr w:type="spellEnd"/>
      <w:r>
        <w:t xml:space="preserve">, </w:t>
      </w:r>
      <w:proofErr w:type="spellStart"/>
      <w:r>
        <w:t>bernilai</w:t>
      </w:r>
      <w:proofErr w:type="spellEnd"/>
      <w:r>
        <w:t xml:space="preserve"> </w:t>
      </w:r>
      <w:proofErr w:type="spellStart"/>
      <w:r>
        <w:t>keilmuan</w:t>
      </w:r>
      <w:proofErr w:type="spellEnd"/>
      <w:r>
        <w:t xml:space="preserve"> dan/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raktis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erarah</w:t>
      </w:r>
      <w:proofErr w:type="spellEnd"/>
      <w:r>
        <w:t xml:space="preserve"> (</w:t>
      </w:r>
      <w:proofErr w:type="spellStart"/>
      <w:r>
        <w:t>disebut</w:t>
      </w:r>
      <w:proofErr w:type="spellEnd"/>
      <w:r>
        <w:t xml:space="preserve"> saran </w:t>
      </w:r>
      <w:proofErr w:type="spellStart"/>
      <w:r>
        <w:t>tindak</w:t>
      </w:r>
      <w:proofErr w:type="spellEnd"/>
      <w:r>
        <w:t xml:space="preserve">)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ngajukan</w:t>
      </w:r>
      <w:proofErr w:type="spellEnd"/>
      <w:r>
        <w:t xml:space="preserve"> saran/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simpul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judul</w:t>
      </w:r>
      <w:proofErr w:type="spellEnd"/>
      <w:r>
        <w:t xml:space="preserve"> Bab V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SIMPULAN.</w:t>
      </w:r>
    </w:p>
  </w:comment>
  <w:comment w:id="202" w:author="jrejito" w:date="2021-02-11T11:46:00Z" w:initials="JR">
    <w:p w14:paraId="5D955443" w14:textId="77777777" w:rsidR="00A64785" w:rsidRDefault="00A64785" w:rsidP="00FB3642">
      <w:pPr>
        <w:pStyle w:val="CommentText"/>
        <w:numPr>
          <w:ilvl w:val="0"/>
          <w:numId w:val="48"/>
        </w:numPr>
      </w:pPr>
      <w:r>
        <w:rPr>
          <w:rStyle w:val="CommentReference"/>
        </w:rPr>
        <w:annotationRef/>
      </w:r>
      <w:r>
        <w:t xml:space="preserve">Kesimpulan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jawab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di BAB I </w:t>
      </w:r>
      <w:proofErr w:type="spellStart"/>
      <w:r>
        <w:t>Pendahuluan</w:t>
      </w:r>
      <w:proofErr w:type="spellEnd"/>
      <w:r>
        <w:t xml:space="preserve"> </w:t>
      </w:r>
      <w:proofErr w:type="spellStart"/>
      <w:r>
        <w:t>didasarkan</w:t>
      </w:r>
      <w:proofErr w:type="spellEnd"/>
      <w:r>
        <w:t xml:space="preserve"> pada BAB IV HASIL dan PEMBAHASAN</w:t>
      </w:r>
    </w:p>
    <w:p w14:paraId="740BBAD1" w14:textId="679E1168" w:rsidR="00A64785" w:rsidRDefault="00A64785" w:rsidP="00FB3642">
      <w:pPr>
        <w:pStyle w:val="CommentText"/>
        <w:numPr>
          <w:ilvl w:val="0"/>
          <w:numId w:val="48"/>
        </w:numPr>
      </w:pPr>
      <w:r>
        <w:t xml:space="preserve">Kesimpulan </w:t>
      </w:r>
      <w:proofErr w:type="spellStart"/>
      <w:r>
        <w:t>dituliskan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nomor</w:t>
      </w:r>
      <w:proofErr w:type="spellEnd"/>
      <w:r>
        <w:t xml:space="preserve"> (1,2,3…) yang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jawab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. </w:t>
      </w:r>
    </w:p>
  </w:comment>
  <w:comment w:id="204" w:author="jrejito" w:date="2021-02-11T12:17:00Z" w:initials="JR">
    <w:p w14:paraId="64386F17" w14:textId="77777777" w:rsidR="00A64785" w:rsidRDefault="00A64785" w:rsidP="00FB3642">
      <w:pPr>
        <w:pStyle w:val="CommentText"/>
        <w:numPr>
          <w:ilvl w:val="0"/>
          <w:numId w:val="49"/>
        </w:numPr>
      </w:pPr>
      <w:r>
        <w:rPr>
          <w:rStyle w:val="CommentReference"/>
        </w:rPr>
        <w:annotationRef/>
      </w:r>
      <w:r>
        <w:t xml:space="preserve">Sar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nyataan</w:t>
      </w:r>
      <w:proofErr w:type="spellEnd"/>
      <w:r>
        <w:t xml:space="preserve"> yang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tiba-tib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kelanjut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impulan</w:t>
      </w:r>
      <w:proofErr w:type="spellEnd"/>
      <w:r>
        <w:t xml:space="preserve">, </w:t>
      </w:r>
      <w:proofErr w:type="spellStart"/>
      <w:r>
        <w:t>sering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anjur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yangkut</w:t>
      </w:r>
      <w:proofErr w:type="spellEnd"/>
      <w:r>
        <w:t xml:space="preserve"> </w:t>
      </w:r>
      <w:proofErr w:type="spellStart"/>
      <w:r>
        <w:t>aspek</w:t>
      </w:r>
      <w:proofErr w:type="spellEnd"/>
      <w:r>
        <w:t xml:space="preserve"> </w:t>
      </w:r>
      <w:proofErr w:type="spellStart"/>
      <w:r>
        <w:t>operasional</w:t>
      </w:r>
      <w:proofErr w:type="spellEnd"/>
      <w:r>
        <w:t xml:space="preserve">, </w:t>
      </w:r>
      <w:proofErr w:type="spellStart"/>
      <w:r>
        <w:t>kebijakan</w:t>
      </w:r>
      <w:proofErr w:type="spellEnd"/>
      <w:r>
        <w:t xml:space="preserve">,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konseptual</w:t>
      </w:r>
      <w:proofErr w:type="spellEnd"/>
      <w:r>
        <w:t>.</w:t>
      </w:r>
    </w:p>
    <w:p w14:paraId="360EB772" w14:textId="0D1EF0FD" w:rsidR="00A64785" w:rsidRDefault="00A64785" w:rsidP="00FB3642">
      <w:pPr>
        <w:pStyle w:val="CommentText"/>
        <w:numPr>
          <w:ilvl w:val="0"/>
          <w:numId w:val="49"/>
        </w:numPr>
      </w:pPr>
      <w:r>
        <w:t xml:space="preserve">Saran </w:t>
      </w:r>
      <w:proofErr w:type="spellStart"/>
      <w:r>
        <w:t>hendaknya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konkret</w:t>
      </w:r>
      <w:proofErr w:type="spellEnd"/>
      <w:r>
        <w:t xml:space="preserve">, </w:t>
      </w:r>
      <w:proofErr w:type="spellStart"/>
      <w:r>
        <w:t>realistis</w:t>
      </w:r>
      <w:proofErr w:type="spellEnd"/>
      <w:r>
        <w:t xml:space="preserve">, </w:t>
      </w:r>
      <w:proofErr w:type="spellStart"/>
      <w:r>
        <w:t>bernilai</w:t>
      </w:r>
      <w:proofErr w:type="spellEnd"/>
      <w:r>
        <w:t xml:space="preserve"> </w:t>
      </w:r>
      <w:proofErr w:type="spellStart"/>
      <w:r>
        <w:t>keilmuan</w:t>
      </w:r>
      <w:proofErr w:type="spellEnd"/>
      <w:r>
        <w:t xml:space="preserve"> dan/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raktis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erarah</w:t>
      </w:r>
      <w:proofErr w:type="spellEnd"/>
      <w:r>
        <w:t xml:space="preserve"> (</w:t>
      </w:r>
      <w:proofErr w:type="spellStart"/>
      <w:r>
        <w:t>disebut</w:t>
      </w:r>
      <w:proofErr w:type="spellEnd"/>
      <w:r>
        <w:t xml:space="preserve"> saran </w:t>
      </w:r>
      <w:proofErr w:type="spellStart"/>
      <w:r>
        <w:t>tindak</w:t>
      </w:r>
      <w:proofErr w:type="spellEnd"/>
      <w:r>
        <w:t xml:space="preserve">)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ngajukan</w:t>
      </w:r>
      <w:proofErr w:type="spellEnd"/>
      <w:r>
        <w:t xml:space="preserve"> saran/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simpul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judul</w:t>
      </w:r>
      <w:proofErr w:type="spellEnd"/>
      <w:r>
        <w:t xml:space="preserve"> Bab V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SIMPULAN.</w:t>
      </w:r>
    </w:p>
  </w:comment>
  <w:comment w:id="207" w:author="jrejito" w:date="2021-02-11T12:19:00Z" w:initials="JR">
    <w:p w14:paraId="26FB9FC5" w14:textId="77777777" w:rsidR="00A64785" w:rsidRDefault="00A64785" w:rsidP="003727FC">
      <w:pPr>
        <w:pStyle w:val="CommentText"/>
      </w:pPr>
      <w:r>
        <w:rPr>
          <w:rStyle w:val="CommentReference"/>
        </w:rPr>
        <w:annotationRef/>
      </w:r>
      <w:r>
        <w:t xml:space="preserve">Daftar </w:t>
      </w:r>
      <w:proofErr w:type="spellStart"/>
      <w:r>
        <w:t>pustaka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</w:p>
    <w:p w14:paraId="47581283" w14:textId="4159AA96" w:rsidR="00A64785" w:rsidRDefault="00A64785" w:rsidP="00FB3642">
      <w:pPr>
        <w:pStyle w:val="CommentText"/>
        <w:numPr>
          <w:ilvl w:val="0"/>
          <w:numId w:val="50"/>
        </w:numPr>
      </w:pPr>
      <w:r>
        <w:t xml:space="preserve"> </w:t>
      </w:r>
      <w:proofErr w:type="spellStart"/>
      <w:r>
        <w:t>memuat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yang (</w:t>
      </w:r>
      <w:proofErr w:type="spellStart"/>
      <w:r>
        <w:t>hanya</w:t>
      </w:r>
      <w:proofErr w:type="spellEnd"/>
      <w:r>
        <w:t xml:space="preserve">) </w:t>
      </w:r>
      <w:proofErr w:type="spellStart"/>
      <w:r>
        <w:t>digunakan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anuskrip</w:t>
      </w:r>
      <w:proofErr w:type="spellEnd"/>
      <w:r>
        <w:t>/</w:t>
      </w:r>
      <w:proofErr w:type="spellStart"/>
      <w:r>
        <w:t>naskah</w:t>
      </w:r>
      <w:proofErr w:type="spellEnd"/>
      <w:r>
        <w:t xml:space="preserve"> </w:t>
      </w:r>
      <w:proofErr w:type="spellStart"/>
      <w:r>
        <w:t>skripsi</w:t>
      </w:r>
      <w:proofErr w:type="spellEnd"/>
      <w:r>
        <w:t xml:space="preserve">; </w:t>
      </w:r>
    </w:p>
    <w:p w14:paraId="0F40D62E" w14:textId="77777777" w:rsidR="00A64785" w:rsidRDefault="00A64785" w:rsidP="00FB3642">
      <w:pPr>
        <w:pStyle w:val="CommentText"/>
        <w:numPr>
          <w:ilvl w:val="0"/>
          <w:numId w:val="50"/>
        </w:numPr>
      </w:pPr>
      <w:r>
        <w:t xml:space="preserve">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engkap</w:t>
      </w:r>
      <w:proofErr w:type="spellEnd"/>
      <w:r>
        <w:t xml:space="preserve"> dan </w:t>
      </w:r>
      <w:proofErr w:type="spellStart"/>
      <w:r>
        <w:t>berurutan</w:t>
      </w:r>
      <w:proofErr w:type="spellEnd"/>
      <w:r>
        <w:t xml:space="preserve"> </w:t>
      </w:r>
      <w:proofErr w:type="spellStart"/>
      <w:r>
        <w:t>alfabetis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mbaca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menelusuri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asl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; </w:t>
      </w:r>
    </w:p>
    <w:p w14:paraId="50C24482" w14:textId="77777777" w:rsidR="00A64785" w:rsidRDefault="00A64785" w:rsidP="00FB3642">
      <w:pPr>
        <w:pStyle w:val="CommentText"/>
        <w:numPr>
          <w:ilvl w:val="0"/>
          <w:numId w:val="50"/>
        </w:numPr>
      </w:pPr>
      <w:r>
        <w:t xml:space="preserve"> </w:t>
      </w:r>
      <w:proofErr w:type="spellStart"/>
      <w:r>
        <w:t>mencantumk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rbitkan</w:t>
      </w:r>
      <w:proofErr w:type="spellEnd"/>
      <w:r>
        <w:t xml:space="preserve">; </w:t>
      </w:r>
    </w:p>
    <w:p w14:paraId="733E8A81" w14:textId="56C81913" w:rsidR="00A64785" w:rsidRDefault="00A64785" w:rsidP="00FB3642">
      <w:pPr>
        <w:pStyle w:val="CommentText"/>
        <w:numPr>
          <w:ilvl w:val="0"/>
          <w:numId w:val="50"/>
        </w:numPr>
      </w:pPr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ulisan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artikel</w:t>
      </w:r>
      <w:proofErr w:type="spellEnd"/>
      <w:r>
        <w:t xml:space="preserve"> yang </w:t>
      </w:r>
      <w:proofErr w:type="spellStart"/>
      <w:r>
        <w:t>berlaku</w:t>
      </w:r>
      <w:proofErr w:type="spellEnd"/>
      <w:r>
        <w:t xml:space="preserve"> </w:t>
      </w:r>
      <w:proofErr w:type="spellStart"/>
      <w:r>
        <w:t>internasional</w:t>
      </w:r>
      <w:proofErr w:type="spellEnd"/>
      <w:r>
        <w:t xml:space="preserve"> (</w:t>
      </w:r>
      <w:proofErr w:type="spellStart"/>
      <w:r>
        <w:t>nama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entry), </w:t>
      </w:r>
      <w:proofErr w:type="spellStart"/>
      <w:r>
        <w:t>terlepas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artikel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marg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ukan</w:t>
      </w:r>
      <w:proofErr w:type="spellEnd"/>
      <w:r>
        <w:t>.</w:t>
      </w:r>
    </w:p>
  </w:comment>
  <w:comment w:id="209" w:author="jrejito" w:date="2021-02-11T12:18:00Z" w:initials="JR">
    <w:p w14:paraId="2565FEE1" w14:textId="4EDFEA2C" w:rsidR="00A64785" w:rsidRDefault="00A64785">
      <w:pPr>
        <w:pStyle w:val="CommentText"/>
      </w:pPr>
      <w:r>
        <w:rPr>
          <w:rStyle w:val="CommentReference"/>
        </w:rPr>
        <w:annotationRef/>
      </w:r>
      <w:r>
        <w:t>Lampiran-</w:t>
      </w:r>
      <w:proofErr w:type="spellStart"/>
      <w:r>
        <w:t>lampiran</w:t>
      </w:r>
      <w:proofErr w:type="spellEnd"/>
      <w:r>
        <w:t xml:space="preserve"> (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,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statistik</w:t>
      </w:r>
      <w:proofErr w:type="spellEnd"/>
      <w:r>
        <w:t xml:space="preserve">, </w:t>
      </w:r>
      <w:proofErr w:type="spellStart"/>
      <w:r>
        <w:t>peraturan-peraturan</w:t>
      </w:r>
      <w:proofErr w:type="spellEnd"/>
      <w:r>
        <w:t xml:space="preserve">,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kuesioner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instrumen</w:t>
      </w:r>
      <w:proofErr w:type="spellEnd"/>
      <w:r>
        <w:t xml:space="preserve"> </w:t>
      </w:r>
      <w:proofErr w:type="spellStart"/>
      <w:r>
        <w:t>tertulis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dsb</w:t>
      </w:r>
      <w:proofErr w:type="spellEnd"/>
      <w:r>
        <w:t>.)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470C0ED" w15:done="1"/>
  <w15:commentEx w15:paraId="6DA4B2A3" w15:done="1"/>
  <w15:commentEx w15:paraId="4563BD19" w15:done="1"/>
  <w15:commentEx w15:paraId="43123D09" w15:done="1"/>
  <w15:commentEx w15:paraId="72B19C47" w15:done="1"/>
  <w15:commentEx w15:paraId="6D17F9BD" w15:done="1"/>
  <w15:commentEx w15:paraId="791DCC02" w15:done="1"/>
  <w15:commentEx w15:paraId="44C16F98" w15:done="1"/>
  <w15:commentEx w15:paraId="00FB04EB" w15:done="1"/>
  <w15:commentEx w15:paraId="1B634D11" w15:done="1"/>
  <w15:commentEx w15:paraId="3530096C" w15:done="1"/>
  <w15:commentEx w15:paraId="48746DD3" w15:done="1"/>
  <w15:commentEx w15:paraId="50E4A3D9" w15:done="1"/>
  <w15:commentEx w15:paraId="77AE16DD" w15:done="1"/>
  <w15:commentEx w15:paraId="4F5FCF33" w15:done="1"/>
  <w15:commentEx w15:paraId="3E7CA952" w15:done="1"/>
  <w15:commentEx w15:paraId="6C125704" w15:done="1"/>
  <w15:commentEx w15:paraId="3C6504FF" w15:done="1"/>
  <w15:commentEx w15:paraId="10EEB76A" w15:done="1"/>
  <w15:commentEx w15:paraId="2C2D49B8" w15:done="1"/>
  <w15:commentEx w15:paraId="15A1D9CF" w15:done="1"/>
  <w15:commentEx w15:paraId="3DBF12BF" w15:done="1"/>
  <w15:commentEx w15:paraId="6B379D57" w15:done="1"/>
  <w15:commentEx w15:paraId="36A610A7" w15:done="1"/>
  <w15:commentEx w15:paraId="33E1C649" w15:done="1"/>
  <w15:commentEx w15:paraId="0E6AABBA" w15:done="1"/>
  <w15:commentEx w15:paraId="615DC3FA" w15:done="1"/>
  <w15:commentEx w15:paraId="29DDEC5E" w15:done="1"/>
  <w15:commentEx w15:paraId="728F2A4A" w15:done="1"/>
  <w15:commentEx w15:paraId="0FB64DBD" w15:done="1"/>
  <w15:commentEx w15:paraId="4A1A314C" w15:done="1"/>
  <w15:commentEx w15:paraId="47EC54A0" w15:done="1"/>
  <w15:commentEx w15:paraId="17CA9055" w15:done="1"/>
  <w15:commentEx w15:paraId="0B8C3D76" w15:done="1"/>
  <w15:commentEx w15:paraId="0D9EDFEE" w15:done="1"/>
  <w15:commentEx w15:paraId="68DAC810" w15:done="1"/>
  <w15:commentEx w15:paraId="5472745C" w15:done="1"/>
  <w15:commentEx w15:paraId="740BBAD1" w15:done="1"/>
  <w15:commentEx w15:paraId="360EB772" w15:done="1"/>
  <w15:commentEx w15:paraId="733E8A81" w15:done="1"/>
  <w15:commentEx w15:paraId="2565FEE1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CB925B" w16cex:dateUtc="2021-02-08T03:35:00Z"/>
  <w16cex:commentExtensible w16cex:durableId="23CB9329" w16cex:dateUtc="2021-02-08T03:38:00Z"/>
  <w16cex:commentExtensible w16cex:durableId="23D51B33" w16cex:dateUtc="2021-02-08T03:35:00Z"/>
  <w16cex:commentExtensible w16cex:durableId="23CB959C" w16cex:dateUtc="2021-02-08T03:38:00Z"/>
  <w16cex:commentExtensible w16cex:durableId="23CBBB4A" w16cex:dateUtc="2021-02-08T06:29:00Z"/>
  <w16cex:commentExtensible w16cex:durableId="23CB9AD9" w16cex:dateUtc="2021-02-08T04:11:00Z"/>
  <w16cex:commentExtensible w16cex:durableId="23CD18D9" w16cex:dateUtc="2021-02-09T07:21:00Z"/>
  <w16cex:commentExtensible w16cex:durableId="23CBBD10" w16cex:dateUtc="2021-02-08T06:37:00Z"/>
  <w16cex:commentExtensible w16cex:durableId="23CD18FE" w16cex:dateUtc="2021-02-09T07:21:00Z"/>
  <w16cex:commentExtensible w16cex:durableId="23CBBE29" w16cex:dateUtc="2021-02-08T06:42:00Z"/>
  <w16cex:commentExtensible w16cex:durableId="23CD190F" w16cex:dateUtc="2021-02-09T07:22:00Z"/>
  <w16cex:commentExtensible w16cex:durableId="23CBBED1" w16cex:dateUtc="2021-02-08T06:44:00Z"/>
  <w16cex:commentExtensible w16cex:durableId="23CBBF19" w16cex:dateUtc="2021-02-08T06:46:00Z"/>
  <w16cex:commentExtensible w16cex:durableId="23CD1926" w16cex:dateUtc="2021-02-09T07:22:00Z"/>
  <w16cex:commentExtensible w16cex:durableId="23CBBF74" w16cex:dateUtc="2021-02-08T06:47:00Z"/>
  <w16cex:commentExtensible w16cex:durableId="23CD1989" w16cex:dateUtc="2021-02-09T07:24:00Z"/>
  <w16cex:commentExtensible w16cex:durableId="23CD195B" w16cex:dateUtc="2021-02-09T07:23:00Z"/>
  <w16cex:commentExtensible w16cex:durableId="23CD1ABE" w16cex:dateUtc="2021-02-09T07:29:00Z"/>
  <w16cex:commentExtensible w16cex:durableId="23CD1BEC" w16cex:dateUtc="2021-02-09T07:34:00Z"/>
  <w16cex:commentExtensible w16cex:durableId="23D52853" w16cex:dateUtc="2021-02-09T08:28:00Z"/>
  <w16cex:commentExtensible w16cex:durableId="23D5280F" w16cex:dateUtc="2021-02-09T08:28:00Z"/>
  <w16cex:commentExtensible w16cex:durableId="23CD2B49" w16cex:dateUtc="2021-02-09T08:39:00Z"/>
  <w16cex:commentExtensible w16cex:durableId="23CD28BA" w16cex:dateUtc="2021-02-09T08:28:00Z"/>
  <w16cex:commentExtensible w16cex:durableId="23CD2DD5" w16cex:dateUtc="2021-02-09T08:50:00Z"/>
  <w16cex:commentExtensible w16cex:durableId="23CD303B" w16cex:dateUtc="2021-02-09T09:00:00Z"/>
  <w16cex:commentExtensible w16cex:durableId="23CD3059" w16cex:dateUtc="2021-02-09T09:01:00Z"/>
  <w16cex:commentExtensible w16cex:durableId="23CD319D" w16cex:dateUtc="2021-02-09T09:06:00Z"/>
  <w16cex:commentExtensible w16cex:durableId="23CF9428" w16cex:dateUtc="2021-02-11T04:31:00Z"/>
  <w16cex:commentExtensible w16cex:durableId="23CF943E" w16cex:dateUtc="2021-02-11T04:32:00Z"/>
  <w16cex:commentExtensible w16cex:durableId="23CF94C1" w16cex:dateUtc="2021-02-11T04:34:00Z"/>
  <w16cex:commentExtensible w16cex:durableId="23CF9516" w16cex:dateUtc="2021-02-11T04:35:00Z"/>
  <w16cex:commentExtensible w16cex:durableId="23CF9528" w16cex:dateUtc="2021-02-11T04:36:00Z"/>
  <w16cex:commentExtensible w16cex:durableId="23CF9D40" w16cex:dateUtc="2021-02-11T05:10:00Z"/>
  <w16cex:commentExtensible w16cex:durableId="23CF9572" w16cex:dateUtc="2021-02-11T04:37:00Z"/>
  <w16cex:commentExtensible w16cex:durableId="23CF96C9" w16cex:dateUtc="2021-02-11T04:43:00Z"/>
  <w16cex:commentExtensible w16cex:durableId="23CF9789" w16cex:dateUtc="2021-02-11T04:46:00Z"/>
  <w16cex:commentExtensible w16cex:durableId="23CF9DD7" w16cex:dateUtc="2021-02-11T05:13:00Z"/>
  <w16cex:commentExtensible w16cex:durableId="23CF97B1" w16cex:dateUtc="2021-02-11T04:46:00Z"/>
  <w16cex:commentExtensible w16cex:durableId="23CF9EBE" w16cex:dateUtc="2021-02-11T05:17:00Z"/>
  <w16cex:commentExtensible w16cex:durableId="23CF9F3C" w16cex:dateUtc="2021-02-11T05:19:00Z"/>
  <w16cex:commentExtensible w16cex:durableId="23CF9EFC" w16cex:dateUtc="2021-02-11T05:1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470C0ED" w16cid:durableId="23CB925B"/>
  <w16cid:commentId w16cid:paraId="6DA4B2A3" w16cid:durableId="23CB9329"/>
  <w16cid:commentId w16cid:paraId="4563BD19" w16cid:durableId="23D51B33"/>
  <w16cid:commentId w16cid:paraId="43123D09" w16cid:durableId="23CB959C"/>
  <w16cid:commentId w16cid:paraId="72B19C47" w16cid:durableId="23CBBB4A"/>
  <w16cid:commentId w16cid:paraId="6D17F9BD" w16cid:durableId="23CB9AD9"/>
  <w16cid:commentId w16cid:paraId="791DCC02" w16cid:durableId="23CD18D9"/>
  <w16cid:commentId w16cid:paraId="44C16F98" w16cid:durableId="23CBBD10"/>
  <w16cid:commentId w16cid:paraId="00FB04EB" w16cid:durableId="23CD18FE"/>
  <w16cid:commentId w16cid:paraId="1B634D11" w16cid:durableId="23CBBE29"/>
  <w16cid:commentId w16cid:paraId="3530096C" w16cid:durableId="23CD190F"/>
  <w16cid:commentId w16cid:paraId="48746DD3" w16cid:durableId="23CBBED1"/>
  <w16cid:commentId w16cid:paraId="50E4A3D9" w16cid:durableId="23CBBF19"/>
  <w16cid:commentId w16cid:paraId="77AE16DD" w16cid:durableId="23CD1926"/>
  <w16cid:commentId w16cid:paraId="4F5FCF33" w16cid:durableId="23CBBF74"/>
  <w16cid:commentId w16cid:paraId="3E7CA952" w16cid:durableId="23CD1989"/>
  <w16cid:commentId w16cid:paraId="6C125704" w16cid:durableId="23CD195B"/>
  <w16cid:commentId w16cid:paraId="3C6504FF" w16cid:durableId="23CD1ABE"/>
  <w16cid:commentId w16cid:paraId="10EEB76A" w16cid:durableId="23CD1BEC"/>
  <w16cid:commentId w16cid:paraId="2C2D49B8" w16cid:durableId="23D52853"/>
  <w16cid:commentId w16cid:paraId="15A1D9CF" w16cid:durableId="23D5280F"/>
  <w16cid:commentId w16cid:paraId="3DBF12BF" w16cid:durableId="23CD2B49"/>
  <w16cid:commentId w16cid:paraId="6B379D57" w16cid:durableId="23CD28BA"/>
  <w16cid:commentId w16cid:paraId="36A610A7" w16cid:durableId="23CD2DD5"/>
  <w16cid:commentId w16cid:paraId="33E1C649" w16cid:durableId="23CD303B"/>
  <w16cid:commentId w16cid:paraId="0E6AABBA" w16cid:durableId="23CD3059"/>
  <w16cid:commentId w16cid:paraId="615DC3FA" w16cid:durableId="23CD319D"/>
  <w16cid:commentId w16cid:paraId="29DDEC5E" w16cid:durableId="23CF9428"/>
  <w16cid:commentId w16cid:paraId="728F2A4A" w16cid:durableId="23CF943E"/>
  <w16cid:commentId w16cid:paraId="0FB64DBD" w16cid:durableId="23CF94C1"/>
  <w16cid:commentId w16cid:paraId="4A1A314C" w16cid:durableId="23CF9516"/>
  <w16cid:commentId w16cid:paraId="47EC54A0" w16cid:durableId="23CF9528"/>
  <w16cid:commentId w16cid:paraId="17CA9055" w16cid:durableId="23CF9D40"/>
  <w16cid:commentId w16cid:paraId="0B8C3D76" w16cid:durableId="23CF9572"/>
  <w16cid:commentId w16cid:paraId="0D9EDFEE" w16cid:durableId="23CF96C9"/>
  <w16cid:commentId w16cid:paraId="68DAC810" w16cid:durableId="23CF9789"/>
  <w16cid:commentId w16cid:paraId="5472745C" w16cid:durableId="23CF9DD7"/>
  <w16cid:commentId w16cid:paraId="740BBAD1" w16cid:durableId="23CF97B1"/>
  <w16cid:commentId w16cid:paraId="360EB772" w16cid:durableId="23CF9EBE"/>
  <w16cid:commentId w16cid:paraId="733E8A81" w16cid:durableId="23CF9F3C"/>
  <w16cid:commentId w16cid:paraId="2565FEE1" w16cid:durableId="23CF9EF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FF93945" w14:textId="77777777" w:rsidR="006F7A96" w:rsidRDefault="006F7A96" w:rsidP="00D64C61">
      <w:pPr>
        <w:spacing w:line="240" w:lineRule="auto"/>
      </w:pPr>
      <w:r>
        <w:separator/>
      </w:r>
    </w:p>
  </w:endnote>
  <w:endnote w:type="continuationSeparator" w:id="0">
    <w:p w14:paraId="3514403B" w14:textId="77777777" w:rsidR="006F7A96" w:rsidRDefault="006F7A96" w:rsidP="00D64C6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2185132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540AC41" w14:textId="77777777" w:rsidR="00A64785" w:rsidRPr="008C42DC" w:rsidRDefault="00A64785">
        <w:pPr>
          <w:pStyle w:val="Footer"/>
          <w:jc w:val="center"/>
          <w:rPr>
            <w:rFonts w:ascii="Times New Roman" w:hAnsi="Times New Roman" w:cs="Times New Roman"/>
            <w:noProof/>
            <w:sz w:val="24"/>
            <w:szCs w:val="24"/>
          </w:rPr>
        </w:pPr>
        <w:r w:rsidRPr="008C42D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C42D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8C42D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8C42DC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8C42DC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  <w:p w14:paraId="5961CB5A" w14:textId="6AC7276F" w:rsidR="00A64785" w:rsidRDefault="00A64785">
        <w:pPr>
          <w:pStyle w:val="Footer"/>
          <w:jc w:val="center"/>
        </w:pPr>
      </w:p>
    </w:sdtContent>
  </w:sdt>
  <w:p w14:paraId="60070B36" w14:textId="77777777" w:rsidR="00A64785" w:rsidRDefault="00A64785" w:rsidP="00007A5A">
    <w:pPr>
      <w:pStyle w:val="Footer"/>
      <w:jc w:val="cen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55289" w14:textId="77777777" w:rsidR="00A64785" w:rsidRDefault="00A64785" w:rsidP="0011120F">
    <w:pPr>
      <w:pStyle w:val="Footer"/>
      <w:tabs>
        <w:tab w:val="center" w:pos="3968"/>
        <w:tab w:val="left" w:pos="4832"/>
      </w:tabs>
    </w:pPr>
    <w:r>
      <w:tab/>
    </w:r>
  </w:p>
  <w:p w14:paraId="72EC2011" w14:textId="77777777" w:rsidR="00A64785" w:rsidRDefault="00A64785" w:rsidP="00345154">
    <w:pPr>
      <w:pStyle w:val="Footer"/>
      <w:jc w:val="cen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48AA4D5" w14:textId="77777777" w:rsidR="00A64785" w:rsidRDefault="00A64785">
    <w:pPr>
      <w:pStyle w:val="Footer"/>
      <w:jc w:val="center"/>
    </w:pPr>
  </w:p>
  <w:p w14:paraId="35E272B2" w14:textId="77777777" w:rsidR="00A64785" w:rsidRDefault="00A64785" w:rsidP="0055225C">
    <w:pPr>
      <w:pStyle w:val="Footer"/>
      <w:jc w:val="cen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4E8A09" w14:textId="77777777" w:rsidR="00A64785" w:rsidRDefault="00A64785" w:rsidP="00A51C3C">
    <w:pPr>
      <w:pStyle w:val="Footer"/>
      <w:jc w:val="center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857056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C1F6F7" w14:textId="77777777" w:rsidR="00A64785" w:rsidRDefault="00A64785" w:rsidP="00706215">
        <w:pPr>
          <w:pStyle w:val="Footer"/>
          <w:jc w:val="center"/>
        </w:pPr>
      </w:p>
    </w:sdtContent>
  </w:sdt>
</w:ftr>
</file>

<file path=word/footer1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EC82ED" w14:textId="77777777" w:rsidR="00A64785" w:rsidRDefault="00A64785" w:rsidP="00540083">
    <w:pPr>
      <w:pStyle w:val="Footer"/>
      <w:tabs>
        <w:tab w:val="clear" w:pos="4680"/>
        <w:tab w:val="center" w:pos="3969"/>
        <w:tab w:val="left" w:pos="4655"/>
      </w:tabs>
    </w:pPr>
    <w:r>
      <w:tab/>
    </w:r>
  </w:p>
  <w:p w14:paraId="2F67B443" w14:textId="77777777" w:rsidR="00A64785" w:rsidRPr="00DB3C7C" w:rsidRDefault="00A64785" w:rsidP="0063475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205367908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17D1977C" w14:textId="32F96033" w:rsidR="00A64785" w:rsidRPr="008C42DC" w:rsidRDefault="00A64785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8C42D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C42D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8C42D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8C42DC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8C42DC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46AA8CEB" w14:textId="46E6B6FA" w:rsidR="00A64785" w:rsidRDefault="00A64785">
    <w:pPr>
      <w:pStyle w:val="Footer"/>
    </w:pPr>
  </w:p>
  <w:p w14:paraId="1C06801F" w14:textId="77777777" w:rsidR="00A64785" w:rsidRDefault="00A6478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6081287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903369" w14:textId="77777777" w:rsidR="00A64785" w:rsidRPr="008C42DC" w:rsidRDefault="00A64785">
        <w:pPr>
          <w:pStyle w:val="Footer"/>
          <w:jc w:val="center"/>
          <w:rPr>
            <w:rFonts w:ascii="Times New Roman" w:hAnsi="Times New Roman" w:cs="Times New Roman"/>
            <w:noProof/>
            <w:sz w:val="24"/>
            <w:szCs w:val="24"/>
          </w:rPr>
        </w:pPr>
        <w:r w:rsidRPr="008C42DC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8C42DC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8C42DC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8C42DC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8C42DC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  <w:p w14:paraId="451E7ED0" w14:textId="44C75838" w:rsidR="00A64785" w:rsidRDefault="00A64785">
        <w:pPr>
          <w:pStyle w:val="Footer"/>
          <w:jc w:val="center"/>
        </w:pPr>
      </w:p>
    </w:sdtContent>
  </w:sdt>
  <w:p w14:paraId="37658BF3" w14:textId="77777777" w:rsidR="00A64785" w:rsidRDefault="00A64785" w:rsidP="0005273B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1879430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FDB7135" w14:textId="77777777" w:rsidR="00A64785" w:rsidRDefault="00A64785">
        <w:pPr>
          <w:pStyle w:val="Footer"/>
          <w:jc w:val="center"/>
          <w:rPr>
            <w:rFonts w:ascii="Times New Roman" w:hAnsi="Times New Roman" w:cs="Times New Roman"/>
            <w:noProof/>
            <w:sz w:val="24"/>
            <w:szCs w:val="24"/>
          </w:rPr>
        </w:pPr>
        <w:r w:rsidRPr="00F61D9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61D9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F61D9B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vii</w:t>
        </w:r>
        <w:r w:rsidRPr="00F61D9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  <w:p w14:paraId="74434BC7" w14:textId="4D52783C" w:rsidR="00A64785" w:rsidRDefault="00A64785">
        <w:pPr>
          <w:pStyle w:val="Footer"/>
          <w:jc w:val="center"/>
        </w:pPr>
      </w:p>
    </w:sdtContent>
  </w:sdt>
  <w:p w14:paraId="54BF140B" w14:textId="77777777" w:rsidR="00A64785" w:rsidRDefault="00A64785" w:rsidP="00F61D9B">
    <w:pPr>
      <w:pStyle w:val="Footer"/>
      <w:tabs>
        <w:tab w:val="clear" w:pos="4680"/>
        <w:tab w:val="clear" w:pos="9360"/>
        <w:tab w:val="left" w:pos="5274"/>
      </w:tabs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Times New Roman" w:hAnsi="Times New Roman" w:cs="Times New Roman"/>
        <w:sz w:val="24"/>
        <w:szCs w:val="24"/>
      </w:rPr>
      <w:id w:val="-10276413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5B3806C" w14:textId="77777777" w:rsidR="00A64785" w:rsidRDefault="00A64785">
        <w:pPr>
          <w:pStyle w:val="Footer"/>
          <w:jc w:val="center"/>
          <w:rPr>
            <w:rFonts w:ascii="Times New Roman" w:hAnsi="Times New Roman" w:cs="Times New Roman"/>
            <w:noProof/>
            <w:sz w:val="24"/>
            <w:szCs w:val="24"/>
          </w:rPr>
        </w:pPr>
        <w:r w:rsidRPr="00F61D9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61D9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F61D9B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x</w:t>
        </w:r>
        <w:r w:rsidRPr="00F61D9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  <w:p w14:paraId="6AA025C4" w14:textId="55883704" w:rsidR="00A64785" w:rsidRPr="00F61D9B" w:rsidRDefault="00A64785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</w:p>
    </w:sdtContent>
  </w:sdt>
  <w:p w14:paraId="1CD5C16C" w14:textId="77777777" w:rsidR="00A64785" w:rsidRDefault="00A64785" w:rsidP="0005273B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87589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3273C66" w14:textId="77777777" w:rsidR="00A64785" w:rsidRDefault="00A64785">
        <w:pPr>
          <w:pStyle w:val="Footer"/>
          <w:jc w:val="center"/>
        </w:pPr>
        <w:r w:rsidRPr="00F61D9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61D9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F61D9B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x</w:t>
        </w:r>
        <w:r w:rsidRPr="00F61D9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344E515" w14:textId="77777777" w:rsidR="00A64785" w:rsidRDefault="00A64785" w:rsidP="00F61D9B">
    <w:pPr>
      <w:pStyle w:val="Footer"/>
      <w:tabs>
        <w:tab w:val="clear" w:pos="4680"/>
        <w:tab w:val="clear" w:pos="9360"/>
        <w:tab w:val="left" w:pos="5459"/>
      </w:tabs>
    </w:pPr>
    <w:r>
      <w:tab/>
    </w: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Times New Roman" w:hAnsi="Times New Roman" w:cs="Times New Roman"/>
        <w:sz w:val="24"/>
        <w:szCs w:val="24"/>
      </w:rPr>
      <w:id w:val="6310674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479498B" w14:textId="77777777" w:rsidR="00A64785" w:rsidRDefault="00A64785">
        <w:pPr>
          <w:pStyle w:val="Footer"/>
          <w:jc w:val="center"/>
          <w:rPr>
            <w:rFonts w:ascii="Times New Roman" w:hAnsi="Times New Roman" w:cs="Times New Roman"/>
            <w:noProof/>
            <w:sz w:val="24"/>
            <w:szCs w:val="24"/>
          </w:rPr>
        </w:pPr>
        <w:r w:rsidRPr="00031DC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031DC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031DC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031DC4">
          <w:rPr>
            <w:rFonts w:ascii="Times New Roman" w:hAnsi="Times New Roman" w:cs="Times New Roman"/>
            <w:noProof/>
            <w:sz w:val="24"/>
            <w:szCs w:val="24"/>
          </w:rPr>
          <w:t>2</w:t>
        </w:r>
        <w:r w:rsidRPr="00031DC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  <w:p w14:paraId="58887E0E" w14:textId="0061013E" w:rsidR="00A64785" w:rsidRPr="00031DC4" w:rsidRDefault="00A64785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</w:p>
    </w:sdtContent>
  </w:sdt>
  <w:p w14:paraId="2C979973" w14:textId="77777777" w:rsidR="00A64785" w:rsidRPr="00F61D9B" w:rsidRDefault="00A64785" w:rsidP="00F61D9B">
    <w:pPr>
      <w:pStyle w:val="Footer"/>
      <w:jc w:val="center"/>
      <w:rPr>
        <w:rFonts w:ascii="Times New Roman" w:hAnsi="Times New Roman" w:cs="Times New Roman"/>
        <w:sz w:val="24"/>
        <w:szCs w:val="24"/>
      </w:rPr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0543980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215FA02" w14:textId="77777777" w:rsidR="00A64785" w:rsidRDefault="00A64785">
        <w:pPr>
          <w:pStyle w:val="Footer"/>
          <w:jc w:val="center"/>
          <w:rPr>
            <w:rFonts w:ascii="Times New Roman" w:hAnsi="Times New Roman" w:cs="Times New Roman"/>
            <w:noProof/>
            <w:sz w:val="24"/>
            <w:szCs w:val="24"/>
          </w:rPr>
        </w:pPr>
        <w:r w:rsidRPr="00F61D9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61D9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F61D9B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xi</w:t>
        </w:r>
        <w:r w:rsidRPr="00F61D9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  <w:p w14:paraId="7D46F974" w14:textId="5DB0C8D8" w:rsidR="00A64785" w:rsidRDefault="00A64785">
        <w:pPr>
          <w:pStyle w:val="Footer"/>
          <w:jc w:val="center"/>
        </w:pPr>
      </w:p>
    </w:sdtContent>
  </w:sdt>
  <w:p w14:paraId="26DCD09A" w14:textId="77777777" w:rsidR="00A64785" w:rsidRDefault="00A64785" w:rsidP="00F61D9B">
    <w:pPr>
      <w:pStyle w:val="Footer"/>
      <w:tabs>
        <w:tab w:val="clear" w:pos="4680"/>
        <w:tab w:val="clear" w:pos="9360"/>
        <w:tab w:val="left" w:pos="5459"/>
      </w:tabs>
    </w:pPr>
    <w:r>
      <w:tab/>
    </w: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947291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DD381CF" w14:textId="77777777" w:rsidR="00A64785" w:rsidRDefault="00A64785">
        <w:pPr>
          <w:pStyle w:val="Footer"/>
          <w:jc w:val="center"/>
          <w:rPr>
            <w:rFonts w:ascii="Times New Roman" w:hAnsi="Times New Roman" w:cs="Times New Roman"/>
            <w:noProof/>
            <w:sz w:val="24"/>
            <w:szCs w:val="24"/>
          </w:rPr>
        </w:pPr>
        <w:r w:rsidRPr="00F61D9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61D9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F61D9B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F61D9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  <w:p w14:paraId="021F3EAF" w14:textId="4CA7D642" w:rsidR="00A64785" w:rsidRDefault="00A64785">
        <w:pPr>
          <w:pStyle w:val="Footer"/>
          <w:jc w:val="center"/>
        </w:pPr>
      </w:p>
    </w:sdtContent>
  </w:sdt>
  <w:p w14:paraId="03B467F7" w14:textId="77777777" w:rsidR="00A64785" w:rsidRDefault="00A64785" w:rsidP="00F61D9B">
    <w:pPr>
      <w:pStyle w:val="Footer"/>
      <w:tabs>
        <w:tab w:val="clear" w:pos="4680"/>
        <w:tab w:val="clear" w:pos="9360"/>
        <w:tab w:val="left" w:pos="5459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1772108" w14:textId="77777777" w:rsidR="006F7A96" w:rsidRDefault="006F7A96" w:rsidP="00D64C61">
      <w:pPr>
        <w:spacing w:line="240" w:lineRule="auto"/>
      </w:pPr>
      <w:r>
        <w:separator/>
      </w:r>
    </w:p>
  </w:footnote>
  <w:footnote w:type="continuationSeparator" w:id="0">
    <w:p w14:paraId="4803FA58" w14:textId="77777777" w:rsidR="006F7A96" w:rsidRDefault="006F7A96" w:rsidP="00D64C6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64018927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3B9E624" w14:textId="7475F95C" w:rsidR="00A64785" w:rsidRDefault="00A6478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8F110FD" w14:textId="77777777" w:rsidR="00A64785" w:rsidRDefault="00A6478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C40EBE1" w14:textId="433C868D" w:rsidR="00A64785" w:rsidRDefault="00A64785">
    <w:pPr>
      <w:pStyle w:val="Header"/>
      <w:jc w:val="right"/>
    </w:pPr>
  </w:p>
  <w:p w14:paraId="71A601E2" w14:textId="77777777" w:rsidR="00A64785" w:rsidRDefault="00A6478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8A1A9E9" w14:textId="77777777" w:rsidR="00A64785" w:rsidRDefault="00A64785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7633479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DE1FCBF" w14:textId="77777777" w:rsidR="00A64785" w:rsidRDefault="00A64785">
        <w:pPr>
          <w:pStyle w:val="Header"/>
          <w:jc w:val="right"/>
        </w:pPr>
      </w:p>
    </w:sdtContent>
  </w:sdt>
  <w:p w14:paraId="01A9DBDF" w14:textId="77777777" w:rsidR="00A64785" w:rsidRDefault="00A64785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260001" w14:textId="4802DC98" w:rsidR="00A64785" w:rsidRDefault="00A64785">
    <w:pPr>
      <w:pStyle w:val="Header"/>
      <w:jc w:val="right"/>
    </w:pPr>
  </w:p>
  <w:p w14:paraId="33DADA81" w14:textId="77777777" w:rsidR="00A64785" w:rsidRDefault="00A64785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6676F5C" w14:textId="77777777" w:rsidR="00A64785" w:rsidRDefault="00A64785">
    <w:pPr>
      <w:pStyle w:val="Header"/>
      <w:jc w:val="right"/>
    </w:pPr>
  </w:p>
  <w:sdt>
    <w:sdtPr>
      <w:rPr>
        <w:rFonts w:ascii="Times New Roman" w:hAnsi="Times New Roman" w:cs="Times New Roman"/>
        <w:sz w:val="24"/>
        <w:szCs w:val="24"/>
      </w:rPr>
      <w:id w:val="68031957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098B774" w14:textId="0F5B8E1C" w:rsidR="00A64785" w:rsidRPr="0070628F" w:rsidRDefault="00A64785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70628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70628F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70628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70628F">
          <w:rPr>
            <w:rFonts w:ascii="Times New Roman" w:hAnsi="Times New Roman" w:cs="Times New Roman"/>
            <w:noProof/>
            <w:sz w:val="24"/>
            <w:szCs w:val="24"/>
          </w:rPr>
          <w:t>8</w:t>
        </w:r>
        <w:r w:rsidRPr="0070628F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DC2C658" w14:textId="77777777" w:rsidR="00A64785" w:rsidRDefault="00A64785" w:rsidP="0011120F">
    <w:pPr>
      <w:pStyle w:val="Header"/>
      <w:jc w:val="right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4492028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C7D4333" w14:textId="77777777" w:rsidR="00A64785" w:rsidRDefault="00A6478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1</w:t>
        </w:r>
        <w:r>
          <w:rPr>
            <w:noProof/>
          </w:rPr>
          <w:fldChar w:fldCharType="end"/>
        </w:r>
      </w:p>
    </w:sdtContent>
  </w:sdt>
  <w:p w14:paraId="5C87B66B" w14:textId="77777777" w:rsidR="00A64785" w:rsidRDefault="00A64785" w:rsidP="0011120F">
    <w:pPr>
      <w:pStyle w:val="Header"/>
      <w:jc w:val="right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Fonts w:ascii="Times New Roman" w:hAnsi="Times New Roman" w:cs="Times New Roman"/>
        <w:sz w:val="24"/>
        <w:szCs w:val="24"/>
      </w:rPr>
      <w:id w:val="163983588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EB794AB" w14:textId="77777777" w:rsidR="00A64785" w:rsidRPr="003A2F2F" w:rsidRDefault="00A64785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3A2F2F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3A2F2F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3A2F2F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3A2F2F">
          <w:rPr>
            <w:rFonts w:ascii="Times New Roman" w:hAnsi="Times New Roman" w:cs="Times New Roman"/>
            <w:noProof/>
            <w:sz w:val="24"/>
            <w:szCs w:val="24"/>
          </w:rPr>
          <w:t>66</w:t>
        </w:r>
        <w:r w:rsidRPr="003A2F2F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43CF3EA2" w14:textId="77777777" w:rsidR="00A64785" w:rsidRDefault="00A64785" w:rsidP="0011120F">
    <w:pPr>
      <w:pStyle w:val="Header"/>
      <w:jc w:val="right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66415753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7037C27" w14:textId="77777777" w:rsidR="00A64785" w:rsidRDefault="00A6478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73</w:t>
        </w:r>
        <w:r>
          <w:rPr>
            <w:noProof/>
          </w:rPr>
          <w:fldChar w:fldCharType="end"/>
        </w:r>
      </w:p>
    </w:sdtContent>
  </w:sdt>
  <w:p w14:paraId="5BBECF50" w14:textId="77777777" w:rsidR="00A64785" w:rsidRDefault="00A64785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2530C0"/>
    <w:multiLevelType w:val="multilevel"/>
    <w:tmpl w:val="5E28B7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eastAsia="Arial"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5A41D6B"/>
    <w:multiLevelType w:val="multilevel"/>
    <w:tmpl w:val="D5AA7162"/>
    <w:lvl w:ilvl="0">
      <w:start w:val="1"/>
      <w:numFmt w:val="decimal"/>
      <w:pStyle w:val="Heading1"/>
      <w:suff w:val="nothing"/>
      <w:lvlText w:val="%1"/>
      <w:lvlJc w:val="left"/>
      <w:pPr>
        <w:ind w:left="357" w:hanging="357"/>
      </w:pPr>
      <w:rPr>
        <w:rFonts w:hint="default"/>
        <w:vanish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" w15:restartNumberingAfterBreak="0">
    <w:nsid w:val="07DF30B3"/>
    <w:multiLevelType w:val="hybridMultilevel"/>
    <w:tmpl w:val="5CDCF1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0F5D75"/>
    <w:multiLevelType w:val="hybridMultilevel"/>
    <w:tmpl w:val="0ED455BC"/>
    <w:lvl w:ilvl="0" w:tplc="98FCA218">
      <w:start w:val="1"/>
      <w:numFmt w:val="decimal"/>
      <w:lvlText w:val="4.1.%1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" w15:restartNumberingAfterBreak="0">
    <w:nsid w:val="0BA27356"/>
    <w:multiLevelType w:val="hybridMultilevel"/>
    <w:tmpl w:val="B94630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6A311B"/>
    <w:multiLevelType w:val="hybridMultilevel"/>
    <w:tmpl w:val="B0B8FC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2EC1F8A"/>
    <w:multiLevelType w:val="multilevel"/>
    <w:tmpl w:val="33A832D0"/>
    <w:lvl w:ilvl="0">
      <w:start w:val="1"/>
      <w:numFmt w:val="decimal"/>
      <w:suff w:val="nothing"/>
      <w:lvlText w:val="%1"/>
      <w:lvlJc w:val="left"/>
      <w:pPr>
        <w:ind w:left="357" w:hanging="357"/>
      </w:pPr>
      <w:rPr>
        <w:rFonts w:hint="default"/>
        <w:vanish/>
      </w:rPr>
    </w:lvl>
    <w:lvl w:ilvl="1">
      <w:start w:val="1"/>
      <w:numFmt w:val="upp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upperLetter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1788032F"/>
    <w:multiLevelType w:val="hybridMultilevel"/>
    <w:tmpl w:val="E758A69E"/>
    <w:lvl w:ilvl="0" w:tplc="64326B22">
      <w:start w:val="1"/>
      <w:numFmt w:val="decimal"/>
      <w:lvlText w:val="4.3.%1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8B17A0A"/>
    <w:multiLevelType w:val="multilevel"/>
    <w:tmpl w:val="3752B414"/>
    <w:lvl w:ilvl="0">
      <w:start w:val="1"/>
      <w:numFmt w:val="decimal"/>
      <w:lvlText w:val="1.%1"/>
      <w:lvlJc w:val="left"/>
      <w:pPr>
        <w:ind w:left="2345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345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705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705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65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6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425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425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785" w:hanging="1800"/>
      </w:pPr>
      <w:rPr>
        <w:rFonts w:hint="default"/>
      </w:rPr>
    </w:lvl>
  </w:abstractNum>
  <w:abstractNum w:abstractNumId="9" w15:restartNumberingAfterBreak="0">
    <w:nsid w:val="1D725CAE"/>
    <w:multiLevelType w:val="hybridMultilevel"/>
    <w:tmpl w:val="89A646D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F1E7231"/>
    <w:multiLevelType w:val="hybridMultilevel"/>
    <w:tmpl w:val="B9488C46"/>
    <w:lvl w:ilvl="0" w:tplc="B2842430">
      <w:start w:val="1"/>
      <w:numFmt w:val="decimal"/>
      <w:lvlText w:val="%1."/>
      <w:lvlJc w:val="left"/>
      <w:pPr>
        <w:ind w:left="510" w:hanging="51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01A2F42"/>
    <w:multiLevelType w:val="multilevel"/>
    <w:tmpl w:val="083A184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color w:val="auto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ascii="Times New Roman" w:eastAsia="Arial" w:hAnsi="Times New Roman" w:cs="Times New Roman"/>
      </w:rPr>
    </w:lvl>
    <w:lvl w:ilvl="2">
      <w:start w:val="1"/>
      <w:numFmt w:val="decimal"/>
      <w:lvlText w:val="%3"/>
      <w:lvlJc w:val="left"/>
      <w:pPr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220608C9"/>
    <w:multiLevelType w:val="hybridMultilevel"/>
    <w:tmpl w:val="51209FB2"/>
    <w:lvl w:ilvl="0" w:tplc="4322C056">
      <w:start w:val="1"/>
      <w:numFmt w:val="decimal"/>
      <w:lvlText w:val="2.9.%1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3ED679C"/>
    <w:multiLevelType w:val="multilevel"/>
    <w:tmpl w:val="5BE6E768"/>
    <w:lvl w:ilvl="0">
      <w:start w:val="1"/>
      <w:numFmt w:val="decimal"/>
      <w:suff w:val="nothing"/>
      <w:lvlText w:val="%1"/>
      <w:lvlJc w:val="left"/>
      <w:pPr>
        <w:ind w:left="357" w:hanging="357"/>
      </w:pPr>
      <w:rPr>
        <w:rFonts w:hint="default"/>
        <w:vanish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4" w15:restartNumberingAfterBreak="0">
    <w:nsid w:val="29F548C6"/>
    <w:multiLevelType w:val="hybridMultilevel"/>
    <w:tmpl w:val="847C06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AC218CE"/>
    <w:multiLevelType w:val="hybridMultilevel"/>
    <w:tmpl w:val="A65239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B267D38"/>
    <w:multiLevelType w:val="hybridMultilevel"/>
    <w:tmpl w:val="6240A334"/>
    <w:lvl w:ilvl="0" w:tplc="B364AB7C">
      <w:start w:val="1"/>
      <w:numFmt w:val="decimal"/>
      <w:lvlText w:val="%1."/>
      <w:lvlJc w:val="left"/>
      <w:pPr>
        <w:ind w:left="926" w:hanging="360"/>
      </w:pPr>
      <w:rPr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1646" w:hanging="360"/>
      </w:pPr>
    </w:lvl>
    <w:lvl w:ilvl="2" w:tplc="0409001B">
      <w:start w:val="1"/>
      <w:numFmt w:val="lowerRoman"/>
      <w:lvlText w:val="%3."/>
      <w:lvlJc w:val="right"/>
      <w:pPr>
        <w:ind w:left="2366" w:hanging="180"/>
      </w:pPr>
    </w:lvl>
    <w:lvl w:ilvl="3" w:tplc="0409000F">
      <w:start w:val="1"/>
      <w:numFmt w:val="decimal"/>
      <w:lvlText w:val="%4."/>
      <w:lvlJc w:val="left"/>
      <w:pPr>
        <w:ind w:left="3086" w:hanging="360"/>
      </w:pPr>
    </w:lvl>
    <w:lvl w:ilvl="4" w:tplc="281C35C4">
      <w:start w:val="1"/>
      <w:numFmt w:val="decimal"/>
      <w:lvlText w:val="%5."/>
      <w:lvlJc w:val="left"/>
      <w:pPr>
        <w:ind w:left="3806" w:hanging="360"/>
      </w:pPr>
      <w:rPr>
        <w:rFonts w:ascii="Times New Roman" w:eastAsia="Arial" w:hAnsi="Times New Roman" w:cs="Times New Roman"/>
      </w:rPr>
    </w:lvl>
    <w:lvl w:ilvl="5" w:tplc="0409001B">
      <w:start w:val="1"/>
      <w:numFmt w:val="lowerRoman"/>
      <w:lvlText w:val="%6."/>
      <w:lvlJc w:val="right"/>
      <w:pPr>
        <w:ind w:left="4526" w:hanging="180"/>
      </w:pPr>
    </w:lvl>
    <w:lvl w:ilvl="6" w:tplc="B052EDEE">
      <w:start w:val="1"/>
      <w:numFmt w:val="decimal"/>
      <w:lvlText w:val="%7."/>
      <w:lvlJc w:val="left"/>
      <w:pPr>
        <w:ind w:left="5246" w:hanging="360"/>
      </w:pPr>
      <w:rPr>
        <w:i w:val="0"/>
      </w:rPr>
    </w:lvl>
    <w:lvl w:ilvl="7" w:tplc="04090019">
      <w:start w:val="1"/>
      <w:numFmt w:val="lowerLetter"/>
      <w:lvlText w:val="%8."/>
      <w:lvlJc w:val="left"/>
      <w:pPr>
        <w:ind w:left="5966" w:hanging="360"/>
      </w:pPr>
    </w:lvl>
    <w:lvl w:ilvl="8" w:tplc="0409001B">
      <w:start w:val="1"/>
      <w:numFmt w:val="lowerRoman"/>
      <w:lvlText w:val="%9."/>
      <w:lvlJc w:val="right"/>
      <w:pPr>
        <w:ind w:left="6686" w:hanging="180"/>
      </w:pPr>
    </w:lvl>
  </w:abstractNum>
  <w:abstractNum w:abstractNumId="17" w15:restartNumberingAfterBreak="0">
    <w:nsid w:val="2B7C7A15"/>
    <w:multiLevelType w:val="hybridMultilevel"/>
    <w:tmpl w:val="FF2CD556"/>
    <w:lvl w:ilvl="0" w:tplc="CEE6D7FE">
      <w:start w:val="1"/>
      <w:numFmt w:val="decimal"/>
      <w:lvlText w:val="3.3.%1"/>
      <w:lvlJc w:val="left"/>
      <w:pPr>
        <w:ind w:left="1200" w:hanging="360"/>
      </w:pPr>
      <w:rPr>
        <w:rFonts w:hint="default"/>
        <w:i w:val="0"/>
      </w:rPr>
    </w:lvl>
    <w:lvl w:ilvl="1" w:tplc="CBECA3DA">
      <w:start w:val="1"/>
      <w:numFmt w:val="lowerLetter"/>
      <w:lvlText w:val="%2."/>
      <w:lvlJc w:val="left"/>
      <w:pPr>
        <w:ind w:left="1440" w:hanging="360"/>
      </w:pPr>
      <w:rPr>
        <w:b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BFC1252"/>
    <w:multiLevelType w:val="hybridMultilevel"/>
    <w:tmpl w:val="11184C7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2EAB0E41"/>
    <w:multiLevelType w:val="hybridMultilevel"/>
    <w:tmpl w:val="CDF4923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2EB63389"/>
    <w:multiLevelType w:val="hybridMultilevel"/>
    <w:tmpl w:val="CDE8BB30"/>
    <w:lvl w:ilvl="0" w:tplc="C384472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EBD5176"/>
    <w:multiLevelType w:val="hybridMultilevel"/>
    <w:tmpl w:val="C5B65C26"/>
    <w:lvl w:ilvl="0" w:tplc="90F8F0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0990937"/>
    <w:multiLevelType w:val="hybridMultilevel"/>
    <w:tmpl w:val="8E18B4C8"/>
    <w:lvl w:ilvl="0" w:tplc="44F4D4AA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43B6DB3"/>
    <w:multiLevelType w:val="hybridMultilevel"/>
    <w:tmpl w:val="534ABE32"/>
    <w:lvl w:ilvl="0" w:tplc="66C63656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60B7FB1"/>
    <w:multiLevelType w:val="multilevel"/>
    <w:tmpl w:val="E37E1E4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  <w:i w:val="0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336" w:hanging="1800"/>
      </w:pPr>
      <w:rPr>
        <w:rFonts w:hint="default"/>
      </w:rPr>
    </w:lvl>
  </w:abstractNum>
  <w:abstractNum w:abstractNumId="25" w15:restartNumberingAfterBreak="0">
    <w:nsid w:val="371A0E8A"/>
    <w:multiLevelType w:val="hybridMultilevel"/>
    <w:tmpl w:val="62FCD9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A405DD9"/>
    <w:multiLevelType w:val="hybridMultilevel"/>
    <w:tmpl w:val="CDE8BB30"/>
    <w:lvl w:ilvl="0" w:tplc="C384472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023378D"/>
    <w:multiLevelType w:val="hybridMultilevel"/>
    <w:tmpl w:val="2CE6D07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40AA0A01"/>
    <w:multiLevelType w:val="hybridMultilevel"/>
    <w:tmpl w:val="43EABF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1157585"/>
    <w:multiLevelType w:val="hybridMultilevel"/>
    <w:tmpl w:val="A330CFE4"/>
    <w:lvl w:ilvl="0" w:tplc="978C4A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40242D6"/>
    <w:multiLevelType w:val="multilevel"/>
    <w:tmpl w:val="CB4CBC8E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  <w:i/>
        <w:color w:val="000000"/>
      </w:rPr>
    </w:lvl>
    <w:lvl w:ilvl="1">
      <w:start w:val="9"/>
      <w:numFmt w:val="decimal"/>
      <w:lvlText w:val="%1.%2"/>
      <w:lvlJc w:val="left"/>
      <w:pPr>
        <w:ind w:left="480" w:hanging="480"/>
      </w:pPr>
      <w:rPr>
        <w:rFonts w:hint="default"/>
        <w:b/>
        <w:i w:val="0"/>
        <w:color w:val="000000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  <w:i w:val="0"/>
        <w:color w:val="00000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  <w:color w:val="000000"/>
      </w:rPr>
    </w:lvl>
    <w:lvl w:ilvl="4">
      <w:start w:val="1"/>
      <w:numFmt w:val="decimal"/>
      <w:lvlText w:val="%5."/>
      <w:lvlJc w:val="left"/>
      <w:pPr>
        <w:ind w:left="1080" w:hanging="1080"/>
      </w:pPr>
      <w:rPr>
        <w:rFonts w:ascii="Times New Roman" w:eastAsia="Arial" w:hAnsi="Times New Roman" w:cs="Times New Roman"/>
        <w:i w:val="0"/>
        <w:color w:val="00000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  <w:color w:val="000000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  <w:color w:val="00000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  <w:color w:val="000000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  <w:color w:val="000000"/>
      </w:rPr>
    </w:lvl>
  </w:abstractNum>
  <w:abstractNum w:abstractNumId="31" w15:restartNumberingAfterBreak="0">
    <w:nsid w:val="45A33BF5"/>
    <w:multiLevelType w:val="hybridMultilevel"/>
    <w:tmpl w:val="CDE8BB30"/>
    <w:lvl w:ilvl="0" w:tplc="C384472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712382C"/>
    <w:multiLevelType w:val="hybridMultilevel"/>
    <w:tmpl w:val="79D0A8E4"/>
    <w:lvl w:ilvl="0" w:tplc="2F1493EE">
      <w:start w:val="1"/>
      <w:numFmt w:val="decimal"/>
      <w:lvlText w:val="4.2.%1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B386C1A"/>
    <w:multiLevelType w:val="hybridMultilevel"/>
    <w:tmpl w:val="9E4076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1380AE2"/>
    <w:multiLevelType w:val="hybridMultilevel"/>
    <w:tmpl w:val="ED8469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4A91349"/>
    <w:multiLevelType w:val="hybridMultilevel"/>
    <w:tmpl w:val="2440248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B72798C"/>
    <w:multiLevelType w:val="multilevel"/>
    <w:tmpl w:val="2B56C88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vanish/>
        <w:color w:val="auto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ascii="Times New Roman" w:eastAsia="Arial" w:hAnsi="Times New Roman" w:cs="Times New Roman"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37" w15:restartNumberingAfterBreak="0">
    <w:nsid w:val="5D7E7E49"/>
    <w:multiLevelType w:val="hybridMultilevel"/>
    <w:tmpl w:val="27E27FAC"/>
    <w:lvl w:ilvl="0" w:tplc="0A522C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E227A8E"/>
    <w:multiLevelType w:val="hybridMultilevel"/>
    <w:tmpl w:val="D910D024"/>
    <w:lvl w:ilvl="0" w:tplc="AF0253C2">
      <w:start w:val="1"/>
      <w:numFmt w:val="decimal"/>
      <w:lvlText w:val="3.%1"/>
      <w:lvlJc w:val="left"/>
      <w:pPr>
        <w:ind w:left="720" w:hanging="360"/>
      </w:pPr>
      <w:rPr>
        <w:rFonts w:hint="default"/>
        <w:b/>
      </w:rPr>
    </w:lvl>
    <w:lvl w:ilvl="1" w:tplc="6C624F38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 w:tplc="91B677CE">
      <w:start w:val="1"/>
      <w:numFmt w:val="upperLetter"/>
      <w:lvlText w:val="%3."/>
      <w:lvlJc w:val="left"/>
      <w:pPr>
        <w:ind w:left="2340" w:hanging="360"/>
      </w:pPr>
      <w:rPr>
        <w:rFonts w:hint="default"/>
      </w:rPr>
    </w:lvl>
    <w:lvl w:ilvl="3" w:tplc="37B4659A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E664700"/>
    <w:multiLevelType w:val="hybridMultilevel"/>
    <w:tmpl w:val="CC6265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F9521F6"/>
    <w:multiLevelType w:val="hybridMultilevel"/>
    <w:tmpl w:val="A7E2213A"/>
    <w:lvl w:ilvl="0" w:tplc="DB16967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0FB365B"/>
    <w:multiLevelType w:val="hybridMultilevel"/>
    <w:tmpl w:val="4C06F2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34D4981"/>
    <w:multiLevelType w:val="hybridMultilevel"/>
    <w:tmpl w:val="AB5EE5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827653D"/>
    <w:multiLevelType w:val="hybridMultilevel"/>
    <w:tmpl w:val="38FED3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D90037D"/>
    <w:multiLevelType w:val="hybridMultilevel"/>
    <w:tmpl w:val="920C4B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FBF4E52"/>
    <w:multiLevelType w:val="hybridMultilevel"/>
    <w:tmpl w:val="52920BD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6" w15:restartNumberingAfterBreak="0">
    <w:nsid w:val="71D37845"/>
    <w:multiLevelType w:val="multilevel"/>
    <w:tmpl w:val="6CB49B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  <w:i w:val="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7" w15:restartNumberingAfterBreak="0">
    <w:nsid w:val="740B10C6"/>
    <w:multiLevelType w:val="multilevel"/>
    <w:tmpl w:val="1B607A9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eastAsia="Arial"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8" w15:restartNumberingAfterBreak="0">
    <w:nsid w:val="786E61CE"/>
    <w:multiLevelType w:val="multilevel"/>
    <w:tmpl w:val="F41C6AA4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4265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9" w15:restartNumberingAfterBreak="0">
    <w:nsid w:val="79C30E50"/>
    <w:multiLevelType w:val="hybridMultilevel"/>
    <w:tmpl w:val="C398326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0" w15:restartNumberingAfterBreak="0">
    <w:nsid w:val="7FE8302D"/>
    <w:multiLevelType w:val="hybridMultilevel"/>
    <w:tmpl w:val="C610D0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38"/>
  </w:num>
  <w:num w:numId="3">
    <w:abstractNumId w:val="16"/>
  </w:num>
  <w:num w:numId="4">
    <w:abstractNumId w:val="24"/>
  </w:num>
  <w:num w:numId="5">
    <w:abstractNumId w:val="48"/>
  </w:num>
  <w:num w:numId="6">
    <w:abstractNumId w:val="17"/>
  </w:num>
  <w:num w:numId="7">
    <w:abstractNumId w:val="11"/>
  </w:num>
  <w:num w:numId="8">
    <w:abstractNumId w:val="0"/>
  </w:num>
  <w:num w:numId="9">
    <w:abstractNumId w:val="47"/>
  </w:num>
  <w:num w:numId="10">
    <w:abstractNumId w:val="46"/>
  </w:num>
  <w:num w:numId="11">
    <w:abstractNumId w:val="23"/>
  </w:num>
  <w:num w:numId="12">
    <w:abstractNumId w:val="22"/>
  </w:num>
  <w:num w:numId="13">
    <w:abstractNumId w:val="3"/>
  </w:num>
  <w:num w:numId="14">
    <w:abstractNumId w:val="32"/>
  </w:num>
  <w:num w:numId="15">
    <w:abstractNumId w:val="7"/>
  </w:num>
  <w:num w:numId="16">
    <w:abstractNumId w:val="12"/>
  </w:num>
  <w:num w:numId="17">
    <w:abstractNumId w:val="30"/>
  </w:num>
  <w:num w:numId="18">
    <w:abstractNumId w:val="1"/>
  </w:num>
  <w:num w:numId="19">
    <w:abstractNumId w:val="36"/>
  </w:num>
  <w:num w:numId="20">
    <w:abstractNumId w:val="13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"/>
    <w:lvlOverride w:ilvl="0">
      <w:startOverride w:val="4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27"/>
  </w:num>
  <w:num w:numId="23">
    <w:abstractNumId w:val="49"/>
  </w:num>
  <w:num w:numId="24">
    <w:abstractNumId w:val="15"/>
  </w:num>
  <w:num w:numId="25">
    <w:abstractNumId w:val="18"/>
  </w:num>
  <w:num w:numId="26">
    <w:abstractNumId w:val="42"/>
  </w:num>
  <w:num w:numId="27">
    <w:abstractNumId w:val="45"/>
  </w:num>
  <w:num w:numId="28">
    <w:abstractNumId w:val="28"/>
  </w:num>
  <w:num w:numId="29">
    <w:abstractNumId w:val="33"/>
  </w:num>
  <w:num w:numId="30">
    <w:abstractNumId w:val="14"/>
  </w:num>
  <w:num w:numId="31">
    <w:abstractNumId w:val="34"/>
  </w:num>
  <w:num w:numId="32">
    <w:abstractNumId w:val="9"/>
  </w:num>
  <w:num w:numId="33">
    <w:abstractNumId w:val="19"/>
  </w:num>
  <w:num w:numId="34">
    <w:abstractNumId w:val="10"/>
  </w:num>
  <w:num w:numId="35">
    <w:abstractNumId w:val="29"/>
  </w:num>
  <w:num w:numId="36">
    <w:abstractNumId w:val="26"/>
  </w:num>
  <w:num w:numId="37">
    <w:abstractNumId w:val="40"/>
  </w:num>
  <w:num w:numId="38">
    <w:abstractNumId w:val="6"/>
  </w:num>
  <w:num w:numId="39">
    <w:abstractNumId w:val="25"/>
  </w:num>
  <w:num w:numId="40">
    <w:abstractNumId w:val="5"/>
  </w:num>
  <w:num w:numId="41">
    <w:abstractNumId w:val="4"/>
  </w:num>
  <w:num w:numId="42">
    <w:abstractNumId w:val="20"/>
  </w:num>
  <w:num w:numId="43">
    <w:abstractNumId w:val="31"/>
  </w:num>
  <w:num w:numId="44">
    <w:abstractNumId w:val="50"/>
  </w:num>
  <w:num w:numId="45">
    <w:abstractNumId w:val="44"/>
  </w:num>
  <w:num w:numId="46">
    <w:abstractNumId w:val="41"/>
  </w:num>
  <w:num w:numId="47">
    <w:abstractNumId w:val="2"/>
  </w:num>
  <w:num w:numId="48">
    <w:abstractNumId w:val="39"/>
  </w:num>
  <w:num w:numId="49">
    <w:abstractNumId w:val="43"/>
  </w:num>
  <w:num w:numId="50">
    <w:abstractNumId w:val="35"/>
  </w:num>
  <w:num w:numId="51">
    <w:abstractNumId w:val="37"/>
  </w:num>
  <w:num w:numId="52">
    <w:abstractNumId w:val="21"/>
  </w:num>
  <w:numIdMacAtCleanup w:val="50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jrejito">
    <w15:presenceInfo w15:providerId="None" w15:userId="jrejit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A6933"/>
    <w:rsid w:val="00001072"/>
    <w:rsid w:val="000016BB"/>
    <w:rsid w:val="00002944"/>
    <w:rsid w:val="00002B68"/>
    <w:rsid w:val="00002BCB"/>
    <w:rsid w:val="00004344"/>
    <w:rsid w:val="00005169"/>
    <w:rsid w:val="0000567D"/>
    <w:rsid w:val="0000586D"/>
    <w:rsid w:val="00007A5A"/>
    <w:rsid w:val="000106D0"/>
    <w:rsid w:val="00011F01"/>
    <w:rsid w:val="00012665"/>
    <w:rsid w:val="00013069"/>
    <w:rsid w:val="000137A6"/>
    <w:rsid w:val="000145B6"/>
    <w:rsid w:val="00014716"/>
    <w:rsid w:val="00015228"/>
    <w:rsid w:val="0002011D"/>
    <w:rsid w:val="00020948"/>
    <w:rsid w:val="000209CB"/>
    <w:rsid w:val="00020F07"/>
    <w:rsid w:val="00020FCD"/>
    <w:rsid w:val="00022FE8"/>
    <w:rsid w:val="00026208"/>
    <w:rsid w:val="0002665D"/>
    <w:rsid w:val="00026C0E"/>
    <w:rsid w:val="00027323"/>
    <w:rsid w:val="0003060A"/>
    <w:rsid w:val="0003117D"/>
    <w:rsid w:val="00031DC4"/>
    <w:rsid w:val="0003287A"/>
    <w:rsid w:val="00033D61"/>
    <w:rsid w:val="000354B6"/>
    <w:rsid w:val="00035959"/>
    <w:rsid w:val="00037DD8"/>
    <w:rsid w:val="00041519"/>
    <w:rsid w:val="000430B1"/>
    <w:rsid w:val="0004696D"/>
    <w:rsid w:val="00046D50"/>
    <w:rsid w:val="00046D61"/>
    <w:rsid w:val="00047BCC"/>
    <w:rsid w:val="00050C20"/>
    <w:rsid w:val="0005273B"/>
    <w:rsid w:val="000555CE"/>
    <w:rsid w:val="00056153"/>
    <w:rsid w:val="00056B1B"/>
    <w:rsid w:val="0006045D"/>
    <w:rsid w:val="0006165A"/>
    <w:rsid w:val="000618D1"/>
    <w:rsid w:val="00067C12"/>
    <w:rsid w:val="00075728"/>
    <w:rsid w:val="00080697"/>
    <w:rsid w:val="00080C56"/>
    <w:rsid w:val="00081A6A"/>
    <w:rsid w:val="00082BEB"/>
    <w:rsid w:val="00083507"/>
    <w:rsid w:val="00090053"/>
    <w:rsid w:val="00090D6C"/>
    <w:rsid w:val="000913F7"/>
    <w:rsid w:val="00091F9A"/>
    <w:rsid w:val="00092AB3"/>
    <w:rsid w:val="00092F5E"/>
    <w:rsid w:val="000956A9"/>
    <w:rsid w:val="000976F6"/>
    <w:rsid w:val="000A0EA6"/>
    <w:rsid w:val="000A322E"/>
    <w:rsid w:val="000A3386"/>
    <w:rsid w:val="000A4D49"/>
    <w:rsid w:val="000A4F35"/>
    <w:rsid w:val="000A56DE"/>
    <w:rsid w:val="000A5F1A"/>
    <w:rsid w:val="000A7071"/>
    <w:rsid w:val="000A7E1B"/>
    <w:rsid w:val="000B0F08"/>
    <w:rsid w:val="000B186A"/>
    <w:rsid w:val="000B2F87"/>
    <w:rsid w:val="000C0566"/>
    <w:rsid w:val="000C1CB9"/>
    <w:rsid w:val="000C2004"/>
    <w:rsid w:val="000C2438"/>
    <w:rsid w:val="000C3299"/>
    <w:rsid w:val="000C7EDB"/>
    <w:rsid w:val="000D038E"/>
    <w:rsid w:val="000D09E2"/>
    <w:rsid w:val="000D15F3"/>
    <w:rsid w:val="000D1973"/>
    <w:rsid w:val="000D4173"/>
    <w:rsid w:val="000D480A"/>
    <w:rsid w:val="000D49E9"/>
    <w:rsid w:val="000D4A0C"/>
    <w:rsid w:val="000D5B36"/>
    <w:rsid w:val="000D7C40"/>
    <w:rsid w:val="000D7C6D"/>
    <w:rsid w:val="000E0596"/>
    <w:rsid w:val="000E15F2"/>
    <w:rsid w:val="000E203C"/>
    <w:rsid w:val="000E3014"/>
    <w:rsid w:val="000E5308"/>
    <w:rsid w:val="000E6BE5"/>
    <w:rsid w:val="000E716D"/>
    <w:rsid w:val="000F0079"/>
    <w:rsid w:val="000F0DDF"/>
    <w:rsid w:val="000F13F4"/>
    <w:rsid w:val="000F1737"/>
    <w:rsid w:val="000F1FE6"/>
    <w:rsid w:val="000F41FE"/>
    <w:rsid w:val="000F6033"/>
    <w:rsid w:val="000F607C"/>
    <w:rsid w:val="000F681C"/>
    <w:rsid w:val="000F71FF"/>
    <w:rsid w:val="00100891"/>
    <w:rsid w:val="001015EC"/>
    <w:rsid w:val="001034EA"/>
    <w:rsid w:val="00104EAF"/>
    <w:rsid w:val="001102FD"/>
    <w:rsid w:val="0011120F"/>
    <w:rsid w:val="001112C5"/>
    <w:rsid w:val="0011178A"/>
    <w:rsid w:val="00113DB4"/>
    <w:rsid w:val="00114D11"/>
    <w:rsid w:val="00114ED4"/>
    <w:rsid w:val="0011602A"/>
    <w:rsid w:val="001178BB"/>
    <w:rsid w:val="00121D0D"/>
    <w:rsid w:val="00123EBB"/>
    <w:rsid w:val="00125330"/>
    <w:rsid w:val="00125B6C"/>
    <w:rsid w:val="001332EE"/>
    <w:rsid w:val="00133E74"/>
    <w:rsid w:val="0013499D"/>
    <w:rsid w:val="00137023"/>
    <w:rsid w:val="001373AC"/>
    <w:rsid w:val="00137808"/>
    <w:rsid w:val="0014070C"/>
    <w:rsid w:val="0014142F"/>
    <w:rsid w:val="001432B1"/>
    <w:rsid w:val="00150330"/>
    <w:rsid w:val="00150798"/>
    <w:rsid w:val="001514DC"/>
    <w:rsid w:val="00162475"/>
    <w:rsid w:val="00164B1C"/>
    <w:rsid w:val="00165154"/>
    <w:rsid w:val="0016527C"/>
    <w:rsid w:val="001653C1"/>
    <w:rsid w:val="0016619C"/>
    <w:rsid w:val="001661F6"/>
    <w:rsid w:val="00167DBD"/>
    <w:rsid w:val="0017176D"/>
    <w:rsid w:val="00171A6D"/>
    <w:rsid w:val="001721C9"/>
    <w:rsid w:val="00180354"/>
    <w:rsid w:val="00180812"/>
    <w:rsid w:val="001836AA"/>
    <w:rsid w:val="00185CE5"/>
    <w:rsid w:val="00186849"/>
    <w:rsid w:val="00192512"/>
    <w:rsid w:val="00193479"/>
    <w:rsid w:val="0019746D"/>
    <w:rsid w:val="001A4C8A"/>
    <w:rsid w:val="001A6FAC"/>
    <w:rsid w:val="001A7F26"/>
    <w:rsid w:val="001B0F2F"/>
    <w:rsid w:val="001B12FD"/>
    <w:rsid w:val="001B28F8"/>
    <w:rsid w:val="001B3432"/>
    <w:rsid w:val="001B5174"/>
    <w:rsid w:val="001B6029"/>
    <w:rsid w:val="001C005E"/>
    <w:rsid w:val="001C2C2F"/>
    <w:rsid w:val="001C427A"/>
    <w:rsid w:val="001C5EC9"/>
    <w:rsid w:val="001C7DBF"/>
    <w:rsid w:val="001D18BA"/>
    <w:rsid w:val="001D6980"/>
    <w:rsid w:val="001E0A28"/>
    <w:rsid w:val="001E119F"/>
    <w:rsid w:val="001E2162"/>
    <w:rsid w:val="001E23E2"/>
    <w:rsid w:val="001E3BB2"/>
    <w:rsid w:val="001E5A88"/>
    <w:rsid w:val="001E7E2E"/>
    <w:rsid w:val="001F3D57"/>
    <w:rsid w:val="001F5ACE"/>
    <w:rsid w:val="001F752C"/>
    <w:rsid w:val="00205EA6"/>
    <w:rsid w:val="002060C8"/>
    <w:rsid w:val="00206A10"/>
    <w:rsid w:val="00210EA1"/>
    <w:rsid w:val="00214B3D"/>
    <w:rsid w:val="00215861"/>
    <w:rsid w:val="0021773A"/>
    <w:rsid w:val="00221DBD"/>
    <w:rsid w:val="00231555"/>
    <w:rsid w:val="00232FB9"/>
    <w:rsid w:val="00233595"/>
    <w:rsid w:val="00233615"/>
    <w:rsid w:val="00235559"/>
    <w:rsid w:val="002366AC"/>
    <w:rsid w:val="00240CCA"/>
    <w:rsid w:val="0024392F"/>
    <w:rsid w:val="0024497C"/>
    <w:rsid w:val="00246400"/>
    <w:rsid w:val="00246984"/>
    <w:rsid w:val="00246FC9"/>
    <w:rsid w:val="0024768D"/>
    <w:rsid w:val="002525A3"/>
    <w:rsid w:val="00256211"/>
    <w:rsid w:val="0025658E"/>
    <w:rsid w:val="00264C6E"/>
    <w:rsid w:val="00267251"/>
    <w:rsid w:val="00267469"/>
    <w:rsid w:val="00271BEF"/>
    <w:rsid w:val="00271DD3"/>
    <w:rsid w:val="00274636"/>
    <w:rsid w:val="002750C5"/>
    <w:rsid w:val="0027510B"/>
    <w:rsid w:val="00275BC5"/>
    <w:rsid w:val="00277940"/>
    <w:rsid w:val="00282088"/>
    <w:rsid w:val="002828A0"/>
    <w:rsid w:val="002835C6"/>
    <w:rsid w:val="002909DB"/>
    <w:rsid w:val="00290E59"/>
    <w:rsid w:val="002939DC"/>
    <w:rsid w:val="002950D0"/>
    <w:rsid w:val="002976F4"/>
    <w:rsid w:val="00297AB9"/>
    <w:rsid w:val="002A01C6"/>
    <w:rsid w:val="002A1665"/>
    <w:rsid w:val="002A7435"/>
    <w:rsid w:val="002B021C"/>
    <w:rsid w:val="002B1A69"/>
    <w:rsid w:val="002B2A66"/>
    <w:rsid w:val="002B2BCF"/>
    <w:rsid w:val="002B31B2"/>
    <w:rsid w:val="002B3C70"/>
    <w:rsid w:val="002B4211"/>
    <w:rsid w:val="002B5378"/>
    <w:rsid w:val="002B54A2"/>
    <w:rsid w:val="002B7DF3"/>
    <w:rsid w:val="002C2F6B"/>
    <w:rsid w:val="002C37CA"/>
    <w:rsid w:val="002C3900"/>
    <w:rsid w:val="002C3B23"/>
    <w:rsid w:val="002C70D2"/>
    <w:rsid w:val="002C732E"/>
    <w:rsid w:val="002D106B"/>
    <w:rsid w:val="002D4D7F"/>
    <w:rsid w:val="002D7E40"/>
    <w:rsid w:val="002E216E"/>
    <w:rsid w:val="002E228C"/>
    <w:rsid w:val="002E2303"/>
    <w:rsid w:val="002E472C"/>
    <w:rsid w:val="002E675F"/>
    <w:rsid w:val="002F27A6"/>
    <w:rsid w:val="002F55E3"/>
    <w:rsid w:val="002F6F0A"/>
    <w:rsid w:val="002F7E9D"/>
    <w:rsid w:val="00300809"/>
    <w:rsid w:val="00300A3E"/>
    <w:rsid w:val="00303225"/>
    <w:rsid w:val="0030372D"/>
    <w:rsid w:val="00306AF4"/>
    <w:rsid w:val="00306F1E"/>
    <w:rsid w:val="00307BC4"/>
    <w:rsid w:val="00311377"/>
    <w:rsid w:val="00312431"/>
    <w:rsid w:val="003146AC"/>
    <w:rsid w:val="0031633E"/>
    <w:rsid w:val="00316AA8"/>
    <w:rsid w:val="0031759A"/>
    <w:rsid w:val="00320BF6"/>
    <w:rsid w:val="0032149D"/>
    <w:rsid w:val="00322AC0"/>
    <w:rsid w:val="00322BCC"/>
    <w:rsid w:val="00326C65"/>
    <w:rsid w:val="0033233B"/>
    <w:rsid w:val="00334682"/>
    <w:rsid w:val="00340CBF"/>
    <w:rsid w:val="00341C0E"/>
    <w:rsid w:val="00343272"/>
    <w:rsid w:val="003446CC"/>
    <w:rsid w:val="00344C35"/>
    <w:rsid w:val="00345154"/>
    <w:rsid w:val="003455C8"/>
    <w:rsid w:val="003455D7"/>
    <w:rsid w:val="003456FC"/>
    <w:rsid w:val="00350B02"/>
    <w:rsid w:val="003532F3"/>
    <w:rsid w:val="003534C6"/>
    <w:rsid w:val="003552AB"/>
    <w:rsid w:val="00355AFF"/>
    <w:rsid w:val="003646DC"/>
    <w:rsid w:val="00365242"/>
    <w:rsid w:val="00366DD4"/>
    <w:rsid w:val="00370132"/>
    <w:rsid w:val="0037167E"/>
    <w:rsid w:val="003716F4"/>
    <w:rsid w:val="003727FC"/>
    <w:rsid w:val="003748D0"/>
    <w:rsid w:val="003778C1"/>
    <w:rsid w:val="003801F6"/>
    <w:rsid w:val="00380DDC"/>
    <w:rsid w:val="00381EC3"/>
    <w:rsid w:val="00382315"/>
    <w:rsid w:val="00383B9B"/>
    <w:rsid w:val="00384E77"/>
    <w:rsid w:val="00385207"/>
    <w:rsid w:val="00386A38"/>
    <w:rsid w:val="00386EE4"/>
    <w:rsid w:val="00390069"/>
    <w:rsid w:val="00391F55"/>
    <w:rsid w:val="00393CD3"/>
    <w:rsid w:val="00394B47"/>
    <w:rsid w:val="0039650A"/>
    <w:rsid w:val="003A168D"/>
    <w:rsid w:val="003A1D67"/>
    <w:rsid w:val="003A2F2F"/>
    <w:rsid w:val="003A4E7E"/>
    <w:rsid w:val="003A5108"/>
    <w:rsid w:val="003A5443"/>
    <w:rsid w:val="003A7071"/>
    <w:rsid w:val="003A7E4A"/>
    <w:rsid w:val="003B0584"/>
    <w:rsid w:val="003B2C94"/>
    <w:rsid w:val="003B324B"/>
    <w:rsid w:val="003B3453"/>
    <w:rsid w:val="003B3523"/>
    <w:rsid w:val="003B3B0A"/>
    <w:rsid w:val="003B517A"/>
    <w:rsid w:val="003B5E33"/>
    <w:rsid w:val="003B73D7"/>
    <w:rsid w:val="003C027C"/>
    <w:rsid w:val="003C0FFF"/>
    <w:rsid w:val="003C1A52"/>
    <w:rsid w:val="003C2C09"/>
    <w:rsid w:val="003C7D42"/>
    <w:rsid w:val="003D1086"/>
    <w:rsid w:val="003D3A09"/>
    <w:rsid w:val="003D4455"/>
    <w:rsid w:val="003D44E0"/>
    <w:rsid w:val="003D7326"/>
    <w:rsid w:val="003E3605"/>
    <w:rsid w:val="003E3F44"/>
    <w:rsid w:val="003E516E"/>
    <w:rsid w:val="003E6893"/>
    <w:rsid w:val="003E737C"/>
    <w:rsid w:val="003F0989"/>
    <w:rsid w:val="003F1C36"/>
    <w:rsid w:val="003F2D9A"/>
    <w:rsid w:val="003F4878"/>
    <w:rsid w:val="00405E70"/>
    <w:rsid w:val="00410955"/>
    <w:rsid w:val="0041179B"/>
    <w:rsid w:val="0041182D"/>
    <w:rsid w:val="0041304C"/>
    <w:rsid w:val="00413924"/>
    <w:rsid w:val="00413FC3"/>
    <w:rsid w:val="00414861"/>
    <w:rsid w:val="00415132"/>
    <w:rsid w:val="00415ED6"/>
    <w:rsid w:val="00416114"/>
    <w:rsid w:val="004173F0"/>
    <w:rsid w:val="00420575"/>
    <w:rsid w:val="0042113F"/>
    <w:rsid w:val="00421271"/>
    <w:rsid w:val="004239D3"/>
    <w:rsid w:val="004251F9"/>
    <w:rsid w:val="00427C9D"/>
    <w:rsid w:val="004305C4"/>
    <w:rsid w:val="00431B91"/>
    <w:rsid w:val="00432296"/>
    <w:rsid w:val="00434111"/>
    <w:rsid w:val="00437E4D"/>
    <w:rsid w:val="00440152"/>
    <w:rsid w:val="00440337"/>
    <w:rsid w:val="004407C9"/>
    <w:rsid w:val="00441044"/>
    <w:rsid w:val="004418FC"/>
    <w:rsid w:val="0044228C"/>
    <w:rsid w:val="0044238E"/>
    <w:rsid w:val="00444327"/>
    <w:rsid w:val="004450D0"/>
    <w:rsid w:val="00446226"/>
    <w:rsid w:val="004518E9"/>
    <w:rsid w:val="004535A7"/>
    <w:rsid w:val="0045675D"/>
    <w:rsid w:val="00457A5A"/>
    <w:rsid w:val="0046113D"/>
    <w:rsid w:val="00461285"/>
    <w:rsid w:val="004614F5"/>
    <w:rsid w:val="004617F2"/>
    <w:rsid w:val="00461C09"/>
    <w:rsid w:val="00461F34"/>
    <w:rsid w:val="00470207"/>
    <w:rsid w:val="004709A4"/>
    <w:rsid w:val="00473A57"/>
    <w:rsid w:val="004764E6"/>
    <w:rsid w:val="004818A2"/>
    <w:rsid w:val="00482B6D"/>
    <w:rsid w:val="004842D5"/>
    <w:rsid w:val="0048471F"/>
    <w:rsid w:val="00486870"/>
    <w:rsid w:val="00493455"/>
    <w:rsid w:val="004939BE"/>
    <w:rsid w:val="00493F89"/>
    <w:rsid w:val="004972DF"/>
    <w:rsid w:val="00497CAC"/>
    <w:rsid w:val="004A188D"/>
    <w:rsid w:val="004A2D15"/>
    <w:rsid w:val="004A3036"/>
    <w:rsid w:val="004A35AC"/>
    <w:rsid w:val="004A36E8"/>
    <w:rsid w:val="004A4AE8"/>
    <w:rsid w:val="004A5F32"/>
    <w:rsid w:val="004A74C6"/>
    <w:rsid w:val="004B0BB3"/>
    <w:rsid w:val="004B1430"/>
    <w:rsid w:val="004B22F4"/>
    <w:rsid w:val="004B3823"/>
    <w:rsid w:val="004B783F"/>
    <w:rsid w:val="004C000F"/>
    <w:rsid w:val="004C06C7"/>
    <w:rsid w:val="004C1D7F"/>
    <w:rsid w:val="004C31C1"/>
    <w:rsid w:val="004C49D1"/>
    <w:rsid w:val="004C5B85"/>
    <w:rsid w:val="004C727D"/>
    <w:rsid w:val="004C75F8"/>
    <w:rsid w:val="004D0357"/>
    <w:rsid w:val="004D2242"/>
    <w:rsid w:val="004D3104"/>
    <w:rsid w:val="004D3308"/>
    <w:rsid w:val="004D4950"/>
    <w:rsid w:val="004D6DA3"/>
    <w:rsid w:val="004D7251"/>
    <w:rsid w:val="004E3398"/>
    <w:rsid w:val="004E3557"/>
    <w:rsid w:val="004E371B"/>
    <w:rsid w:val="004E42F4"/>
    <w:rsid w:val="004E544B"/>
    <w:rsid w:val="004F00A6"/>
    <w:rsid w:val="004F03EA"/>
    <w:rsid w:val="004F061F"/>
    <w:rsid w:val="004F0BCC"/>
    <w:rsid w:val="004F37EA"/>
    <w:rsid w:val="004F3E21"/>
    <w:rsid w:val="004F7220"/>
    <w:rsid w:val="00500393"/>
    <w:rsid w:val="0050219D"/>
    <w:rsid w:val="0050247A"/>
    <w:rsid w:val="0050451A"/>
    <w:rsid w:val="00504ACF"/>
    <w:rsid w:val="005060A1"/>
    <w:rsid w:val="00512AFC"/>
    <w:rsid w:val="0051344B"/>
    <w:rsid w:val="005145A1"/>
    <w:rsid w:val="005146DC"/>
    <w:rsid w:val="00515AFA"/>
    <w:rsid w:val="00522EF3"/>
    <w:rsid w:val="005238A6"/>
    <w:rsid w:val="005242C2"/>
    <w:rsid w:val="005303D6"/>
    <w:rsid w:val="005315DF"/>
    <w:rsid w:val="0053308F"/>
    <w:rsid w:val="005355A4"/>
    <w:rsid w:val="0053601D"/>
    <w:rsid w:val="00536F16"/>
    <w:rsid w:val="00537E3D"/>
    <w:rsid w:val="00540083"/>
    <w:rsid w:val="00541B14"/>
    <w:rsid w:val="005437A5"/>
    <w:rsid w:val="005441B7"/>
    <w:rsid w:val="00544F7E"/>
    <w:rsid w:val="005456C5"/>
    <w:rsid w:val="0054597E"/>
    <w:rsid w:val="005500AB"/>
    <w:rsid w:val="0055225C"/>
    <w:rsid w:val="005537B3"/>
    <w:rsid w:val="005537D7"/>
    <w:rsid w:val="00554DCD"/>
    <w:rsid w:val="00555675"/>
    <w:rsid w:val="00555C6A"/>
    <w:rsid w:val="00560010"/>
    <w:rsid w:val="00561D07"/>
    <w:rsid w:val="00563181"/>
    <w:rsid w:val="005651FB"/>
    <w:rsid w:val="0057089D"/>
    <w:rsid w:val="00570ECA"/>
    <w:rsid w:val="00571F02"/>
    <w:rsid w:val="00572EF9"/>
    <w:rsid w:val="00572F51"/>
    <w:rsid w:val="005731D7"/>
    <w:rsid w:val="00573796"/>
    <w:rsid w:val="00574BC8"/>
    <w:rsid w:val="005761DF"/>
    <w:rsid w:val="00577BA9"/>
    <w:rsid w:val="005821AF"/>
    <w:rsid w:val="00582C2D"/>
    <w:rsid w:val="00584387"/>
    <w:rsid w:val="00585260"/>
    <w:rsid w:val="0058632A"/>
    <w:rsid w:val="0058692D"/>
    <w:rsid w:val="005871BF"/>
    <w:rsid w:val="005923A0"/>
    <w:rsid w:val="005938C5"/>
    <w:rsid w:val="0059715A"/>
    <w:rsid w:val="00597B63"/>
    <w:rsid w:val="005A1786"/>
    <w:rsid w:val="005A2025"/>
    <w:rsid w:val="005B1CC9"/>
    <w:rsid w:val="005B1D8D"/>
    <w:rsid w:val="005B6346"/>
    <w:rsid w:val="005B6975"/>
    <w:rsid w:val="005C05A5"/>
    <w:rsid w:val="005C0B17"/>
    <w:rsid w:val="005C116B"/>
    <w:rsid w:val="005C267A"/>
    <w:rsid w:val="005C2FEA"/>
    <w:rsid w:val="005C49A7"/>
    <w:rsid w:val="005C6AAC"/>
    <w:rsid w:val="005D0FEF"/>
    <w:rsid w:val="005D1C42"/>
    <w:rsid w:val="005D4C5D"/>
    <w:rsid w:val="005D7558"/>
    <w:rsid w:val="005D7D40"/>
    <w:rsid w:val="005E0D44"/>
    <w:rsid w:val="005E3059"/>
    <w:rsid w:val="005E493D"/>
    <w:rsid w:val="005E6B1A"/>
    <w:rsid w:val="005E7C13"/>
    <w:rsid w:val="005F3DC6"/>
    <w:rsid w:val="005F3FBF"/>
    <w:rsid w:val="005F5A9F"/>
    <w:rsid w:val="005F5F7E"/>
    <w:rsid w:val="005F6CD2"/>
    <w:rsid w:val="005F79AD"/>
    <w:rsid w:val="0060261D"/>
    <w:rsid w:val="00605E4D"/>
    <w:rsid w:val="006063E9"/>
    <w:rsid w:val="00607592"/>
    <w:rsid w:val="00610ADE"/>
    <w:rsid w:val="00612642"/>
    <w:rsid w:val="00612E85"/>
    <w:rsid w:val="00613870"/>
    <w:rsid w:val="00613DD4"/>
    <w:rsid w:val="00623A54"/>
    <w:rsid w:val="0062588D"/>
    <w:rsid w:val="0062639A"/>
    <w:rsid w:val="00627F3A"/>
    <w:rsid w:val="006300AB"/>
    <w:rsid w:val="0063122D"/>
    <w:rsid w:val="0063391D"/>
    <w:rsid w:val="0063475C"/>
    <w:rsid w:val="0063484F"/>
    <w:rsid w:val="00635D3A"/>
    <w:rsid w:val="00636017"/>
    <w:rsid w:val="0063603E"/>
    <w:rsid w:val="006371A4"/>
    <w:rsid w:val="006405BA"/>
    <w:rsid w:val="00640B88"/>
    <w:rsid w:val="00645338"/>
    <w:rsid w:val="006503AC"/>
    <w:rsid w:val="00650650"/>
    <w:rsid w:val="00653498"/>
    <w:rsid w:val="00656B08"/>
    <w:rsid w:val="00660674"/>
    <w:rsid w:val="00662185"/>
    <w:rsid w:val="006623FE"/>
    <w:rsid w:val="0066293C"/>
    <w:rsid w:val="00663284"/>
    <w:rsid w:val="00663642"/>
    <w:rsid w:val="006652DA"/>
    <w:rsid w:val="00671D87"/>
    <w:rsid w:val="00673015"/>
    <w:rsid w:val="0067334D"/>
    <w:rsid w:val="00673B16"/>
    <w:rsid w:val="00675173"/>
    <w:rsid w:val="006759F9"/>
    <w:rsid w:val="00677DAC"/>
    <w:rsid w:val="0068167E"/>
    <w:rsid w:val="00683003"/>
    <w:rsid w:val="00686BDE"/>
    <w:rsid w:val="00687D23"/>
    <w:rsid w:val="0069054D"/>
    <w:rsid w:val="00690806"/>
    <w:rsid w:val="00691F1D"/>
    <w:rsid w:val="006926A3"/>
    <w:rsid w:val="006940A1"/>
    <w:rsid w:val="00694B37"/>
    <w:rsid w:val="00694FA0"/>
    <w:rsid w:val="006966D7"/>
    <w:rsid w:val="00697F45"/>
    <w:rsid w:val="006A07BA"/>
    <w:rsid w:val="006A0D00"/>
    <w:rsid w:val="006A2CC0"/>
    <w:rsid w:val="006A396A"/>
    <w:rsid w:val="006A4363"/>
    <w:rsid w:val="006A5BBB"/>
    <w:rsid w:val="006A6717"/>
    <w:rsid w:val="006A7D78"/>
    <w:rsid w:val="006B105B"/>
    <w:rsid w:val="006B10E4"/>
    <w:rsid w:val="006B1F23"/>
    <w:rsid w:val="006B2A46"/>
    <w:rsid w:val="006B3EE7"/>
    <w:rsid w:val="006B43E0"/>
    <w:rsid w:val="006B45C5"/>
    <w:rsid w:val="006B4B7A"/>
    <w:rsid w:val="006B6770"/>
    <w:rsid w:val="006C0451"/>
    <w:rsid w:val="006C6017"/>
    <w:rsid w:val="006C6C55"/>
    <w:rsid w:val="006C7D12"/>
    <w:rsid w:val="006D02A7"/>
    <w:rsid w:val="006D0B76"/>
    <w:rsid w:val="006D1484"/>
    <w:rsid w:val="006D30B1"/>
    <w:rsid w:val="006D34E4"/>
    <w:rsid w:val="006D37B0"/>
    <w:rsid w:val="006D4856"/>
    <w:rsid w:val="006D7DA3"/>
    <w:rsid w:val="006E6070"/>
    <w:rsid w:val="006E61A1"/>
    <w:rsid w:val="006E71A7"/>
    <w:rsid w:val="006F1F1F"/>
    <w:rsid w:val="006F1F23"/>
    <w:rsid w:val="006F316A"/>
    <w:rsid w:val="006F386B"/>
    <w:rsid w:val="006F3BAF"/>
    <w:rsid w:val="006F3C94"/>
    <w:rsid w:val="006F427B"/>
    <w:rsid w:val="006F6B64"/>
    <w:rsid w:val="006F7A96"/>
    <w:rsid w:val="007019F8"/>
    <w:rsid w:val="00706117"/>
    <w:rsid w:val="00706215"/>
    <w:rsid w:val="0070628F"/>
    <w:rsid w:val="007075F2"/>
    <w:rsid w:val="0071054C"/>
    <w:rsid w:val="00710A1B"/>
    <w:rsid w:val="00710CF5"/>
    <w:rsid w:val="00711485"/>
    <w:rsid w:val="007128A4"/>
    <w:rsid w:val="007135A0"/>
    <w:rsid w:val="00716950"/>
    <w:rsid w:val="0071786B"/>
    <w:rsid w:val="00720B93"/>
    <w:rsid w:val="007229AF"/>
    <w:rsid w:val="00723EFB"/>
    <w:rsid w:val="00724812"/>
    <w:rsid w:val="00725851"/>
    <w:rsid w:val="00725D01"/>
    <w:rsid w:val="0072647B"/>
    <w:rsid w:val="00726CE7"/>
    <w:rsid w:val="00731422"/>
    <w:rsid w:val="007413DF"/>
    <w:rsid w:val="00742D59"/>
    <w:rsid w:val="00744932"/>
    <w:rsid w:val="00750645"/>
    <w:rsid w:val="00751DF6"/>
    <w:rsid w:val="0075204C"/>
    <w:rsid w:val="007558D5"/>
    <w:rsid w:val="00756AA1"/>
    <w:rsid w:val="00757192"/>
    <w:rsid w:val="00757706"/>
    <w:rsid w:val="00760BA0"/>
    <w:rsid w:val="00761C89"/>
    <w:rsid w:val="00762E61"/>
    <w:rsid w:val="007639F7"/>
    <w:rsid w:val="00765904"/>
    <w:rsid w:val="007664C5"/>
    <w:rsid w:val="007671BF"/>
    <w:rsid w:val="007713C6"/>
    <w:rsid w:val="0077284A"/>
    <w:rsid w:val="00773EB4"/>
    <w:rsid w:val="00775AD8"/>
    <w:rsid w:val="00775CE2"/>
    <w:rsid w:val="00776756"/>
    <w:rsid w:val="007768D9"/>
    <w:rsid w:val="00780541"/>
    <w:rsid w:val="00780543"/>
    <w:rsid w:val="00780753"/>
    <w:rsid w:val="00781082"/>
    <w:rsid w:val="00782D5D"/>
    <w:rsid w:val="007904FC"/>
    <w:rsid w:val="007917E1"/>
    <w:rsid w:val="00791DF0"/>
    <w:rsid w:val="00794F85"/>
    <w:rsid w:val="007A08AF"/>
    <w:rsid w:val="007A152D"/>
    <w:rsid w:val="007A1AB6"/>
    <w:rsid w:val="007A2CD3"/>
    <w:rsid w:val="007A5897"/>
    <w:rsid w:val="007B0344"/>
    <w:rsid w:val="007B4384"/>
    <w:rsid w:val="007B47DB"/>
    <w:rsid w:val="007B4BFC"/>
    <w:rsid w:val="007B7546"/>
    <w:rsid w:val="007B767C"/>
    <w:rsid w:val="007C12C9"/>
    <w:rsid w:val="007C3ADD"/>
    <w:rsid w:val="007C461F"/>
    <w:rsid w:val="007C75DB"/>
    <w:rsid w:val="007C7AEB"/>
    <w:rsid w:val="007D11E0"/>
    <w:rsid w:val="007D2185"/>
    <w:rsid w:val="007D3E1E"/>
    <w:rsid w:val="007D4459"/>
    <w:rsid w:val="007D7888"/>
    <w:rsid w:val="007E168D"/>
    <w:rsid w:val="007F12DA"/>
    <w:rsid w:val="007F2C75"/>
    <w:rsid w:val="007F4DD4"/>
    <w:rsid w:val="007F6185"/>
    <w:rsid w:val="00800C1A"/>
    <w:rsid w:val="00801D65"/>
    <w:rsid w:val="0080247D"/>
    <w:rsid w:val="00804075"/>
    <w:rsid w:val="00804F0D"/>
    <w:rsid w:val="00807779"/>
    <w:rsid w:val="008107A3"/>
    <w:rsid w:val="0081113E"/>
    <w:rsid w:val="0081164D"/>
    <w:rsid w:val="008123C9"/>
    <w:rsid w:val="00812BCC"/>
    <w:rsid w:val="0081721A"/>
    <w:rsid w:val="0081740A"/>
    <w:rsid w:val="0082453E"/>
    <w:rsid w:val="00826AE6"/>
    <w:rsid w:val="008277FF"/>
    <w:rsid w:val="008304A8"/>
    <w:rsid w:val="00832150"/>
    <w:rsid w:val="00832BFD"/>
    <w:rsid w:val="00833223"/>
    <w:rsid w:val="00834DB4"/>
    <w:rsid w:val="008355E8"/>
    <w:rsid w:val="00835794"/>
    <w:rsid w:val="00837F7F"/>
    <w:rsid w:val="00842C74"/>
    <w:rsid w:val="0084304B"/>
    <w:rsid w:val="00843984"/>
    <w:rsid w:val="0084429A"/>
    <w:rsid w:val="00844F83"/>
    <w:rsid w:val="0084577D"/>
    <w:rsid w:val="00845E36"/>
    <w:rsid w:val="00851053"/>
    <w:rsid w:val="008538FE"/>
    <w:rsid w:val="00857B26"/>
    <w:rsid w:val="00863480"/>
    <w:rsid w:val="00866261"/>
    <w:rsid w:val="0086628B"/>
    <w:rsid w:val="00867B32"/>
    <w:rsid w:val="00873B45"/>
    <w:rsid w:val="00873E46"/>
    <w:rsid w:val="008751E7"/>
    <w:rsid w:val="0088019E"/>
    <w:rsid w:val="008805C5"/>
    <w:rsid w:val="008814CE"/>
    <w:rsid w:val="00881E12"/>
    <w:rsid w:val="00882879"/>
    <w:rsid w:val="00882C15"/>
    <w:rsid w:val="00885ECD"/>
    <w:rsid w:val="00886249"/>
    <w:rsid w:val="00886E91"/>
    <w:rsid w:val="00891D86"/>
    <w:rsid w:val="0089205E"/>
    <w:rsid w:val="00894003"/>
    <w:rsid w:val="00894404"/>
    <w:rsid w:val="008A0246"/>
    <w:rsid w:val="008A4D03"/>
    <w:rsid w:val="008A4D27"/>
    <w:rsid w:val="008A50B8"/>
    <w:rsid w:val="008A720A"/>
    <w:rsid w:val="008B2912"/>
    <w:rsid w:val="008B31D0"/>
    <w:rsid w:val="008B45ED"/>
    <w:rsid w:val="008B6D53"/>
    <w:rsid w:val="008C1494"/>
    <w:rsid w:val="008C2ECC"/>
    <w:rsid w:val="008C42DC"/>
    <w:rsid w:val="008C5B89"/>
    <w:rsid w:val="008C60A9"/>
    <w:rsid w:val="008D038E"/>
    <w:rsid w:val="008D071E"/>
    <w:rsid w:val="008D11F2"/>
    <w:rsid w:val="008D262F"/>
    <w:rsid w:val="008D3CCE"/>
    <w:rsid w:val="008D4161"/>
    <w:rsid w:val="008D7AD9"/>
    <w:rsid w:val="008E18C2"/>
    <w:rsid w:val="008E2847"/>
    <w:rsid w:val="008E3259"/>
    <w:rsid w:val="008E37BC"/>
    <w:rsid w:val="008E3B27"/>
    <w:rsid w:val="008E411B"/>
    <w:rsid w:val="008E45AE"/>
    <w:rsid w:val="008F03A7"/>
    <w:rsid w:val="008F060F"/>
    <w:rsid w:val="008F400B"/>
    <w:rsid w:val="008F426A"/>
    <w:rsid w:val="008F7EFE"/>
    <w:rsid w:val="00900421"/>
    <w:rsid w:val="0090166C"/>
    <w:rsid w:val="00903E22"/>
    <w:rsid w:val="009056EA"/>
    <w:rsid w:val="00906CBA"/>
    <w:rsid w:val="009079D4"/>
    <w:rsid w:val="00910F10"/>
    <w:rsid w:val="0091358C"/>
    <w:rsid w:val="009136D7"/>
    <w:rsid w:val="00916404"/>
    <w:rsid w:val="00917310"/>
    <w:rsid w:val="0091775D"/>
    <w:rsid w:val="00920EC3"/>
    <w:rsid w:val="009258DD"/>
    <w:rsid w:val="0092621E"/>
    <w:rsid w:val="00927014"/>
    <w:rsid w:val="00927E57"/>
    <w:rsid w:val="00930925"/>
    <w:rsid w:val="0093352A"/>
    <w:rsid w:val="00934772"/>
    <w:rsid w:val="00935224"/>
    <w:rsid w:val="009352DE"/>
    <w:rsid w:val="00937829"/>
    <w:rsid w:val="00937D9D"/>
    <w:rsid w:val="00944229"/>
    <w:rsid w:val="0094554A"/>
    <w:rsid w:val="00951EC1"/>
    <w:rsid w:val="00952978"/>
    <w:rsid w:val="00954B46"/>
    <w:rsid w:val="009558FF"/>
    <w:rsid w:val="0096009D"/>
    <w:rsid w:val="00963F40"/>
    <w:rsid w:val="00964921"/>
    <w:rsid w:val="0097107F"/>
    <w:rsid w:val="0097274B"/>
    <w:rsid w:val="00972A75"/>
    <w:rsid w:val="00973A9B"/>
    <w:rsid w:val="00974855"/>
    <w:rsid w:val="00974BBE"/>
    <w:rsid w:val="00975DCF"/>
    <w:rsid w:val="00976673"/>
    <w:rsid w:val="009771D1"/>
    <w:rsid w:val="00980D45"/>
    <w:rsid w:val="00984554"/>
    <w:rsid w:val="009853C9"/>
    <w:rsid w:val="00986409"/>
    <w:rsid w:val="0098642A"/>
    <w:rsid w:val="00991B89"/>
    <w:rsid w:val="009A0C07"/>
    <w:rsid w:val="009A1B3B"/>
    <w:rsid w:val="009A2421"/>
    <w:rsid w:val="009A290E"/>
    <w:rsid w:val="009A358A"/>
    <w:rsid w:val="009A581A"/>
    <w:rsid w:val="009B4CFD"/>
    <w:rsid w:val="009B5053"/>
    <w:rsid w:val="009B7CCE"/>
    <w:rsid w:val="009C18A3"/>
    <w:rsid w:val="009C24FC"/>
    <w:rsid w:val="009C58B0"/>
    <w:rsid w:val="009D1F88"/>
    <w:rsid w:val="009D2962"/>
    <w:rsid w:val="009D29B2"/>
    <w:rsid w:val="009D2EB6"/>
    <w:rsid w:val="009D39AF"/>
    <w:rsid w:val="009D42BF"/>
    <w:rsid w:val="009D5E00"/>
    <w:rsid w:val="009D5F9C"/>
    <w:rsid w:val="009D61F9"/>
    <w:rsid w:val="009D6213"/>
    <w:rsid w:val="009D66F1"/>
    <w:rsid w:val="009E00BA"/>
    <w:rsid w:val="009E0F93"/>
    <w:rsid w:val="009E0FFC"/>
    <w:rsid w:val="009E17AD"/>
    <w:rsid w:val="009E2482"/>
    <w:rsid w:val="009E3D55"/>
    <w:rsid w:val="009E4CB4"/>
    <w:rsid w:val="009E757F"/>
    <w:rsid w:val="009E7AEA"/>
    <w:rsid w:val="009F0D96"/>
    <w:rsid w:val="009F0DF2"/>
    <w:rsid w:val="009F131E"/>
    <w:rsid w:val="009F3F4F"/>
    <w:rsid w:val="009F5FC6"/>
    <w:rsid w:val="009F7A26"/>
    <w:rsid w:val="00A00681"/>
    <w:rsid w:val="00A01369"/>
    <w:rsid w:val="00A01949"/>
    <w:rsid w:val="00A033D7"/>
    <w:rsid w:val="00A039DE"/>
    <w:rsid w:val="00A04DE6"/>
    <w:rsid w:val="00A06ED8"/>
    <w:rsid w:val="00A102D4"/>
    <w:rsid w:val="00A10F87"/>
    <w:rsid w:val="00A11D3F"/>
    <w:rsid w:val="00A13594"/>
    <w:rsid w:val="00A13CB9"/>
    <w:rsid w:val="00A140AD"/>
    <w:rsid w:val="00A145AD"/>
    <w:rsid w:val="00A14945"/>
    <w:rsid w:val="00A1626C"/>
    <w:rsid w:val="00A16712"/>
    <w:rsid w:val="00A2026D"/>
    <w:rsid w:val="00A204CD"/>
    <w:rsid w:val="00A24ED4"/>
    <w:rsid w:val="00A30084"/>
    <w:rsid w:val="00A35AFB"/>
    <w:rsid w:val="00A3797C"/>
    <w:rsid w:val="00A459FF"/>
    <w:rsid w:val="00A4650A"/>
    <w:rsid w:val="00A46A1D"/>
    <w:rsid w:val="00A50AD8"/>
    <w:rsid w:val="00A51C3C"/>
    <w:rsid w:val="00A521EB"/>
    <w:rsid w:val="00A537B8"/>
    <w:rsid w:val="00A55866"/>
    <w:rsid w:val="00A56CF1"/>
    <w:rsid w:val="00A61C32"/>
    <w:rsid w:val="00A63870"/>
    <w:rsid w:val="00A64785"/>
    <w:rsid w:val="00A64A4A"/>
    <w:rsid w:val="00A700BF"/>
    <w:rsid w:val="00A70724"/>
    <w:rsid w:val="00A71348"/>
    <w:rsid w:val="00A72E4D"/>
    <w:rsid w:val="00A73E2A"/>
    <w:rsid w:val="00A75510"/>
    <w:rsid w:val="00A75536"/>
    <w:rsid w:val="00A75AD4"/>
    <w:rsid w:val="00A82D3B"/>
    <w:rsid w:val="00A83DBF"/>
    <w:rsid w:val="00A8467D"/>
    <w:rsid w:val="00A8685B"/>
    <w:rsid w:val="00A91491"/>
    <w:rsid w:val="00A9601D"/>
    <w:rsid w:val="00A96168"/>
    <w:rsid w:val="00A96318"/>
    <w:rsid w:val="00A968B2"/>
    <w:rsid w:val="00A97C66"/>
    <w:rsid w:val="00AA03A0"/>
    <w:rsid w:val="00AA08BB"/>
    <w:rsid w:val="00AA0AE1"/>
    <w:rsid w:val="00AA0BE2"/>
    <w:rsid w:val="00AA0D86"/>
    <w:rsid w:val="00AA194A"/>
    <w:rsid w:val="00AA24ED"/>
    <w:rsid w:val="00AA2C33"/>
    <w:rsid w:val="00AA640F"/>
    <w:rsid w:val="00AA6E6F"/>
    <w:rsid w:val="00AA7B6E"/>
    <w:rsid w:val="00AB21A4"/>
    <w:rsid w:val="00AB2C6E"/>
    <w:rsid w:val="00AB6796"/>
    <w:rsid w:val="00AC0863"/>
    <w:rsid w:val="00AC2D38"/>
    <w:rsid w:val="00AC5345"/>
    <w:rsid w:val="00AC5A24"/>
    <w:rsid w:val="00AC6DEC"/>
    <w:rsid w:val="00AC7BEE"/>
    <w:rsid w:val="00AC7E64"/>
    <w:rsid w:val="00AC7F6D"/>
    <w:rsid w:val="00AD0A08"/>
    <w:rsid w:val="00AD0A7B"/>
    <w:rsid w:val="00AD38D5"/>
    <w:rsid w:val="00AD3D36"/>
    <w:rsid w:val="00AD5868"/>
    <w:rsid w:val="00AD68FE"/>
    <w:rsid w:val="00AE00FD"/>
    <w:rsid w:val="00AE0C5B"/>
    <w:rsid w:val="00AE0DE9"/>
    <w:rsid w:val="00AE23A5"/>
    <w:rsid w:val="00AE3A63"/>
    <w:rsid w:val="00AE568F"/>
    <w:rsid w:val="00AE586C"/>
    <w:rsid w:val="00AE5B7C"/>
    <w:rsid w:val="00AE6CA2"/>
    <w:rsid w:val="00AF0715"/>
    <w:rsid w:val="00AF3D7D"/>
    <w:rsid w:val="00AF444C"/>
    <w:rsid w:val="00AF52C6"/>
    <w:rsid w:val="00AF7471"/>
    <w:rsid w:val="00B001F8"/>
    <w:rsid w:val="00B01CA3"/>
    <w:rsid w:val="00B028E1"/>
    <w:rsid w:val="00B03915"/>
    <w:rsid w:val="00B069F8"/>
    <w:rsid w:val="00B072FB"/>
    <w:rsid w:val="00B10BA5"/>
    <w:rsid w:val="00B11337"/>
    <w:rsid w:val="00B11377"/>
    <w:rsid w:val="00B12740"/>
    <w:rsid w:val="00B12A54"/>
    <w:rsid w:val="00B13025"/>
    <w:rsid w:val="00B13156"/>
    <w:rsid w:val="00B13729"/>
    <w:rsid w:val="00B14C05"/>
    <w:rsid w:val="00B17E12"/>
    <w:rsid w:val="00B20518"/>
    <w:rsid w:val="00B20D21"/>
    <w:rsid w:val="00B2250D"/>
    <w:rsid w:val="00B22A84"/>
    <w:rsid w:val="00B235A2"/>
    <w:rsid w:val="00B2695B"/>
    <w:rsid w:val="00B270AA"/>
    <w:rsid w:val="00B27F71"/>
    <w:rsid w:val="00B30F05"/>
    <w:rsid w:val="00B32C1F"/>
    <w:rsid w:val="00B3665C"/>
    <w:rsid w:val="00B37A3F"/>
    <w:rsid w:val="00B37B99"/>
    <w:rsid w:val="00B40F31"/>
    <w:rsid w:val="00B41EF4"/>
    <w:rsid w:val="00B447A3"/>
    <w:rsid w:val="00B5262E"/>
    <w:rsid w:val="00B53517"/>
    <w:rsid w:val="00B54DAA"/>
    <w:rsid w:val="00B55569"/>
    <w:rsid w:val="00B6028F"/>
    <w:rsid w:val="00B618AA"/>
    <w:rsid w:val="00B631DD"/>
    <w:rsid w:val="00B64B8C"/>
    <w:rsid w:val="00B67008"/>
    <w:rsid w:val="00B705AD"/>
    <w:rsid w:val="00B709ED"/>
    <w:rsid w:val="00B723EE"/>
    <w:rsid w:val="00B741BB"/>
    <w:rsid w:val="00B74277"/>
    <w:rsid w:val="00B748A4"/>
    <w:rsid w:val="00B74D3E"/>
    <w:rsid w:val="00B75EF0"/>
    <w:rsid w:val="00B76A60"/>
    <w:rsid w:val="00B84530"/>
    <w:rsid w:val="00B85E53"/>
    <w:rsid w:val="00B86AB6"/>
    <w:rsid w:val="00B86D95"/>
    <w:rsid w:val="00B86FD4"/>
    <w:rsid w:val="00B90EB4"/>
    <w:rsid w:val="00B91538"/>
    <w:rsid w:val="00B93429"/>
    <w:rsid w:val="00B939D2"/>
    <w:rsid w:val="00B94867"/>
    <w:rsid w:val="00BA2AEF"/>
    <w:rsid w:val="00BA417E"/>
    <w:rsid w:val="00BA519C"/>
    <w:rsid w:val="00BA6933"/>
    <w:rsid w:val="00BA7B35"/>
    <w:rsid w:val="00BB1098"/>
    <w:rsid w:val="00BB140F"/>
    <w:rsid w:val="00BB1CF3"/>
    <w:rsid w:val="00BB26A4"/>
    <w:rsid w:val="00BB3778"/>
    <w:rsid w:val="00BB439F"/>
    <w:rsid w:val="00BB4902"/>
    <w:rsid w:val="00BB4F5E"/>
    <w:rsid w:val="00BB7838"/>
    <w:rsid w:val="00BC0ACA"/>
    <w:rsid w:val="00BC1410"/>
    <w:rsid w:val="00BC2CA1"/>
    <w:rsid w:val="00BC42DF"/>
    <w:rsid w:val="00BC49D6"/>
    <w:rsid w:val="00BC4C37"/>
    <w:rsid w:val="00BC5FAB"/>
    <w:rsid w:val="00BC79ED"/>
    <w:rsid w:val="00BD0F46"/>
    <w:rsid w:val="00BD2FC4"/>
    <w:rsid w:val="00BD33E0"/>
    <w:rsid w:val="00BD3E01"/>
    <w:rsid w:val="00BD4D25"/>
    <w:rsid w:val="00BD760D"/>
    <w:rsid w:val="00BE14C3"/>
    <w:rsid w:val="00BE2BF4"/>
    <w:rsid w:val="00BE38B1"/>
    <w:rsid w:val="00BE4BB7"/>
    <w:rsid w:val="00BE537D"/>
    <w:rsid w:val="00BE6A46"/>
    <w:rsid w:val="00BF382C"/>
    <w:rsid w:val="00BF4234"/>
    <w:rsid w:val="00BF506F"/>
    <w:rsid w:val="00C03F57"/>
    <w:rsid w:val="00C0484D"/>
    <w:rsid w:val="00C05520"/>
    <w:rsid w:val="00C06800"/>
    <w:rsid w:val="00C07A40"/>
    <w:rsid w:val="00C10695"/>
    <w:rsid w:val="00C109D9"/>
    <w:rsid w:val="00C167A2"/>
    <w:rsid w:val="00C17306"/>
    <w:rsid w:val="00C179F7"/>
    <w:rsid w:val="00C2312A"/>
    <w:rsid w:val="00C254E4"/>
    <w:rsid w:val="00C255BD"/>
    <w:rsid w:val="00C25862"/>
    <w:rsid w:val="00C26FA4"/>
    <w:rsid w:val="00C31295"/>
    <w:rsid w:val="00C34898"/>
    <w:rsid w:val="00C3574C"/>
    <w:rsid w:val="00C36B25"/>
    <w:rsid w:val="00C40FBF"/>
    <w:rsid w:val="00C41372"/>
    <w:rsid w:val="00C41B08"/>
    <w:rsid w:val="00C41DAB"/>
    <w:rsid w:val="00C428F2"/>
    <w:rsid w:val="00C43EC2"/>
    <w:rsid w:val="00C43F40"/>
    <w:rsid w:val="00C44A2A"/>
    <w:rsid w:val="00C500E6"/>
    <w:rsid w:val="00C5236C"/>
    <w:rsid w:val="00C524FF"/>
    <w:rsid w:val="00C54364"/>
    <w:rsid w:val="00C551D7"/>
    <w:rsid w:val="00C55EFF"/>
    <w:rsid w:val="00C60E74"/>
    <w:rsid w:val="00C61124"/>
    <w:rsid w:val="00C643C8"/>
    <w:rsid w:val="00C6567F"/>
    <w:rsid w:val="00C65907"/>
    <w:rsid w:val="00C67112"/>
    <w:rsid w:val="00C67867"/>
    <w:rsid w:val="00C67EFC"/>
    <w:rsid w:val="00C72009"/>
    <w:rsid w:val="00C73505"/>
    <w:rsid w:val="00C737FB"/>
    <w:rsid w:val="00C809C7"/>
    <w:rsid w:val="00C81CB2"/>
    <w:rsid w:val="00C832CD"/>
    <w:rsid w:val="00C83F24"/>
    <w:rsid w:val="00C84153"/>
    <w:rsid w:val="00C854B3"/>
    <w:rsid w:val="00C85BAC"/>
    <w:rsid w:val="00C85D49"/>
    <w:rsid w:val="00C862EB"/>
    <w:rsid w:val="00C9324A"/>
    <w:rsid w:val="00C93F92"/>
    <w:rsid w:val="00C94493"/>
    <w:rsid w:val="00CA7E82"/>
    <w:rsid w:val="00CB00E0"/>
    <w:rsid w:val="00CB0A3E"/>
    <w:rsid w:val="00CB1439"/>
    <w:rsid w:val="00CB1DC0"/>
    <w:rsid w:val="00CB3D76"/>
    <w:rsid w:val="00CB479F"/>
    <w:rsid w:val="00CB65E8"/>
    <w:rsid w:val="00CB7627"/>
    <w:rsid w:val="00CC0376"/>
    <w:rsid w:val="00CC062F"/>
    <w:rsid w:val="00CC0D41"/>
    <w:rsid w:val="00CC1968"/>
    <w:rsid w:val="00CC632F"/>
    <w:rsid w:val="00CC6BC7"/>
    <w:rsid w:val="00CD159A"/>
    <w:rsid w:val="00CD2380"/>
    <w:rsid w:val="00CD3ED1"/>
    <w:rsid w:val="00CD42F8"/>
    <w:rsid w:val="00CD50AC"/>
    <w:rsid w:val="00CD5254"/>
    <w:rsid w:val="00CD5D97"/>
    <w:rsid w:val="00CD69A4"/>
    <w:rsid w:val="00CD6F80"/>
    <w:rsid w:val="00CE01D7"/>
    <w:rsid w:val="00CE0F86"/>
    <w:rsid w:val="00CE40FC"/>
    <w:rsid w:val="00CE566B"/>
    <w:rsid w:val="00CE6942"/>
    <w:rsid w:val="00CE76C4"/>
    <w:rsid w:val="00CF0B6C"/>
    <w:rsid w:val="00CF2F70"/>
    <w:rsid w:val="00CF6851"/>
    <w:rsid w:val="00CF7002"/>
    <w:rsid w:val="00CF7979"/>
    <w:rsid w:val="00D034C6"/>
    <w:rsid w:val="00D05D96"/>
    <w:rsid w:val="00D061DD"/>
    <w:rsid w:val="00D07220"/>
    <w:rsid w:val="00D07AB1"/>
    <w:rsid w:val="00D110C9"/>
    <w:rsid w:val="00D12B1D"/>
    <w:rsid w:val="00D163A6"/>
    <w:rsid w:val="00D1722D"/>
    <w:rsid w:val="00D178CD"/>
    <w:rsid w:val="00D227E3"/>
    <w:rsid w:val="00D23527"/>
    <w:rsid w:val="00D31C02"/>
    <w:rsid w:val="00D32486"/>
    <w:rsid w:val="00D33149"/>
    <w:rsid w:val="00D3323A"/>
    <w:rsid w:val="00D349CD"/>
    <w:rsid w:val="00D34E8E"/>
    <w:rsid w:val="00D41258"/>
    <w:rsid w:val="00D41FEB"/>
    <w:rsid w:val="00D42A49"/>
    <w:rsid w:val="00D4341D"/>
    <w:rsid w:val="00D45FC7"/>
    <w:rsid w:val="00D47DF5"/>
    <w:rsid w:val="00D50049"/>
    <w:rsid w:val="00D60306"/>
    <w:rsid w:val="00D647A6"/>
    <w:rsid w:val="00D648A0"/>
    <w:rsid w:val="00D64C61"/>
    <w:rsid w:val="00D65216"/>
    <w:rsid w:val="00D66DE6"/>
    <w:rsid w:val="00D712A5"/>
    <w:rsid w:val="00D71D3A"/>
    <w:rsid w:val="00D7285F"/>
    <w:rsid w:val="00D741FC"/>
    <w:rsid w:val="00D75495"/>
    <w:rsid w:val="00D81F87"/>
    <w:rsid w:val="00D836F9"/>
    <w:rsid w:val="00D84D7F"/>
    <w:rsid w:val="00D86B69"/>
    <w:rsid w:val="00D904E0"/>
    <w:rsid w:val="00D90554"/>
    <w:rsid w:val="00D9219F"/>
    <w:rsid w:val="00D930EA"/>
    <w:rsid w:val="00D93674"/>
    <w:rsid w:val="00D95717"/>
    <w:rsid w:val="00D9645A"/>
    <w:rsid w:val="00DA3309"/>
    <w:rsid w:val="00DA54FF"/>
    <w:rsid w:val="00DB34D7"/>
    <w:rsid w:val="00DB4328"/>
    <w:rsid w:val="00DB57BE"/>
    <w:rsid w:val="00DB59F9"/>
    <w:rsid w:val="00DC10CD"/>
    <w:rsid w:val="00DC279F"/>
    <w:rsid w:val="00DC44FD"/>
    <w:rsid w:val="00DC5191"/>
    <w:rsid w:val="00DC59E8"/>
    <w:rsid w:val="00DC6ACD"/>
    <w:rsid w:val="00DD061D"/>
    <w:rsid w:val="00DD310A"/>
    <w:rsid w:val="00DD3921"/>
    <w:rsid w:val="00DD3A56"/>
    <w:rsid w:val="00DD6B78"/>
    <w:rsid w:val="00DD6D75"/>
    <w:rsid w:val="00DE297D"/>
    <w:rsid w:val="00DF0B99"/>
    <w:rsid w:val="00DF0C0C"/>
    <w:rsid w:val="00DF1018"/>
    <w:rsid w:val="00DF1A82"/>
    <w:rsid w:val="00DF1AF8"/>
    <w:rsid w:val="00DF1BEA"/>
    <w:rsid w:val="00DF5890"/>
    <w:rsid w:val="00DF750D"/>
    <w:rsid w:val="00E0361B"/>
    <w:rsid w:val="00E03623"/>
    <w:rsid w:val="00E050D3"/>
    <w:rsid w:val="00E0624A"/>
    <w:rsid w:val="00E06B08"/>
    <w:rsid w:val="00E06FE9"/>
    <w:rsid w:val="00E07336"/>
    <w:rsid w:val="00E07D73"/>
    <w:rsid w:val="00E10452"/>
    <w:rsid w:val="00E1274C"/>
    <w:rsid w:val="00E1532E"/>
    <w:rsid w:val="00E15F02"/>
    <w:rsid w:val="00E17763"/>
    <w:rsid w:val="00E2140F"/>
    <w:rsid w:val="00E22345"/>
    <w:rsid w:val="00E260D0"/>
    <w:rsid w:val="00E3122D"/>
    <w:rsid w:val="00E31A60"/>
    <w:rsid w:val="00E3394A"/>
    <w:rsid w:val="00E35086"/>
    <w:rsid w:val="00E35ACA"/>
    <w:rsid w:val="00E36546"/>
    <w:rsid w:val="00E36A04"/>
    <w:rsid w:val="00E37A44"/>
    <w:rsid w:val="00E37C40"/>
    <w:rsid w:val="00E43DF0"/>
    <w:rsid w:val="00E44CEE"/>
    <w:rsid w:val="00E44D2E"/>
    <w:rsid w:val="00E44DE9"/>
    <w:rsid w:val="00E51059"/>
    <w:rsid w:val="00E51187"/>
    <w:rsid w:val="00E52643"/>
    <w:rsid w:val="00E527BD"/>
    <w:rsid w:val="00E54946"/>
    <w:rsid w:val="00E54D7B"/>
    <w:rsid w:val="00E54EA2"/>
    <w:rsid w:val="00E55207"/>
    <w:rsid w:val="00E56AAB"/>
    <w:rsid w:val="00E65EB4"/>
    <w:rsid w:val="00E70457"/>
    <w:rsid w:val="00E70DA7"/>
    <w:rsid w:val="00E749B2"/>
    <w:rsid w:val="00E75D0E"/>
    <w:rsid w:val="00E75D63"/>
    <w:rsid w:val="00E763C2"/>
    <w:rsid w:val="00E7668B"/>
    <w:rsid w:val="00E80B17"/>
    <w:rsid w:val="00E842EA"/>
    <w:rsid w:val="00E85B43"/>
    <w:rsid w:val="00E865B9"/>
    <w:rsid w:val="00E86B11"/>
    <w:rsid w:val="00E87B93"/>
    <w:rsid w:val="00E87EFF"/>
    <w:rsid w:val="00E904D7"/>
    <w:rsid w:val="00E912B0"/>
    <w:rsid w:val="00E92B32"/>
    <w:rsid w:val="00E92E57"/>
    <w:rsid w:val="00E93239"/>
    <w:rsid w:val="00E94397"/>
    <w:rsid w:val="00EA1631"/>
    <w:rsid w:val="00EA213A"/>
    <w:rsid w:val="00EA2388"/>
    <w:rsid w:val="00EA2F93"/>
    <w:rsid w:val="00EA62BA"/>
    <w:rsid w:val="00EB055F"/>
    <w:rsid w:val="00EB0B7C"/>
    <w:rsid w:val="00EB1DBE"/>
    <w:rsid w:val="00EB28A8"/>
    <w:rsid w:val="00EB4168"/>
    <w:rsid w:val="00EB4441"/>
    <w:rsid w:val="00EB57A0"/>
    <w:rsid w:val="00EB5FDF"/>
    <w:rsid w:val="00EB66A6"/>
    <w:rsid w:val="00EB6D6D"/>
    <w:rsid w:val="00EB7AD9"/>
    <w:rsid w:val="00EC7D8B"/>
    <w:rsid w:val="00ED28E0"/>
    <w:rsid w:val="00ED2DD0"/>
    <w:rsid w:val="00ED35AE"/>
    <w:rsid w:val="00ED51FB"/>
    <w:rsid w:val="00ED6203"/>
    <w:rsid w:val="00ED7E5C"/>
    <w:rsid w:val="00EE0BA9"/>
    <w:rsid w:val="00EE397C"/>
    <w:rsid w:val="00EE4024"/>
    <w:rsid w:val="00EE55B1"/>
    <w:rsid w:val="00EE62FE"/>
    <w:rsid w:val="00EE6B0B"/>
    <w:rsid w:val="00EF149F"/>
    <w:rsid w:val="00EF7897"/>
    <w:rsid w:val="00F00791"/>
    <w:rsid w:val="00F02AC6"/>
    <w:rsid w:val="00F03676"/>
    <w:rsid w:val="00F05637"/>
    <w:rsid w:val="00F11BCB"/>
    <w:rsid w:val="00F1520F"/>
    <w:rsid w:val="00F16C92"/>
    <w:rsid w:val="00F170E3"/>
    <w:rsid w:val="00F214E6"/>
    <w:rsid w:val="00F2428C"/>
    <w:rsid w:val="00F26061"/>
    <w:rsid w:val="00F33963"/>
    <w:rsid w:val="00F350D2"/>
    <w:rsid w:val="00F3554C"/>
    <w:rsid w:val="00F35BEF"/>
    <w:rsid w:val="00F37DBA"/>
    <w:rsid w:val="00F40074"/>
    <w:rsid w:val="00F4037B"/>
    <w:rsid w:val="00F40E63"/>
    <w:rsid w:val="00F4115B"/>
    <w:rsid w:val="00F43F5C"/>
    <w:rsid w:val="00F50985"/>
    <w:rsid w:val="00F5222D"/>
    <w:rsid w:val="00F536FE"/>
    <w:rsid w:val="00F54E6E"/>
    <w:rsid w:val="00F60752"/>
    <w:rsid w:val="00F61D9B"/>
    <w:rsid w:val="00F62FCE"/>
    <w:rsid w:val="00F67147"/>
    <w:rsid w:val="00F67C1D"/>
    <w:rsid w:val="00F7028B"/>
    <w:rsid w:val="00F719AE"/>
    <w:rsid w:val="00F721FA"/>
    <w:rsid w:val="00F738EF"/>
    <w:rsid w:val="00F76D4C"/>
    <w:rsid w:val="00F7730D"/>
    <w:rsid w:val="00F80149"/>
    <w:rsid w:val="00F8055C"/>
    <w:rsid w:val="00F81129"/>
    <w:rsid w:val="00F91178"/>
    <w:rsid w:val="00F913CC"/>
    <w:rsid w:val="00F92E84"/>
    <w:rsid w:val="00F938DD"/>
    <w:rsid w:val="00F93A9E"/>
    <w:rsid w:val="00F955B4"/>
    <w:rsid w:val="00F95E0F"/>
    <w:rsid w:val="00F97B2C"/>
    <w:rsid w:val="00FA1B37"/>
    <w:rsid w:val="00FA2672"/>
    <w:rsid w:val="00FA29DF"/>
    <w:rsid w:val="00FA5E21"/>
    <w:rsid w:val="00FA7045"/>
    <w:rsid w:val="00FB1671"/>
    <w:rsid w:val="00FB1BE4"/>
    <w:rsid w:val="00FB3642"/>
    <w:rsid w:val="00FB57DB"/>
    <w:rsid w:val="00FB77A3"/>
    <w:rsid w:val="00FC0501"/>
    <w:rsid w:val="00FC0B5E"/>
    <w:rsid w:val="00FC0D26"/>
    <w:rsid w:val="00FC430D"/>
    <w:rsid w:val="00FC6C3B"/>
    <w:rsid w:val="00FD06C8"/>
    <w:rsid w:val="00FD0FFD"/>
    <w:rsid w:val="00FD3560"/>
    <w:rsid w:val="00FD5998"/>
    <w:rsid w:val="00FD59F7"/>
    <w:rsid w:val="00FD78B9"/>
    <w:rsid w:val="00FE09DF"/>
    <w:rsid w:val="00FE3166"/>
    <w:rsid w:val="00FE4850"/>
    <w:rsid w:val="00FE5041"/>
    <w:rsid w:val="00FE5644"/>
    <w:rsid w:val="00FF1319"/>
    <w:rsid w:val="00FF154F"/>
    <w:rsid w:val="00FF1BD9"/>
    <w:rsid w:val="00FF3681"/>
    <w:rsid w:val="00FF49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D33B52"/>
  <w15:chartTrackingRefBased/>
  <w15:docId w15:val="{97981340-E2A2-443B-B5E3-39D8D0DE78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A6933"/>
    <w:pPr>
      <w:spacing w:after="0" w:line="276" w:lineRule="auto"/>
    </w:pPr>
    <w:rPr>
      <w:rFonts w:ascii="Arial" w:eastAsia="Arial" w:hAnsi="Arial" w:cs="Arial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E00BA"/>
    <w:pPr>
      <w:keepNext/>
      <w:keepLines/>
      <w:numPr>
        <w:numId w:val="18"/>
      </w:numPr>
      <w:outlineLvl w:val="0"/>
    </w:pPr>
    <w:rPr>
      <w:rFonts w:ascii="Times New Roman" w:eastAsiaTheme="majorEastAsia" w:hAnsi="Times New Roman" w:cstheme="majorBidi"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1773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BA69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ja-JP"/>
    </w:rPr>
  </w:style>
  <w:style w:type="paragraph" w:styleId="ListParagraph">
    <w:name w:val="List Paragraph"/>
    <w:basedOn w:val="Normal"/>
    <w:uiPriority w:val="34"/>
    <w:qFormat/>
    <w:rsid w:val="00BA6933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E00BA"/>
    <w:rPr>
      <w:rFonts w:ascii="Times New Roman" w:eastAsiaTheme="majorEastAsia" w:hAnsi="Times New Roman" w:cstheme="majorBidi"/>
      <w:color w:val="000000" w:themeColor="text1"/>
      <w:sz w:val="24"/>
      <w:szCs w:val="32"/>
      <w:lang w:eastAsia="en-US"/>
    </w:rPr>
  </w:style>
  <w:style w:type="paragraph" w:customStyle="1" w:styleId="Head1">
    <w:name w:val="Head1"/>
    <w:basedOn w:val="Heading1"/>
    <w:link w:val="Head1Char"/>
    <w:qFormat/>
    <w:rsid w:val="00370132"/>
    <w:pPr>
      <w:numPr>
        <w:numId w:val="0"/>
      </w:numPr>
      <w:jc w:val="center"/>
    </w:pPr>
    <w:rPr>
      <w:rFonts w:eastAsia="Times New Roman" w:cs="Times New Roman"/>
      <w:b/>
      <w:color w:val="auto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370132"/>
    <w:pPr>
      <w:numPr>
        <w:numId w:val="0"/>
      </w:numPr>
      <w:spacing w:line="259" w:lineRule="auto"/>
      <w:ind w:left="357" w:hanging="357"/>
      <w:outlineLvl w:val="9"/>
    </w:pPr>
  </w:style>
  <w:style w:type="character" w:customStyle="1" w:styleId="Head1Char">
    <w:name w:val="Head1 Char"/>
    <w:basedOn w:val="Heading1Char"/>
    <w:link w:val="Head1"/>
    <w:rsid w:val="00370132"/>
    <w:rPr>
      <w:rFonts w:ascii="Times New Roman" w:eastAsia="Times New Roman" w:hAnsi="Times New Roman" w:cs="Times New Roman"/>
      <w:b/>
      <w:color w:val="000000" w:themeColor="text1"/>
      <w:sz w:val="24"/>
      <w:szCs w:val="24"/>
      <w:lang w:val="id-ID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45675D"/>
    <w:pPr>
      <w:tabs>
        <w:tab w:val="right" w:leader="dot" w:pos="7927"/>
      </w:tabs>
      <w:spacing w:before="120" w:line="360" w:lineRule="auto"/>
      <w:contextualSpacing/>
    </w:pPr>
  </w:style>
  <w:style w:type="character" w:styleId="Hyperlink">
    <w:name w:val="Hyperlink"/>
    <w:basedOn w:val="DefaultParagraphFont"/>
    <w:uiPriority w:val="99"/>
    <w:unhideWhenUsed/>
    <w:rsid w:val="00370132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092AB3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F00791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E44D2E"/>
    <w:pPr>
      <w:spacing w:after="200" w:line="240" w:lineRule="auto"/>
    </w:pPr>
    <w:rPr>
      <w:rFonts w:ascii="Times New Roman" w:hAnsi="Times New Roman"/>
      <w:iCs/>
      <w:color w:val="000000" w:themeColor="text1"/>
      <w:sz w:val="24"/>
      <w:szCs w:val="18"/>
    </w:rPr>
  </w:style>
  <w:style w:type="paragraph" w:styleId="Header">
    <w:name w:val="header"/>
    <w:basedOn w:val="Normal"/>
    <w:link w:val="HeaderChar"/>
    <w:uiPriority w:val="99"/>
    <w:unhideWhenUsed/>
    <w:rsid w:val="00D64C6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4C61"/>
    <w:rPr>
      <w:rFonts w:ascii="Arial" w:eastAsia="Arial" w:hAnsi="Arial" w:cs="Arial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D64C61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4C61"/>
    <w:rPr>
      <w:rFonts w:ascii="Arial" w:eastAsia="Arial" w:hAnsi="Arial" w:cs="Arial"/>
      <w:lang w:eastAsia="en-US"/>
    </w:rPr>
  </w:style>
  <w:style w:type="paragraph" w:customStyle="1" w:styleId="Default">
    <w:name w:val="Default"/>
    <w:rsid w:val="006D34E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apple-tab-span">
    <w:name w:val="apple-tab-span"/>
    <w:basedOn w:val="DefaultParagraphFont"/>
    <w:rsid w:val="00A16712"/>
  </w:style>
  <w:style w:type="character" w:customStyle="1" w:styleId="Heading2Char">
    <w:name w:val="Heading 2 Char"/>
    <w:basedOn w:val="DefaultParagraphFont"/>
    <w:link w:val="Heading2"/>
    <w:uiPriority w:val="9"/>
    <w:rsid w:val="0021773A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US"/>
    </w:rPr>
  </w:style>
  <w:style w:type="character" w:styleId="Emphasis">
    <w:name w:val="Emphasis"/>
    <w:basedOn w:val="DefaultParagraphFont"/>
    <w:uiPriority w:val="20"/>
    <w:qFormat/>
    <w:rsid w:val="00033D61"/>
    <w:rPr>
      <w:i/>
      <w:iCs/>
    </w:rPr>
  </w:style>
  <w:style w:type="character" w:styleId="LineNumber">
    <w:name w:val="line number"/>
    <w:basedOn w:val="DefaultParagraphFont"/>
    <w:uiPriority w:val="99"/>
    <w:semiHidden/>
    <w:unhideWhenUsed/>
    <w:rsid w:val="0011120F"/>
  </w:style>
  <w:style w:type="paragraph" w:styleId="TableofFigures">
    <w:name w:val="table of figures"/>
    <w:basedOn w:val="Normal"/>
    <w:next w:val="Normal"/>
    <w:uiPriority w:val="99"/>
    <w:unhideWhenUsed/>
    <w:rsid w:val="001E3BB2"/>
  </w:style>
  <w:style w:type="paragraph" w:styleId="TOC2">
    <w:name w:val="toc 2"/>
    <w:basedOn w:val="Normal"/>
    <w:next w:val="Normal"/>
    <w:autoRedefine/>
    <w:uiPriority w:val="39"/>
    <w:unhideWhenUsed/>
    <w:rsid w:val="001112C5"/>
    <w:pPr>
      <w:tabs>
        <w:tab w:val="left" w:pos="567"/>
        <w:tab w:val="right" w:leader="dot" w:pos="7927"/>
      </w:tabs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1112C5"/>
    <w:pPr>
      <w:tabs>
        <w:tab w:val="left" w:pos="1276"/>
        <w:tab w:val="right" w:leader="dot" w:pos="7927"/>
      </w:tabs>
      <w:spacing w:after="100"/>
      <w:ind w:left="567"/>
    </w:pPr>
  </w:style>
  <w:style w:type="table" w:styleId="TableGrid">
    <w:name w:val="Table Grid"/>
    <w:basedOn w:val="TableNormal"/>
    <w:uiPriority w:val="39"/>
    <w:rsid w:val="004C49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F91178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FD59F7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4364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4364"/>
    <w:rPr>
      <w:rFonts w:ascii="Segoe UI" w:eastAsia="Arial" w:hAnsi="Segoe UI" w:cs="Segoe UI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AD3D3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D3D3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3D36"/>
    <w:rPr>
      <w:rFonts w:ascii="Arial" w:eastAsia="Arial" w:hAnsi="Arial" w:cs="Arial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49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4921"/>
    <w:rPr>
      <w:rFonts w:ascii="Arial" w:eastAsia="Arial" w:hAnsi="Arial" w:cs="Arial"/>
      <w:b/>
      <w:bCs/>
      <w:sz w:val="20"/>
      <w:szCs w:val="20"/>
      <w:lang w:eastAsia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33E7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33E74"/>
    <w:rPr>
      <w:rFonts w:ascii="Courier New" w:eastAsia="Times New Roman" w:hAnsi="Courier New" w:cs="Courier New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39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357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7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28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74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63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8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61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28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27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698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595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53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378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0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186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811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92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91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663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317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97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61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10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27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661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42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52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29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129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484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9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3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2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7938747">
          <w:marLeft w:val="-1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36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6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724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402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261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06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15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7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3874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292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784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54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20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1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8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531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52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0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337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77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422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0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08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72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10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45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589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55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88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76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704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7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93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084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75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99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14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0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794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63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0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66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828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2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990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96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44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0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634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018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09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449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191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05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57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290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01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4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7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434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979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96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54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1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4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52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592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98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62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309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33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16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048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91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48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9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402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52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525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02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47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239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877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4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054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18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57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748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875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82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584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502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5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031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5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8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2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537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35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38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4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327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03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137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636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29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6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544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36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7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2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034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5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650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691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2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444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493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3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308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31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13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70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26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8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88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235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056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9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315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8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91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038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7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5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37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719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531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30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690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779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06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952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1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25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42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02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15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40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890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185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8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20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962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640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98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19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93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65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389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292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687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997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968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42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8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767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75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671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51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02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638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538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8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48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008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4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47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57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58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68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74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30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650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9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0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34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3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83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70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16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57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3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7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00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262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82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55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96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986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235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7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06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23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35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70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576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16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8489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683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1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767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70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487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90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47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85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83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431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15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63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14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38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15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34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0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8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65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784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826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5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052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035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0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19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234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32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7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74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99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8830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02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129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8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94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345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232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26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784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65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65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489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46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0704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1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1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8227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68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245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2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796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57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495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83672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676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30569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39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0034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67767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35479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1299503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81615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6871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011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51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63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9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7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50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47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68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15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635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10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36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974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57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09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035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34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666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637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935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888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04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77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61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4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62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73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42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77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438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41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178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064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58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184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00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55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853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94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91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658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725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9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502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899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38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5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71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188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98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01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50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50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980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23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2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743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1103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909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075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8546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13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949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12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17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06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40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20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69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7462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5112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5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2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567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22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7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6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41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20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792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062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31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348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467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498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357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8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780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49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40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7594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53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3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145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1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875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65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9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95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49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66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43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7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494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8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740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36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81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725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722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5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895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770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006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3152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68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3140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926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2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83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3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822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94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254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74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094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981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436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572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45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47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29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750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34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51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735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501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82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852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7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49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817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31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733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64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068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62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47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84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167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28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4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698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75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50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87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84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81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404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279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72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0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97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343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4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371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53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80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93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55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159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86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590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935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6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823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928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7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1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43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61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89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817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5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3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1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827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172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39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37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875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80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5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076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48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4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699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9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5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58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62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736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84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8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874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43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72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7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63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596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187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954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89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66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9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1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1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584389">
          <w:marLeft w:val="-1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718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395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795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79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8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8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226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80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09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84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4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67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38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56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77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49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25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273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60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57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91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1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97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01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68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519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35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6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115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866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38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93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2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074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94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23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40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776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444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2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439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76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13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98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446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88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53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074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652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63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389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46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2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3715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5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12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37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11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72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9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99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9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898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243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99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8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99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2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725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73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30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1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8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62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551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60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18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59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27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211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71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34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615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65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4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37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25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43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735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3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41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31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1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9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57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706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74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463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1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169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64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9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0955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04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31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1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577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230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49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55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41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517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27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0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09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09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554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171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14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55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9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861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14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673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8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32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768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1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5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043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099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85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185685">
          <w:marLeft w:val="44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162041">
          <w:marLeft w:val="44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673268">
          <w:marLeft w:val="44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416337">
          <w:marLeft w:val="44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146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781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6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84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8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70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852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688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6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96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74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84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494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24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596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78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75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49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93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36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951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99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83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18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2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807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437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57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18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97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892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55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728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241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236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3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2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94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023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21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39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57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50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75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19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74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01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76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468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89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026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346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77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0450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67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57186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7184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83148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52727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269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2212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0345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79019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7569940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710277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38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362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007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947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25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434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3424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60096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64990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24002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897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071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57224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691632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24082401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766913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5338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483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821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11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29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22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76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361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25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59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93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6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01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93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437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4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6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1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4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7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38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2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3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8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1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9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2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8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8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2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8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8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8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5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0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1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25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76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2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255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7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82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338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134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83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979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8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13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69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55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446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25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87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96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480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22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389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0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380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694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10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111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9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17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23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624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08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33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11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629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90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80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97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87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3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1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222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79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494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90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0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408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90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99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62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83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010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099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87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859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253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00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11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79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53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845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80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36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085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63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215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41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22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04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78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361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13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34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233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53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568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964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1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0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54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66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023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10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28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7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86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23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477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03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637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27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2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78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865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488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644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0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00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930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319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8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944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8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42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996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592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7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644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300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362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182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371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41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4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986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0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3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50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54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68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80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454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65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4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86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626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10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281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9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19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07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95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967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412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70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01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2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124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5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15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048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0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4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530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910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3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65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403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29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556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25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275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054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1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10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401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0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677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336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0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225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9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51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289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2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38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65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91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08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17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845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612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198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61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27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294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69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663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5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23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700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36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9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6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835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08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366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12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610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63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055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02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79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58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8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92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05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01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3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23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297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59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3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26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31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21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7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0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136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10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164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449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152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673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571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06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828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632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16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959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77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0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561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279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67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8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602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15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282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3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567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91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742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8967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5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1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24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24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13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52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0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399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454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735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890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37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3711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16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69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53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7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5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2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3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139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13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16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60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02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57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53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53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8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72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870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681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3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79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7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61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56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174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150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41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2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734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6072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62624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163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20782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5680006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0296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80308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707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1824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078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39670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119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211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1271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680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65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776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2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817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977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95972">
          <w:marLeft w:val="-11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011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931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712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01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05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528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947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605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9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3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287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75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98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19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202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63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36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241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497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1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18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969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412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118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969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191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29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9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9334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01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057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328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45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87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46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9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69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245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32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41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529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137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39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6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513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465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9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688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01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013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634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5085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74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41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945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8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9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43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8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63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17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399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77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0282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63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79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44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601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0105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64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283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33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11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061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371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773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000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491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347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79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96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862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43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42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5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16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7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926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008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94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103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89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24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571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93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567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00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43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8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608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86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227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65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65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444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955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11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1550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87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42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05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5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26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192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0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788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52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973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88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29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96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5676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95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898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36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07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62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98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112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205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80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56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71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2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13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76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03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11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48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222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26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42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22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221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8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3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67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97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088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270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19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52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9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4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828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741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99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62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20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75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15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43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067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000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54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501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282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98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11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656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7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202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387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7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211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443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14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04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50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5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92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3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935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8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77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86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3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348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8092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86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7156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691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14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729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70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319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09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337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12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397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1090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11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9287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835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6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14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24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24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096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275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654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1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652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50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73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6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75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6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341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77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76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25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4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66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7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9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746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76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65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99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050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822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20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59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34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32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74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84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202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1810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44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0638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3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9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4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93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38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060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961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72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937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07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96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23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99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93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88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94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035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752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970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6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8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3843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1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41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87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59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6235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1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774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29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9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134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574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8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15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98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525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30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646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26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204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7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1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829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658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26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2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7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391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07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44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7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775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0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41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600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49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99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30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5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58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08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751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04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455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67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1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93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3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54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07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530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56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710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36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367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40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45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21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01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47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330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623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903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54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51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297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741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571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3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81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08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66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954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006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8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34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3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090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16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835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37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57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96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7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12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89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7301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7825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8717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904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340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88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65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790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1806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218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2874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59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218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98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478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201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147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452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187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84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244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0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71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46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4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504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33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6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23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33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266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87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8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08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461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21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8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4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20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1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630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5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53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2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8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571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3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06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270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858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83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788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803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1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97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2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84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14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32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389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78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46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4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947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85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70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43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36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45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08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976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7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853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21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74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8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83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6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34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7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34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43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83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393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73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04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613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3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598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136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152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580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750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6435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564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1393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37383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505362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1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3319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43890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38561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864033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35917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0999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624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6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90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69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1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97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99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84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688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85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00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494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66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1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35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75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9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440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85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91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2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86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19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208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73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839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478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021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417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241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3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73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128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960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0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020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85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384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4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235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376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37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118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946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4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30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751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01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23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32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084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07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3300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003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78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458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517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537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913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104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3305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9623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404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124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127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367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643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527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0715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66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3609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547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2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0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562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5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368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214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1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7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2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73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51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6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040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83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98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253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76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089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29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914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51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061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954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083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82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610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383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0450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509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55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2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728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7441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625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84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351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4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67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95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120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44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9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1183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40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618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840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69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57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6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98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6010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3665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46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3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50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07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5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81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50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0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4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93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894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4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70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4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8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4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166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520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547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68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18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12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716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620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85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821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30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6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59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375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0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6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56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60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435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40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44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897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1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678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8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6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41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16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8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510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897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6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916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1679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9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86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08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7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4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30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8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019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95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89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159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740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47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2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4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548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258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64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95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839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40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523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33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097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30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875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8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960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090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7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63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20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10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314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25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3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98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8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25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052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4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03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648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728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08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3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2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06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57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47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0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5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931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63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923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49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3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27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237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02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76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4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78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58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65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799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70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390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90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15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39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98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88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63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2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160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28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198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072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13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483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983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920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1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93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83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4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387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9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22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05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1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67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07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55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8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08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03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467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51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870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153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339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727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447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80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93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41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204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0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8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673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24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4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22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810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67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77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011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6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36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6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825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53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94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1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69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9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3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22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50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39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9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02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83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9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3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431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657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53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94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44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58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98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0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26" Type="http://schemas.openxmlformats.org/officeDocument/2006/relationships/footer" Target="footer9.xml"/><Relationship Id="rId39" Type="http://schemas.openxmlformats.org/officeDocument/2006/relationships/footer" Target="footer11.xml"/><Relationship Id="rId21" Type="http://schemas.openxmlformats.org/officeDocument/2006/relationships/footer" Target="footer5.xml"/><Relationship Id="rId34" Type="http://schemas.openxmlformats.org/officeDocument/2006/relationships/image" Target="media/image7.png"/><Relationship Id="rId42" Type="http://schemas.openxmlformats.org/officeDocument/2006/relationships/image" Target="media/image13.jpeg"/><Relationship Id="rId47" Type="http://schemas.openxmlformats.org/officeDocument/2006/relationships/image" Target="media/image16.png"/><Relationship Id="rId50" Type="http://schemas.openxmlformats.org/officeDocument/2006/relationships/header" Target="header9.xml"/><Relationship Id="rId55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9" Type="http://schemas.openxmlformats.org/officeDocument/2006/relationships/image" Target="media/image2.png"/><Relationship Id="rId11" Type="http://schemas.microsoft.com/office/2018/08/relationships/commentsExtensible" Target="commentsExtensible.xml"/><Relationship Id="rId24" Type="http://schemas.openxmlformats.org/officeDocument/2006/relationships/footer" Target="footer7.xml"/><Relationship Id="rId32" Type="http://schemas.openxmlformats.org/officeDocument/2006/relationships/image" Target="media/image5.png"/><Relationship Id="rId37" Type="http://schemas.openxmlformats.org/officeDocument/2006/relationships/image" Target="media/image10.png"/><Relationship Id="rId40" Type="http://schemas.openxmlformats.org/officeDocument/2006/relationships/image" Target="media/image11.jpeg"/><Relationship Id="rId45" Type="http://schemas.openxmlformats.org/officeDocument/2006/relationships/header" Target="header8.xml"/><Relationship Id="rId53" Type="http://schemas.openxmlformats.org/officeDocument/2006/relationships/image" Target="media/image19.png"/><Relationship Id="rId5" Type="http://schemas.openxmlformats.org/officeDocument/2006/relationships/webSettings" Target="webSettings.xml"/><Relationship Id="rId19" Type="http://schemas.openxmlformats.org/officeDocument/2006/relationships/footer" Target="footer4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eader" Target="header2.xml"/><Relationship Id="rId22" Type="http://schemas.openxmlformats.org/officeDocument/2006/relationships/footer" Target="footer6.xml"/><Relationship Id="rId27" Type="http://schemas.openxmlformats.org/officeDocument/2006/relationships/header" Target="header6.xml"/><Relationship Id="rId30" Type="http://schemas.openxmlformats.org/officeDocument/2006/relationships/image" Target="media/image3.png"/><Relationship Id="rId35" Type="http://schemas.openxmlformats.org/officeDocument/2006/relationships/image" Target="media/image8.png"/><Relationship Id="rId43" Type="http://schemas.openxmlformats.org/officeDocument/2006/relationships/image" Target="media/image14.jpeg"/><Relationship Id="rId48" Type="http://schemas.openxmlformats.org/officeDocument/2006/relationships/image" Target="media/image17.jpeg"/><Relationship Id="rId56" Type="http://schemas.microsoft.com/office/2011/relationships/people" Target="people.xml"/><Relationship Id="rId8" Type="http://schemas.openxmlformats.org/officeDocument/2006/relationships/comments" Target="comments.xml"/><Relationship Id="rId51" Type="http://schemas.openxmlformats.org/officeDocument/2006/relationships/footer" Target="footer14.xml"/><Relationship Id="rId3" Type="http://schemas.openxmlformats.org/officeDocument/2006/relationships/styles" Target="styles.xml"/><Relationship Id="rId12" Type="http://schemas.openxmlformats.org/officeDocument/2006/relationships/image" Target="media/image1.jpeg"/><Relationship Id="rId17" Type="http://schemas.openxmlformats.org/officeDocument/2006/relationships/header" Target="header3.xml"/><Relationship Id="rId25" Type="http://schemas.openxmlformats.org/officeDocument/2006/relationships/footer" Target="footer8.xml"/><Relationship Id="rId33" Type="http://schemas.openxmlformats.org/officeDocument/2006/relationships/image" Target="media/image6.png"/><Relationship Id="rId38" Type="http://schemas.openxmlformats.org/officeDocument/2006/relationships/header" Target="header7.xml"/><Relationship Id="rId46" Type="http://schemas.openxmlformats.org/officeDocument/2006/relationships/footer" Target="footer12.xml"/><Relationship Id="rId20" Type="http://schemas.openxmlformats.org/officeDocument/2006/relationships/header" Target="header4.xml"/><Relationship Id="rId41" Type="http://schemas.openxmlformats.org/officeDocument/2006/relationships/image" Target="media/image12.jpeg"/><Relationship Id="rId54" Type="http://schemas.openxmlformats.org/officeDocument/2006/relationships/image" Target="media/image2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1.xml"/><Relationship Id="rId23" Type="http://schemas.openxmlformats.org/officeDocument/2006/relationships/header" Target="header5.xml"/><Relationship Id="rId28" Type="http://schemas.openxmlformats.org/officeDocument/2006/relationships/footer" Target="footer10.xml"/><Relationship Id="rId36" Type="http://schemas.openxmlformats.org/officeDocument/2006/relationships/image" Target="media/image9.png"/><Relationship Id="rId49" Type="http://schemas.openxmlformats.org/officeDocument/2006/relationships/footer" Target="footer13.xml"/><Relationship Id="rId57" Type="http://schemas.openxmlformats.org/officeDocument/2006/relationships/theme" Target="theme/theme1.xml"/><Relationship Id="rId10" Type="http://schemas.microsoft.com/office/2016/09/relationships/commentsIds" Target="commentsIds.xml"/><Relationship Id="rId31" Type="http://schemas.openxmlformats.org/officeDocument/2006/relationships/image" Target="media/image4.png"/><Relationship Id="rId44" Type="http://schemas.openxmlformats.org/officeDocument/2006/relationships/image" Target="media/image15.png"/><Relationship Id="rId52" Type="http://schemas.openxmlformats.org/officeDocument/2006/relationships/image" Target="media/image1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Nad18</b:Tag>
    <b:SourceType>JournalArticle</b:SourceType>
    <b:Guid>{692D18B6-FB66-4F94-801D-E9C89228A43C}</b:Guid>
    <b:Title>Rancang Bangun Aplikasi CallTenant dengan Penyimpanan Basis Data untuk Form Dinamis menggunakan Framework Laravel</b:Title>
    <b:JournalName>Jurnal Teknik ITS</b:JournalName>
    <b:Year>2018</b:Year>
    <b:Pages>264-269</b:Pages>
    <b:Author>
      <b:Author>
        <b:NameList>
          <b:Person>
            <b:Last>Nadia</b:Last>
            <b:First>Rahmatin</b:First>
          </b:Person>
          <b:Person>
            <b:Last>Ginardi</b:Last>
            <b:First>Raden</b:First>
            <b:Middle>V. H.</b:Middle>
          </b:Person>
          <b:Person>
            <b:Last>Munif</b:Last>
            <b:First>Abdul</b:First>
          </b:Person>
        </b:NameList>
      </b:Author>
    </b:Author>
    <b:Volume>7</b:Volume>
    <b:DOI>10.12962/j23373539.v7i1.29995</b:DOI>
    <b:RefOrder>1</b:RefOrder>
  </b:Source>
  <b:Source>
    <b:Tag>Nad1</b:Tag>
    <b:SourceType>JournalArticle</b:SourceType>
    <b:Guid>{A4FFBD21-C860-4A36-B88D-258197B07497}</b:Guid>
    <b:Author>
      <b:Author>
        <b:NameList>
          <b:Person>
            <b:Last>Nadia</b:Last>
            <b:First>Rahmatin</b:First>
          </b:Person>
          <b:Person>
            <b:Last>Ginardi</b:Last>
            <b:First>R.</b:First>
            <b:Middle>V. Hari</b:Middle>
          </b:Person>
          <b:Person>
            <b:Last>Munif</b:Last>
            <b:First>Abdul</b:First>
          </b:Person>
        </b:NameList>
      </b:Author>
    </b:Author>
    <b:Title>Rancang Bangun Aplikasi CallTenant dengan Penyimpanan Basis Data untuk Form Dinamis Menggunakan Framework Laravel</b:Title>
    <b:Year>2018</b:Year>
    <b:JournalName>JURNAL TEKIK ITS Vol. 7, No. 1 (2018)</b:JournalName>
    <b:Volume>7</b:Volume>
    <b:RefOrder>2</b:RefOrder>
  </b:Source>
  <b:Source>
    <b:Tag>Lik32</b:Tag>
    <b:SourceType>JournalArticle</b:SourceType>
    <b:Guid>{109BF8EB-75CF-446D-AFFB-F32C85612755}</b:Guid>
    <b:Title>A Technique for the Measurement of Attitudes</b:Title>
    <b:JournalName>Archives of Psychology</b:JournalName>
    <b:Year>1932</b:Year>
    <b:Pages>1-55</b:Pages>
    <b:Author>
      <b:Author>
        <b:NameList>
          <b:Person>
            <b:Last>Likert</b:Last>
            <b:First>Rensis</b:First>
          </b:Person>
        </b:NameList>
      </b:Author>
    </b:Author>
    <b:RefOrder>3</b:RefOrder>
  </b:Source>
  <b:Source>
    <b:Tag>Kel13</b:Tag>
    <b:SourceType>JournalArticle</b:SourceType>
    <b:Guid>{DAE03DAC-0F3E-4921-B1DB-BBBB3EE884D1}</b:Guid>
    <b:Title>Collaborative Training and Practice among Applied Behavior Analysts who Support Individuals with Autism Spectrum Disorder</b:Title>
    <b:JournalName>Education and Training in Autism</b:JournalName>
    <b:Year>2013</b:Year>
    <b:Pages>120-131</b:Pages>
    <b:Author>
      <b:Author>
        <b:NameList>
          <b:Person>
            <b:Last>Kelly</b:Last>
          </b:Person>
          <b:Person>
            <b:Last>Amy</b:Last>
          </b:Person>
          <b:Person>
            <b:Last>M Tincani</b:Last>
          </b:Person>
        </b:NameList>
      </b:Author>
    </b:Author>
    <b:Volume>48</b:Volume>
    <b:RefOrder>4</b:RefOrder>
  </b:Source>
</b:Sources>
</file>

<file path=customXml/itemProps1.xml><?xml version="1.0" encoding="utf-8"?>
<ds:datastoreItem xmlns:ds="http://schemas.openxmlformats.org/officeDocument/2006/customXml" ds:itemID="{07DF9B3A-FB9A-4AB8-B0B7-19BB76C660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64</Pages>
  <Words>12242</Words>
  <Characters>69783</Characters>
  <Application>Microsoft Office Word</Application>
  <DocSecurity>0</DocSecurity>
  <Lines>581</Lines>
  <Paragraphs>1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81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rejito</dc:creator>
  <cp:keywords/>
  <dc:description/>
  <cp:lastModifiedBy>jrejito</cp:lastModifiedBy>
  <cp:revision>7</cp:revision>
  <cp:lastPrinted>2021-01-05T08:51:00Z</cp:lastPrinted>
  <dcterms:created xsi:type="dcterms:W3CDTF">2021-02-15T09:01:00Z</dcterms:created>
  <dcterms:modified xsi:type="dcterms:W3CDTF">2021-02-15T1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8dad980-512f-3bc1-8f99-24d840f509e9</vt:lpwstr>
  </property>
  <property fmtid="{D5CDD505-2E9C-101B-9397-08002B2CF9AE}" pid="4" name="Mendeley Citation Style_1">
    <vt:lpwstr>http://csl.mendeley.com/styles/481873951/harvard-cite-them-right</vt:lpwstr>
  </property>
  <property fmtid="{D5CDD505-2E9C-101B-9397-08002B2CF9AE}" pid="5" name="Mendeley Recent Style Id 0_1">
    <vt:lpwstr>http://www.zotero.org/styles/chicago-author-date</vt:lpwstr>
  </property>
  <property fmtid="{D5CDD505-2E9C-101B-9397-08002B2CF9AE}" pid="6" name="Mendeley Recent Style Name 0_1">
    <vt:lpwstr>Chicago Manual of Style 17th edition (author-date)</vt:lpwstr>
  </property>
  <property fmtid="{D5CDD505-2E9C-101B-9397-08002B2CF9AE}" pid="7" name="Mendeley Recent Style Id 1_1">
    <vt:lpwstr>http://www.zotero.org/styles/harvard-cite-them-right</vt:lpwstr>
  </property>
  <property fmtid="{D5CDD505-2E9C-101B-9397-08002B2CF9AE}" pid="8" name="Mendeley Recent Style Name 1_1">
    <vt:lpwstr>Cite Them Right 10th edition - Harvard</vt:lpwstr>
  </property>
  <property fmtid="{D5CDD505-2E9C-101B-9397-08002B2CF9AE}" pid="9" name="Mendeley Recent Style Id 2_1">
    <vt:lpwstr>http://csl.mendeley.com/styles/481873951/harvard-cite-them-right</vt:lpwstr>
  </property>
  <property fmtid="{D5CDD505-2E9C-101B-9397-08002B2CF9AE}" pid="10" name="Mendeley Recent Style Name 2_1">
    <vt:lpwstr>Cite Them Right 10th edition - Harvard - vega yuana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s://csl.mendeley.com/styles/481873951/ieee</vt:lpwstr>
  </property>
  <property fmtid="{D5CDD505-2E9C-101B-9397-08002B2CF9AE}" pid="14" name="Mendeley Recent Style Name 4_1">
    <vt:lpwstr>IEEE - vega yuana</vt:lpwstr>
  </property>
  <property fmtid="{D5CDD505-2E9C-101B-9397-08002B2CF9AE}" pid="15" name="Mendeley Recent Style Id 5_1">
    <vt:lpwstr>http://csl.mendeley.com/styles/481873951/ieee</vt:lpwstr>
  </property>
  <property fmtid="{D5CDD505-2E9C-101B-9397-08002B2CF9AE}" pid="16" name="Mendeley Recent Style Name 5_1">
    <vt:lpwstr>IEEE - vega yuana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